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594A" w:rsidRPr="007C5160" w:rsidRDefault="00284258">
      <w:pPr>
        <w:pStyle w:val="Chapterheading"/>
      </w:pPr>
      <w:r w:rsidRPr="007C5160">
        <w:rPr>
          <w:noProof/>
          <w:lang w:val="en-GB" w:eastAsia="en-GB"/>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Pr="007C5160" w:rsidRDefault="00A3594A">
      <w:pPr>
        <w:pStyle w:val="Chapterheading"/>
      </w:pPr>
    </w:p>
    <w:p w:rsidR="00A3594A" w:rsidRPr="007C5160" w:rsidRDefault="00622ADF">
      <w:pPr>
        <w:pStyle w:val="Chapterheading"/>
        <w:jc w:val="center"/>
        <w:rPr>
          <w:sz w:val="48"/>
        </w:rPr>
      </w:pPr>
      <w:r w:rsidRPr="007C5160">
        <w:rPr>
          <w:sz w:val="48"/>
        </w:rPr>
        <w:t>Medi alert System</w:t>
      </w:r>
    </w:p>
    <w:p w:rsidR="00A3594A" w:rsidRPr="007C5160" w:rsidRDefault="00D63E3C" w:rsidP="00320B5C">
      <w:pPr>
        <w:pStyle w:val="Chapterheading"/>
        <w:jc w:val="center"/>
        <w:rPr>
          <w:sz w:val="48"/>
        </w:rPr>
      </w:pPr>
      <w:r w:rsidRPr="007C5160">
        <w:rPr>
          <w:sz w:val="48"/>
        </w:rPr>
        <w:t>Final</w:t>
      </w:r>
      <w:r w:rsidR="00284258" w:rsidRPr="007C5160">
        <w:rPr>
          <w:sz w:val="48"/>
        </w:rPr>
        <w:t xml:space="preserve"> </w:t>
      </w:r>
      <w:r w:rsidR="00063EE0" w:rsidRPr="007C5160">
        <w:rPr>
          <w:sz w:val="48"/>
        </w:rPr>
        <w:t xml:space="preserve">Year Project </w:t>
      </w:r>
      <w:r w:rsidR="00284258" w:rsidRPr="007C5160">
        <w:rPr>
          <w:sz w:val="48"/>
        </w:rPr>
        <w:t>Report</w:t>
      </w:r>
    </w:p>
    <w:p w:rsidR="00A3594A" w:rsidRPr="007C5160" w:rsidRDefault="00284258">
      <w:pPr>
        <w:pStyle w:val="Chapterheading"/>
        <w:jc w:val="center"/>
        <w:rPr>
          <w:sz w:val="36"/>
        </w:rPr>
      </w:pPr>
      <w:r w:rsidRPr="007C5160">
        <w:rPr>
          <w:sz w:val="36"/>
        </w:rPr>
        <w:t xml:space="preserve">DT228 </w:t>
      </w:r>
    </w:p>
    <w:p w:rsidR="00D90B5B" w:rsidRPr="007C5160" w:rsidRDefault="00284258" w:rsidP="00D90B5B">
      <w:pPr>
        <w:pStyle w:val="Chapterheading"/>
        <w:jc w:val="center"/>
        <w:rPr>
          <w:sz w:val="36"/>
        </w:rPr>
      </w:pPr>
      <w:r w:rsidRPr="007C5160">
        <w:rPr>
          <w:sz w:val="36"/>
        </w:rPr>
        <w:t>BSc in Computer Science</w:t>
      </w:r>
    </w:p>
    <w:p w:rsidR="00D90B5B" w:rsidRPr="007C5160" w:rsidRDefault="00284258" w:rsidP="00320B5C">
      <w:pPr>
        <w:ind w:left="0"/>
      </w:pPr>
      <w:r w:rsidRPr="007C5160">
        <w:t xml:space="preserve"> </w:t>
      </w:r>
    </w:p>
    <w:p w:rsidR="00063EE0" w:rsidRPr="007C5160" w:rsidRDefault="00622ADF" w:rsidP="00063EE0">
      <w:pPr>
        <w:jc w:val="center"/>
        <w:rPr>
          <w:b/>
          <w:bCs/>
          <w:sz w:val="32"/>
          <w:szCs w:val="32"/>
        </w:rPr>
      </w:pPr>
      <w:r w:rsidRPr="007C5160">
        <w:rPr>
          <w:b/>
          <w:bCs/>
          <w:sz w:val="32"/>
          <w:szCs w:val="32"/>
        </w:rPr>
        <w:t>David Long</w:t>
      </w:r>
    </w:p>
    <w:p w:rsidR="00063EE0" w:rsidRPr="007C5160" w:rsidRDefault="00622ADF" w:rsidP="00FF4B95">
      <w:pPr>
        <w:jc w:val="center"/>
        <w:rPr>
          <w:b/>
          <w:bCs/>
          <w:szCs w:val="32"/>
        </w:rPr>
      </w:pPr>
      <w:r w:rsidRPr="007C5160">
        <w:rPr>
          <w:b/>
          <w:bCs/>
          <w:szCs w:val="32"/>
        </w:rPr>
        <w:t>Jane Ferris</w:t>
      </w:r>
    </w:p>
    <w:p w:rsidR="00063EE0" w:rsidRPr="007C5160" w:rsidRDefault="00063EE0" w:rsidP="00063EE0">
      <w:pPr>
        <w:jc w:val="center"/>
        <w:rPr>
          <w:bCs/>
        </w:rPr>
      </w:pPr>
      <w:r w:rsidRPr="007C5160">
        <w:rPr>
          <w:bCs/>
        </w:rPr>
        <w:t>School of Computing</w:t>
      </w:r>
    </w:p>
    <w:p w:rsidR="00320B5C" w:rsidRDefault="00063EE0" w:rsidP="00320B5C">
      <w:pPr>
        <w:jc w:val="center"/>
        <w:rPr>
          <w:bCs/>
        </w:rPr>
      </w:pPr>
      <w:r w:rsidRPr="007C5160">
        <w:rPr>
          <w:bCs/>
        </w:rPr>
        <w:t>Dublin Institute of Technology</w:t>
      </w:r>
    </w:p>
    <w:p w:rsidR="00320B5C" w:rsidRDefault="00320B5C" w:rsidP="00320B5C">
      <w:pPr>
        <w:jc w:val="center"/>
        <w:rPr>
          <w:bCs/>
        </w:rPr>
      </w:pPr>
    </w:p>
    <w:p w:rsidR="00A3594A" w:rsidRPr="00320B5C" w:rsidRDefault="00320B5C" w:rsidP="00320B5C">
      <w:pPr>
        <w:jc w:val="center"/>
        <w:rPr>
          <w:bCs/>
        </w:rPr>
        <w:sectPr w:rsidR="00A3594A" w:rsidRPr="00320B5C" w:rsidSect="00223F20">
          <w:footerReference w:type="even" r:id="rId9"/>
          <w:footerReference w:type="default" r:id="rId10"/>
          <w:footerReference w:type="first" r:id="rId11"/>
          <w:pgSz w:w="11906" w:h="16838"/>
          <w:pgMar w:top="1559" w:right="1797" w:bottom="1440" w:left="1797" w:header="709" w:footer="0" w:gutter="0"/>
          <w:pgNumType w:fmt="lowerRoman"/>
          <w:cols w:space="708"/>
          <w:titlePg/>
          <w:docGrid w:linePitch="360"/>
        </w:sectPr>
      </w:pPr>
      <w:r w:rsidRPr="007C5160">
        <w:rPr>
          <w:noProof/>
          <w:lang w:eastAsia="en-GB"/>
        </w:rPr>
        <w:drawing>
          <wp:inline distT="0" distB="0" distL="0" distR="0" wp14:anchorId="0E763B19" wp14:editId="68C5F8B5">
            <wp:extent cx="5269758" cy="962845"/>
            <wp:effectExtent l="0" t="0" r="7620" b="889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2" cstate="print"/>
                    <a:srcRect/>
                    <a:stretch>
                      <a:fillRect/>
                    </a:stretch>
                  </pic:blipFill>
                  <pic:spPr bwMode="auto">
                    <a:xfrm>
                      <a:off x="0" y="0"/>
                      <a:ext cx="5360301" cy="979388"/>
                    </a:xfrm>
                    <a:prstGeom prst="rect">
                      <a:avLst/>
                    </a:prstGeom>
                    <a:noFill/>
                    <a:ln w="9525">
                      <a:noFill/>
                      <a:miter lim="800000"/>
                      <a:headEnd/>
                      <a:tailEnd/>
                    </a:ln>
                  </pic:spPr>
                </pic:pic>
              </a:graphicData>
            </a:graphic>
          </wp:inline>
        </w:drawing>
      </w:r>
    </w:p>
    <w:p w:rsidR="00831D2B" w:rsidRPr="00320B5C" w:rsidRDefault="00284258" w:rsidP="00320B5C">
      <w:pPr>
        <w:ind w:left="0"/>
        <w:rPr>
          <w:sz w:val="40"/>
        </w:rPr>
      </w:pPr>
      <w:r w:rsidRPr="00320B5C">
        <w:rPr>
          <w:sz w:val="40"/>
        </w:rPr>
        <w:lastRenderedPageBreak/>
        <w:t>Abstract</w:t>
      </w:r>
    </w:p>
    <w:p w:rsidR="00D90B5B" w:rsidRDefault="00425BB9" w:rsidP="00320B5C">
      <w:pPr>
        <w:ind w:left="0"/>
      </w:pPr>
      <w:r w:rsidRPr="007C5160">
        <w:t>The project</w:t>
      </w:r>
      <w:r w:rsidR="000252CA" w:rsidRPr="007C5160">
        <w:t>s aim was</w:t>
      </w:r>
      <w:r w:rsidR="00984BBD" w:rsidRPr="007C5160">
        <w:t xml:space="preserve"> to create a system tha</w:t>
      </w:r>
      <w:r w:rsidR="0051202B" w:rsidRPr="007C5160">
        <w:t>t could predict the presence of heart disease</w:t>
      </w:r>
      <w:r w:rsidR="00984BBD" w:rsidRPr="007C5160">
        <w:t xml:space="preserve">, this </w:t>
      </w:r>
      <w:r w:rsidR="0051202B" w:rsidRPr="007C5160">
        <w:t>was done using</w:t>
      </w:r>
      <w:r w:rsidR="00831D2B">
        <w:t xml:space="preserve"> Machine Learning</w:t>
      </w:r>
      <w:r w:rsidR="0051202B" w:rsidRPr="007C5160">
        <w:t xml:space="preserve"> </w:t>
      </w:r>
      <w:r w:rsidR="00831D2B">
        <w:t>(</w:t>
      </w:r>
      <w:r w:rsidR="001C1024" w:rsidRPr="007C5160">
        <w:t>ML</w:t>
      </w:r>
      <w:r w:rsidR="00831D2B">
        <w:t>)</w:t>
      </w:r>
      <w:r w:rsidR="009B4432" w:rsidRPr="007C5160">
        <w:t xml:space="preserve"> and </w:t>
      </w:r>
      <w:r w:rsidR="0051202B" w:rsidRPr="007C5160">
        <w:t>a dataset that contained instances both</w:t>
      </w:r>
      <w:r w:rsidR="00984BBD" w:rsidRPr="007C5160">
        <w:t xml:space="preserve"> having heart disease</w:t>
      </w:r>
      <w:r w:rsidR="0051202B" w:rsidRPr="007C5160">
        <w:t xml:space="preserve"> present</w:t>
      </w:r>
      <w:r w:rsidR="009B4432" w:rsidRPr="007C5160">
        <w:t xml:space="preserve"> and not</w:t>
      </w:r>
      <w:r w:rsidR="00984BBD" w:rsidRPr="007C5160">
        <w:t>.</w:t>
      </w:r>
      <w:r w:rsidR="006A481C">
        <w:t xml:space="preserve"> The exploration</w:t>
      </w:r>
      <w:r w:rsidR="0051202B" w:rsidRPr="007C5160">
        <w:t xml:space="preserve"> of </w:t>
      </w:r>
      <w:r w:rsidR="006A481C">
        <w:t xml:space="preserve">the </w:t>
      </w:r>
      <w:r w:rsidR="0051202B" w:rsidRPr="007C5160">
        <w:t>features from the</w:t>
      </w:r>
      <w:r w:rsidRPr="007C5160">
        <w:t xml:space="preserve"> dataset obtained from the </w:t>
      </w:r>
      <w:r w:rsidR="001C59EA" w:rsidRPr="007C5160">
        <w:t>UCI</w:t>
      </w:r>
      <w:r w:rsidRPr="007C5160">
        <w:t xml:space="preserve"> </w:t>
      </w:r>
      <w:r w:rsidR="001C1024" w:rsidRPr="007C5160">
        <w:t>ML</w:t>
      </w:r>
      <w:r w:rsidRPr="007C5160">
        <w:t xml:space="preserve"> repository</w:t>
      </w:r>
      <w:r w:rsidR="00425F6A">
        <w:t>,</w:t>
      </w:r>
      <w:r w:rsidR="006A481C">
        <w:t xml:space="preserve"> lea</w:t>
      </w:r>
      <w:r w:rsidR="00E60BA4">
        <w:t>d to a selection of them</w:t>
      </w:r>
      <w:r w:rsidR="006A481C">
        <w:t xml:space="preserve"> being used to construct a model</w:t>
      </w:r>
      <w:r w:rsidRPr="007C5160">
        <w:t>.</w:t>
      </w:r>
      <w:r w:rsidR="00425F6A">
        <w:t xml:space="preserve"> The final features used in the construction of the model consisted of gender (sex), </w:t>
      </w:r>
      <w:r w:rsidR="00D9504E">
        <w:t>resting blood pressure (restbp), the maximum heart rate achieved during</w:t>
      </w:r>
      <w:r w:rsidRPr="007C5160">
        <w:t xml:space="preserve"> </w:t>
      </w:r>
      <w:r w:rsidR="00D9504E">
        <w:t>a thallium stress test (thalach), the number of major v</w:t>
      </w:r>
      <w:r w:rsidR="00D9504E" w:rsidRPr="00D9504E">
        <w:t>essels</w:t>
      </w:r>
      <w:r w:rsidR="00D9504E">
        <w:t xml:space="preserve"> c</w:t>
      </w:r>
      <w:r w:rsidR="00D9504E" w:rsidRPr="00D9504E">
        <w:t>oloured</w:t>
      </w:r>
      <w:r w:rsidR="00D9504E">
        <w:t xml:space="preserve"> by f</w:t>
      </w:r>
      <w:r w:rsidR="00D9504E" w:rsidRPr="00D9504E">
        <w:t>luoroscopy</w:t>
      </w:r>
      <w:r w:rsidR="00D9504E">
        <w:t xml:space="preserve"> (ca), the type of chest pain recorded </w:t>
      </w:r>
      <w:r w:rsidR="00F715E4">
        <w:t>(cp), the peak e</w:t>
      </w:r>
      <w:r w:rsidR="00F715E4" w:rsidRPr="00F715E4">
        <w:t xml:space="preserve">xercise </w:t>
      </w:r>
      <w:r w:rsidR="00B20C6F">
        <w:t>ST</w:t>
      </w:r>
      <w:r w:rsidR="00F715E4" w:rsidRPr="00F715E4">
        <w:t xml:space="preserve"> Segment</w:t>
      </w:r>
      <w:r w:rsidR="00F715E4">
        <w:t xml:space="preserve"> of an ECG (oldpeak) and the thallium test result (thal)</w:t>
      </w:r>
      <w:r w:rsidR="006A481C">
        <w:t>.</w:t>
      </w:r>
      <w:r w:rsidR="00D9504E">
        <w:t xml:space="preserve"> </w:t>
      </w:r>
    </w:p>
    <w:p w:rsidR="00E60BA4" w:rsidRDefault="00831D2B" w:rsidP="00320B5C">
      <w:pPr>
        <w:ind w:left="0"/>
      </w:pPr>
      <w:r>
        <w:t>There are a number of different ML algorithms that are tested for this project, they are as follows, Logistic Regression (LR), Random Forrest (RF), K-Nearest Neighbours (KNN), Support Vector Machine (SVM) and Linear Discriminant A</w:t>
      </w:r>
      <w:r w:rsidRPr="00831D2B">
        <w:t>nalysis (LDA)</w:t>
      </w:r>
      <w:r>
        <w:t xml:space="preserve">. All were tested to see which was the most accurate and consistent. </w:t>
      </w:r>
      <w:r w:rsidR="006A481C">
        <w:t>All had</w:t>
      </w:r>
      <w:r>
        <w:t xml:space="preserve"> very similar outputs with only a difference in accuracy of between 1% and 2%</w:t>
      </w:r>
      <w:r w:rsidR="006A481C">
        <w:t xml:space="preserve"> on average when </w:t>
      </w:r>
      <w:r w:rsidR="00E60BA4">
        <w:t>compared, this is covered in section 4 of this document</w:t>
      </w:r>
      <w:r>
        <w:t xml:space="preserve">. </w:t>
      </w:r>
    </w:p>
    <w:p w:rsidR="00831D2B" w:rsidRPr="007C5160" w:rsidRDefault="00E60BA4" w:rsidP="00320B5C">
      <w:pPr>
        <w:ind w:left="0"/>
      </w:pPr>
      <w:r>
        <w:t>The main focus is shifted to the optimisation of</w:t>
      </w:r>
      <w:r w:rsidR="00831D2B">
        <w:t xml:space="preserve"> an LR model</w:t>
      </w:r>
      <w:r>
        <w:t xml:space="preserve">, this is due to </w:t>
      </w:r>
      <w:r w:rsidR="00DE79A6">
        <w:t xml:space="preserve">it producing </w:t>
      </w:r>
      <w:r w:rsidR="00831D2B">
        <w:t>the most consistent outputs during the testing phase of</w:t>
      </w:r>
      <w:r w:rsidR="00BA2AD2">
        <w:t xml:space="preserve"> the project. T</w:t>
      </w:r>
      <w:r w:rsidR="00BA2AD2" w:rsidRPr="007C5160">
        <w:t>he accuracy achieved for the prediction model was 82%.</w:t>
      </w:r>
      <w:r w:rsidR="00DE79A6">
        <w:t xml:space="preserve"> This was the average for </w:t>
      </w:r>
      <w:r w:rsidR="00BA2AD2">
        <w:t>the algorithms</w:t>
      </w:r>
      <w:r w:rsidR="00DE79A6">
        <w:t xml:space="preserve"> that were tested</w:t>
      </w:r>
      <w:r w:rsidR="00BA2AD2">
        <w:t>, but the LR as stated</w:t>
      </w:r>
      <w:r w:rsidR="007920A2">
        <w:t>,</w:t>
      </w:r>
      <w:r w:rsidR="00BA2AD2">
        <w:t xml:space="preserve"> was the most consistent.</w:t>
      </w:r>
      <w:r w:rsidR="00DE79A6">
        <w:t xml:space="preserve"> This is covered in detail in two section</w:t>
      </w:r>
      <w:r w:rsidR="00E6300D">
        <w:t>s</w:t>
      </w:r>
      <w:r w:rsidR="00DE79A6">
        <w:t xml:space="preserve"> of this document, refer to sections </w:t>
      </w:r>
      <w:r w:rsidR="00E6300D">
        <w:t>4 and 5.</w:t>
      </w:r>
    </w:p>
    <w:p w:rsidR="00984BBD" w:rsidRPr="007C5160" w:rsidRDefault="00831D2B" w:rsidP="00320B5C">
      <w:pPr>
        <w:ind w:left="0"/>
      </w:pPr>
      <w:r>
        <w:t>The project starts out with a</w:t>
      </w:r>
      <w:r w:rsidR="009B4432" w:rsidRPr="007C5160">
        <w:t xml:space="preserve"> data quality </w:t>
      </w:r>
      <w:r>
        <w:t>assessment, a</w:t>
      </w:r>
      <w:r w:rsidR="000252CA" w:rsidRPr="007C5160">
        <w:t>s there are both unprocessed and</w:t>
      </w:r>
      <w:r w:rsidR="009B4432" w:rsidRPr="007C5160">
        <w:t xml:space="preserve"> pre-processed datasets on the repository</w:t>
      </w:r>
      <w:r w:rsidR="000252CA" w:rsidRPr="007C5160">
        <w:t>,</w:t>
      </w:r>
      <w:r w:rsidR="009B4432" w:rsidRPr="007C5160">
        <w:t xml:space="preserve"> bo</w:t>
      </w:r>
      <w:r>
        <w:t>th were assessed</w:t>
      </w:r>
      <w:r w:rsidR="009B4432" w:rsidRPr="007C5160">
        <w:t xml:space="preserve">. There is a section that covers this with the use of graphs and there is a breakdown of the </w:t>
      </w:r>
      <w:r w:rsidR="00D90B5B" w:rsidRPr="007C5160">
        <w:t>output from the training stage also included.</w:t>
      </w:r>
      <w:r w:rsidR="000252CA" w:rsidRPr="007C5160">
        <w:t xml:space="preserve"> The findings were that both datasets retained the same features bar two additional features in the unprocessed dataset. They were the family history feature and the resting heart rate feature.</w:t>
      </w:r>
    </w:p>
    <w:p w:rsidR="00BA2AD2" w:rsidRPr="007C5160" w:rsidRDefault="00BA2AD2" w:rsidP="00320B5C">
      <w:pPr>
        <w:ind w:left="0"/>
      </w:pPr>
      <w:r>
        <w:t xml:space="preserve">Using ML it </w:t>
      </w:r>
      <w:r w:rsidR="00E6300D">
        <w:t>is</w:t>
      </w:r>
      <w:r>
        <w:t xml:space="preserve"> possible to predict the presence of heart di</w:t>
      </w:r>
      <w:r w:rsidR="00E6300D">
        <w:t>sease given that there is specific</w:t>
      </w:r>
      <w:r>
        <w:t xml:space="preserve"> data for the training a model.</w:t>
      </w:r>
      <w:r w:rsidRPr="00BA2AD2">
        <w:t xml:space="preserve"> </w:t>
      </w:r>
      <w:r w:rsidRPr="007C5160">
        <w:t>This document covers everything from the loading and processing of the data to the unde</w:t>
      </w:r>
      <w:r>
        <w:t>rstanding of the model outputs.</w:t>
      </w:r>
    </w:p>
    <w:p w:rsidR="00A3594A" w:rsidRPr="00320B5C" w:rsidRDefault="00425BB9" w:rsidP="00320B5C">
      <w:pPr>
        <w:ind w:left="0"/>
        <w:rPr>
          <w:b/>
          <w:sz w:val="40"/>
        </w:rPr>
      </w:pPr>
      <w:r w:rsidRPr="00761AB1">
        <w:rPr>
          <w:sz w:val="40"/>
        </w:rPr>
        <w:br w:type="page"/>
      </w:r>
      <w:r w:rsidR="00284258" w:rsidRPr="00320B5C">
        <w:rPr>
          <w:b/>
          <w:sz w:val="40"/>
        </w:rPr>
        <w:lastRenderedPageBreak/>
        <w:t>Declaration</w:t>
      </w:r>
    </w:p>
    <w:p w:rsidR="00A3594A" w:rsidRPr="007C5160" w:rsidRDefault="00A3594A" w:rsidP="00320B5C">
      <w:pPr>
        <w:pStyle w:val="BodyText"/>
        <w:ind w:left="0"/>
        <w:rPr>
          <w:lang w:val="en-IE"/>
        </w:rPr>
      </w:pPr>
    </w:p>
    <w:p w:rsidR="00A3594A" w:rsidRPr="007C5160" w:rsidRDefault="00A3594A" w:rsidP="00320B5C">
      <w:pPr>
        <w:pStyle w:val="BodyText"/>
        <w:ind w:left="0"/>
        <w:rPr>
          <w:lang w:val="en-IE"/>
        </w:rPr>
      </w:pPr>
    </w:p>
    <w:p w:rsidR="00A3594A" w:rsidRPr="007C5160" w:rsidRDefault="00284258" w:rsidP="00320B5C">
      <w:pPr>
        <w:pStyle w:val="BodyText"/>
        <w:ind w:left="0"/>
        <w:rPr>
          <w:lang w:val="en-US"/>
        </w:rPr>
      </w:pPr>
      <w:r w:rsidRPr="007C5160">
        <w:t>I hereby declare that the work described in this dissertation is, except where otherwise stated, entirely my own work and has not been submitted as an exercise for a degree at this or any other university.</w:t>
      </w:r>
    </w:p>
    <w:p w:rsidR="00A3594A" w:rsidRPr="007C5160" w:rsidRDefault="00A3594A" w:rsidP="00320B5C">
      <w:pPr>
        <w:pStyle w:val="BodyText"/>
        <w:ind w:left="0"/>
        <w:rPr>
          <w:lang w:val="en-US"/>
        </w:rPr>
      </w:pPr>
    </w:p>
    <w:p w:rsidR="00A3594A" w:rsidRPr="007C5160" w:rsidRDefault="00A3594A" w:rsidP="00320B5C">
      <w:pPr>
        <w:pStyle w:val="BodyText"/>
        <w:ind w:left="0"/>
        <w:rPr>
          <w:lang w:val="en-US"/>
        </w:rPr>
      </w:pPr>
    </w:p>
    <w:p w:rsidR="00A3594A" w:rsidRPr="007C5160" w:rsidRDefault="00063EE0" w:rsidP="00320B5C">
      <w:pPr>
        <w:pStyle w:val="BodyText"/>
        <w:ind w:left="0"/>
        <w:rPr>
          <w:lang w:val="en-US"/>
        </w:rPr>
      </w:pPr>
      <w:r w:rsidRPr="007C5160">
        <w:rPr>
          <w:lang w:val="en-US"/>
        </w:rPr>
        <w:t>Signed:</w:t>
      </w:r>
    </w:p>
    <w:p w:rsidR="00C75D62" w:rsidRDefault="005633AD" w:rsidP="00C75D62">
      <w:pPr>
        <w:pStyle w:val="BodyText"/>
        <w:spacing w:after="0" w:afterAutospacing="0" w:line="240" w:lineRule="auto"/>
        <w:ind w:left="0"/>
        <w:rPr>
          <w:lang w:val="en-US"/>
        </w:rPr>
      </w:pPr>
      <w:r>
        <w:rPr>
          <w:noProof/>
          <w:lang w:eastAsia="en-GB"/>
        </w:rPr>
        <w:drawing>
          <wp:inline distT="0" distB="0" distL="0" distR="0" wp14:anchorId="7B99C7FB" wp14:editId="2847F330">
            <wp:extent cx="1641076" cy="494665"/>
            <wp:effectExtent l="0" t="0" r="0" b="635"/>
            <wp:docPr id="119702" name="Picture 119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50195" cy="497414"/>
                    </a:xfrm>
                    <a:prstGeom prst="rect">
                      <a:avLst/>
                    </a:prstGeom>
                  </pic:spPr>
                </pic:pic>
              </a:graphicData>
            </a:graphic>
          </wp:inline>
        </w:drawing>
      </w:r>
    </w:p>
    <w:p w:rsidR="00A3594A" w:rsidRDefault="00284258" w:rsidP="00C75D62">
      <w:pPr>
        <w:pStyle w:val="BodyText"/>
        <w:spacing w:after="0" w:afterAutospacing="0" w:line="240" w:lineRule="auto"/>
        <w:ind w:left="0"/>
      </w:pPr>
      <w:r w:rsidRPr="007C5160">
        <w:t>_________________________</w:t>
      </w:r>
    </w:p>
    <w:p w:rsidR="00C75D62" w:rsidRPr="007C5160" w:rsidRDefault="00C75D62" w:rsidP="00C75D62">
      <w:pPr>
        <w:pStyle w:val="BodyText"/>
        <w:spacing w:after="0" w:afterAutospacing="0" w:line="240" w:lineRule="auto"/>
        <w:ind w:left="0"/>
        <w:rPr>
          <w:lang w:val="en-US"/>
        </w:rPr>
      </w:pPr>
    </w:p>
    <w:p w:rsidR="00A3594A" w:rsidRPr="007C5160" w:rsidRDefault="00831D2B" w:rsidP="00E60BA4">
      <w:pPr>
        <w:pStyle w:val="BodyText"/>
        <w:tabs>
          <w:tab w:val="left" w:pos="3261"/>
        </w:tabs>
        <w:ind w:left="0"/>
      </w:pPr>
      <w:r>
        <w:t>David Long</w:t>
      </w:r>
    </w:p>
    <w:p w:rsidR="00063EE0" w:rsidRPr="007C5160" w:rsidRDefault="00063EE0" w:rsidP="00E60BA4">
      <w:pPr>
        <w:pStyle w:val="BodyText"/>
        <w:tabs>
          <w:tab w:val="left" w:pos="3261"/>
        </w:tabs>
        <w:ind w:left="0"/>
      </w:pPr>
    </w:p>
    <w:p w:rsidR="00A3594A" w:rsidRPr="007C5160" w:rsidRDefault="00831D2B" w:rsidP="00E60BA4">
      <w:pPr>
        <w:pStyle w:val="BodyText"/>
        <w:tabs>
          <w:tab w:val="left" w:pos="3261"/>
        </w:tabs>
        <w:ind w:left="0"/>
        <w:rPr>
          <w:lang w:val="en-US"/>
        </w:rPr>
      </w:pPr>
      <w:r>
        <w:t>13</w:t>
      </w:r>
      <w:r w:rsidRPr="00831D2B">
        <w:rPr>
          <w:vertAlign w:val="superscript"/>
        </w:rPr>
        <w:t>th</w:t>
      </w:r>
      <w:r>
        <w:t xml:space="preserve"> April 2018</w:t>
      </w:r>
    </w:p>
    <w:p w:rsidR="00A3594A" w:rsidRPr="007C5160" w:rsidRDefault="00A3594A" w:rsidP="00E60BA4">
      <w:pPr>
        <w:pStyle w:val="BodyText"/>
        <w:tabs>
          <w:tab w:val="left" w:pos="3261"/>
        </w:tabs>
        <w:ind w:left="0"/>
        <w:rPr>
          <w:lang w:val="en-US"/>
        </w:rPr>
      </w:pPr>
    </w:p>
    <w:p w:rsidR="00A3594A" w:rsidRPr="007C5160" w:rsidRDefault="00A3594A" w:rsidP="00E60BA4">
      <w:pPr>
        <w:tabs>
          <w:tab w:val="left" w:pos="3261"/>
        </w:tabs>
        <w:ind w:left="0"/>
        <w:rPr>
          <w:sz w:val="20"/>
          <w:szCs w:val="20"/>
          <w:lang w:val="en-US"/>
        </w:rPr>
      </w:pPr>
    </w:p>
    <w:p w:rsidR="00A3594A" w:rsidRPr="007C5160" w:rsidRDefault="00A3594A" w:rsidP="00E60BA4">
      <w:pPr>
        <w:tabs>
          <w:tab w:val="left" w:pos="3261"/>
        </w:tabs>
        <w:ind w:left="0"/>
        <w:rPr>
          <w:sz w:val="20"/>
          <w:szCs w:val="20"/>
          <w:lang w:val="en-US"/>
        </w:rPr>
      </w:pPr>
    </w:p>
    <w:p w:rsidR="00A3594A" w:rsidRPr="007C5160" w:rsidRDefault="00A3594A" w:rsidP="00E60BA4">
      <w:pPr>
        <w:pStyle w:val="Chapterheading"/>
        <w:tabs>
          <w:tab w:val="left" w:pos="3261"/>
        </w:tabs>
        <w:ind w:left="0"/>
        <w:rPr>
          <w:b w:val="0"/>
          <w:bCs w:val="0"/>
          <w:sz w:val="24"/>
        </w:rPr>
      </w:pPr>
    </w:p>
    <w:p w:rsidR="00055C7E" w:rsidRPr="007C5160" w:rsidRDefault="00055C7E" w:rsidP="00E60BA4">
      <w:pPr>
        <w:pStyle w:val="Chapterheading"/>
        <w:tabs>
          <w:tab w:val="left" w:pos="3261"/>
        </w:tabs>
        <w:ind w:left="0"/>
        <w:rPr>
          <w:b w:val="0"/>
          <w:bCs w:val="0"/>
          <w:sz w:val="24"/>
        </w:rPr>
      </w:pPr>
    </w:p>
    <w:p w:rsidR="00063EE0" w:rsidRDefault="00063EE0" w:rsidP="00320B5C">
      <w:pPr>
        <w:ind w:left="0"/>
        <w:rPr>
          <w:b/>
          <w:bCs/>
          <w:sz w:val="40"/>
          <w:lang w:val="en-IE"/>
        </w:rPr>
      </w:pPr>
    </w:p>
    <w:p w:rsidR="00A3594A" w:rsidRPr="00320B5C" w:rsidRDefault="00284258" w:rsidP="00320B5C">
      <w:pPr>
        <w:ind w:left="0"/>
        <w:rPr>
          <w:b/>
          <w:sz w:val="40"/>
        </w:rPr>
      </w:pPr>
      <w:r w:rsidRPr="00320B5C">
        <w:rPr>
          <w:b/>
          <w:sz w:val="40"/>
        </w:rPr>
        <w:lastRenderedPageBreak/>
        <w:t>Acknowledgements</w:t>
      </w:r>
    </w:p>
    <w:p w:rsidR="00D40202" w:rsidRPr="007C5160" w:rsidRDefault="00984BBD" w:rsidP="00320B5C">
      <w:pPr>
        <w:ind w:left="0"/>
      </w:pPr>
      <w:r w:rsidRPr="007C5160">
        <w:t>I would like to thank my wife Rachael</w:t>
      </w:r>
      <w:r w:rsidR="00C7278A" w:rsidRPr="007C5160">
        <w:t xml:space="preserve"> and children</w:t>
      </w:r>
      <w:r w:rsidRPr="007C5160">
        <w:t xml:space="preserve"> for the endless support and acceptance of my absence as for the last while I may have been home but only in body as my mind has stayed with my college work. I would like to thank Jane Ferris</w:t>
      </w:r>
      <w:r w:rsidR="009B4432" w:rsidRPr="007C5160">
        <w:t xml:space="preserve"> my final year project mentor</w:t>
      </w:r>
      <w:r w:rsidRPr="007C5160">
        <w:t xml:space="preserve"> also for the endless support, even in times of complete despair Jane was able to convince me that all would fine in the end</w:t>
      </w:r>
      <w:r w:rsidR="00C7278A" w:rsidRPr="007C5160">
        <w:t xml:space="preserve"> and I was in fact making better progress than I thought</w:t>
      </w:r>
      <w:r w:rsidRPr="007C5160">
        <w:t xml:space="preserve">. </w:t>
      </w:r>
      <w:r w:rsidR="00C7278A" w:rsidRPr="007C5160">
        <w:t>I would like to thank all the lecturers within DIT as everyone I have met has had a positive impact on me.</w:t>
      </w:r>
      <w:r w:rsidR="00D40202" w:rsidRPr="007C5160">
        <w:t xml:space="preserve"> </w:t>
      </w:r>
      <w:r w:rsidR="00A27A69" w:rsidRPr="007C5160">
        <w:t>Frank Duig</w:t>
      </w:r>
      <w:r w:rsidR="003D01FF">
        <w:t>n</w:t>
      </w:r>
      <w:r w:rsidR="002574D0">
        <w:t>an, Damian Bourke, Damian Gordo</w:t>
      </w:r>
      <w:r w:rsidR="00A27A69" w:rsidRPr="007C5160">
        <w:t xml:space="preserve">n, </w:t>
      </w:r>
      <w:r w:rsidR="00D40202" w:rsidRPr="007C5160">
        <w:t>Susan Mc</w:t>
      </w:r>
      <w:r w:rsidR="002574D0">
        <w:t>K</w:t>
      </w:r>
      <w:r w:rsidR="00A27A69" w:rsidRPr="007C5160">
        <w:t>ee</w:t>
      </w:r>
      <w:r w:rsidR="00D40202" w:rsidRPr="007C5160">
        <w:t>ver</w:t>
      </w:r>
      <w:r w:rsidR="00A27A69" w:rsidRPr="007C5160">
        <w:t xml:space="preserve"> and Bryan Duggan to name a few, thank you for making the ex</w:t>
      </w:r>
      <w:r w:rsidR="000252CA" w:rsidRPr="007C5160">
        <w:t>perience in DIT a memorable one.</w:t>
      </w:r>
    </w:p>
    <w:p w:rsidR="00DE1A96" w:rsidRDefault="00163E71" w:rsidP="00320B5C">
      <w:pPr>
        <w:ind w:left="0"/>
      </w:pPr>
      <w:r w:rsidRPr="007C5160">
        <w:t>I would like to take a moment in remembrance of Darragh Beat</w:t>
      </w:r>
      <w:r w:rsidR="007920A2">
        <w:t>t</w:t>
      </w:r>
      <w:r w:rsidRPr="007C5160">
        <w:t>y, who left this life before his time. Da</w:t>
      </w:r>
      <w:r w:rsidR="001C4EC8" w:rsidRPr="007C5160">
        <w:t>rragh was a huge influence on me</w:t>
      </w:r>
      <w:r w:rsidRPr="007C5160">
        <w:t xml:space="preserve"> over the years and was even my inspiration to go into comput</w:t>
      </w:r>
      <w:r w:rsidR="001C4EC8" w:rsidRPr="007C5160">
        <w:t>ers. From an early age</w:t>
      </w:r>
      <w:r w:rsidRPr="007C5160">
        <w:t xml:space="preserve"> Darragh had me hooked with computers, but it was only later in life that he</w:t>
      </w:r>
      <w:r w:rsidR="001C4EC8" w:rsidRPr="007C5160">
        <w:t xml:space="preserve"> would get to tell me “I told ya</w:t>
      </w:r>
      <w:r w:rsidRPr="007C5160">
        <w:t xml:space="preserve"> so”, </w:t>
      </w:r>
      <w:r w:rsidR="001C4EC8" w:rsidRPr="007C5160">
        <w:t>when I told him I was going</w:t>
      </w:r>
      <w:r w:rsidRPr="007C5160">
        <w:t xml:space="preserve"> to college to study computers. Darragh didn’t gloat he was too much of a gentleman for that, instead he told me “don’t mess it up”.</w:t>
      </w:r>
    </w:p>
    <w:p w:rsidR="00A3594A" w:rsidRPr="007C5160" w:rsidRDefault="00A3594A" w:rsidP="00320B5C">
      <w:pPr>
        <w:pStyle w:val="BodyText"/>
        <w:ind w:left="0"/>
      </w:pPr>
    </w:p>
    <w:p w:rsidR="00A3594A" w:rsidRPr="007C5160" w:rsidRDefault="00A3594A" w:rsidP="00320B5C">
      <w:pPr>
        <w:pStyle w:val="BodyText"/>
        <w:ind w:left="0"/>
      </w:pPr>
    </w:p>
    <w:p w:rsidR="00A3594A" w:rsidRPr="007C5160" w:rsidRDefault="00A3594A" w:rsidP="00320B5C">
      <w:pPr>
        <w:pStyle w:val="BodyText"/>
        <w:ind w:left="0"/>
      </w:pPr>
    </w:p>
    <w:p w:rsidR="00A3594A" w:rsidRPr="007C5160" w:rsidRDefault="00A3594A" w:rsidP="00320B5C">
      <w:pPr>
        <w:pStyle w:val="BodyText"/>
        <w:ind w:left="0"/>
      </w:pPr>
    </w:p>
    <w:p w:rsidR="00A3594A" w:rsidRPr="007C5160" w:rsidRDefault="00A3594A" w:rsidP="00320B5C">
      <w:pPr>
        <w:pStyle w:val="BodyText"/>
        <w:ind w:left="0"/>
      </w:pPr>
    </w:p>
    <w:p w:rsidR="004B4B16" w:rsidRDefault="004B4B16" w:rsidP="00AA63EE">
      <w:pPr>
        <w:pStyle w:val="TOCHeading"/>
        <w:numPr>
          <w:ilvl w:val="0"/>
          <w:numId w:val="0"/>
        </w:numPr>
        <w:jc w:val="center"/>
        <w:rPr>
          <w:rFonts w:ascii="Times New Roman" w:eastAsia="Times New Roman" w:hAnsi="Times New Roman" w:cs="Times New Roman"/>
          <w:b w:val="0"/>
          <w:color w:val="auto"/>
          <w:sz w:val="24"/>
          <w:szCs w:val="24"/>
          <w:lang w:val="en-GB"/>
        </w:rPr>
      </w:pPr>
    </w:p>
    <w:p w:rsidR="00AA63EE" w:rsidRPr="00AA63EE" w:rsidRDefault="00AA63EE" w:rsidP="00AA63EE"/>
    <w:p w:rsidR="00055C7E" w:rsidRPr="007C5160" w:rsidRDefault="00055C7E" w:rsidP="00320B5C">
      <w:pPr>
        <w:ind w:left="0"/>
      </w:pPr>
    </w:p>
    <w:p w:rsidR="00803D82" w:rsidRPr="007C5160" w:rsidRDefault="00803D82" w:rsidP="00320B5C">
      <w:pPr>
        <w:ind w:left="0"/>
      </w:pPr>
    </w:p>
    <w:sdt>
      <w:sdtPr>
        <w:rPr>
          <w:rFonts w:ascii="Times New Roman" w:eastAsia="Times New Roman" w:hAnsi="Times New Roman" w:cs="Times New Roman"/>
          <w:b w:val="0"/>
          <w:color w:val="auto"/>
          <w:sz w:val="24"/>
          <w:szCs w:val="24"/>
          <w:lang w:val="en-GB"/>
        </w:rPr>
        <w:id w:val="399557708"/>
        <w:docPartObj>
          <w:docPartGallery w:val="Table of Contents"/>
          <w:docPartUnique/>
        </w:docPartObj>
      </w:sdtPr>
      <w:sdtEndPr>
        <w:rPr>
          <w:bCs/>
          <w:noProof/>
        </w:rPr>
      </w:sdtEndPr>
      <w:sdtContent>
        <w:p w:rsidR="006917AA" w:rsidRPr="007C5160" w:rsidRDefault="00C0591B" w:rsidP="00C0591B">
          <w:pPr>
            <w:pStyle w:val="TOCHeading"/>
            <w:numPr>
              <w:ilvl w:val="0"/>
              <w:numId w:val="0"/>
            </w:numPr>
            <w:rPr>
              <w:rFonts w:ascii="Times New Roman" w:hAnsi="Times New Roman" w:cs="Times New Roman"/>
            </w:rPr>
          </w:pPr>
          <w:r>
            <w:rPr>
              <w:rFonts w:ascii="Times New Roman" w:hAnsi="Times New Roman" w:cs="Times New Roman"/>
              <w:lang w:val="en-GB"/>
            </w:rPr>
            <w:t xml:space="preserve">Table of Contents </w:t>
          </w:r>
        </w:p>
        <w:p w:rsidR="00AE1E6E" w:rsidRDefault="006917AA"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r w:rsidRPr="007C5160">
            <w:fldChar w:fldCharType="begin"/>
          </w:r>
          <w:r w:rsidRPr="007C5160">
            <w:instrText xml:space="preserve"> TOC \o "1-4" \h \z \u </w:instrText>
          </w:r>
          <w:r w:rsidRPr="007C5160">
            <w:fldChar w:fldCharType="separate"/>
          </w:r>
          <w:hyperlink w:anchor="_Toc511165183" w:history="1">
            <w:r w:rsidR="00AE1E6E" w:rsidRPr="00C979BA">
              <w:rPr>
                <w:rStyle w:val="Hyperlink"/>
                <w:noProof/>
                <w14:scene3d>
                  <w14:camera w14:prst="orthographicFront"/>
                  <w14:lightRig w14:rig="threePt" w14:dir="t">
                    <w14:rot w14:lat="0" w14:lon="0" w14:rev="0"/>
                  </w14:lightRig>
                </w14:scene3d>
              </w:rPr>
              <w:t>1</w:t>
            </w:r>
            <w:r w:rsidR="00AE1E6E">
              <w:rPr>
                <w:rFonts w:asciiTheme="minorHAnsi" w:eastAsiaTheme="minorEastAsia" w:hAnsiTheme="minorHAnsi" w:cstheme="minorBidi"/>
                <w:noProof/>
                <w:sz w:val="22"/>
                <w:szCs w:val="22"/>
                <w:lang w:eastAsia="en-GB"/>
              </w:rPr>
              <w:tab/>
            </w:r>
            <w:r w:rsidR="00AE1E6E" w:rsidRPr="00C979BA">
              <w:rPr>
                <w:rStyle w:val="Hyperlink"/>
                <w:noProof/>
              </w:rPr>
              <w:t>Introduction</w:t>
            </w:r>
            <w:r w:rsidR="00AE1E6E">
              <w:rPr>
                <w:noProof/>
                <w:webHidden/>
              </w:rPr>
              <w:tab/>
            </w:r>
            <w:r w:rsidR="00AE1E6E">
              <w:rPr>
                <w:noProof/>
                <w:webHidden/>
              </w:rPr>
              <w:fldChar w:fldCharType="begin"/>
            </w:r>
            <w:r w:rsidR="00AE1E6E">
              <w:rPr>
                <w:noProof/>
                <w:webHidden/>
              </w:rPr>
              <w:instrText xml:space="preserve"> PAGEREF _Toc511165183 \h </w:instrText>
            </w:r>
            <w:r w:rsidR="00AE1E6E">
              <w:rPr>
                <w:noProof/>
                <w:webHidden/>
              </w:rPr>
            </w:r>
            <w:r w:rsidR="00AE1E6E">
              <w:rPr>
                <w:noProof/>
                <w:webHidden/>
              </w:rPr>
              <w:fldChar w:fldCharType="separate"/>
            </w:r>
            <w:r w:rsidR="009E377D">
              <w:rPr>
                <w:noProof/>
                <w:webHidden/>
              </w:rPr>
              <w:t>1</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84" w:history="1">
            <w:r w:rsidR="00AE1E6E" w:rsidRPr="00C979BA">
              <w:rPr>
                <w:rStyle w:val="Hyperlink"/>
                <w:noProof/>
              </w:rPr>
              <w:t>1.1</w:t>
            </w:r>
            <w:r w:rsidR="00AE1E6E">
              <w:rPr>
                <w:rFonts w:asciiTheme="minorHAnsi" w:eastAsiaTheme="minorEastAsia" w:hAnsiTheme="minorHAnsi" w:cstheme="minorBidi"/>
                <w:noProof/>
                <w:sz w:val="22"/>
                <w:szCs w:val="22"/>
                <w:lang w:eastAsia="en-GB"/>
              </w:rPr>
              <w:tab/>
            </w:r>
            <w:r w:rsidR="00AE1E6E" w:rsidRPr="00C979BA">
              <w:rPr>
                <w:rStyle w:val="Hyperlink"/>
                <w:noProof/>
              </w:rPr>
              <w:t>Project Overview</w:t>
            </w:r>
            <w:r w:rsidR="00AE1E6E">
              <w:rPr>
                <w:noProof/>
                <w:webHidden/>
              </w:rPr>
              <w:tab/>
            </w:r>
            <w:r w:rsidR="00AE1E6E">
              <w:rPr>
                <w:noProof/>
                <w:webHidden/>
              </w:rPr>
              <w:fldChar w:fldCharType="begin"/>
            </w:r>
            <w:r w:rsidR="00AE1E6E">
              <w:rPr>
                <w:noProof/>
                <w:webHidden/>
              </w:rPr>
              <w:instrText xml:space="preserve"> PAGEREF _Toc511165184 \h </w:instrText>
            </w:r>
            <w:r w:rsidR="00AE1E6E">
              <w:rPr>
                <w:noProof/>
                <w:webHidden/>
              </w:rPr>
            </w:r>
            <w:r w:rsidR="00AE1E6E">
              <w:rPr>
                <w:noProof/>
                <w:webHidden/>
              </w:rPr>
              <w:fldChar w:fldCharType="separate"/>
            </w:r>
            <w:r w:rsidR="009E377D">
              <w:rPr>
                <w:noProof/>
                <w:webHidden/>
              </w:rPr>
              <w:t>1</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85" w:history="1">
            <w:r w:rsidR="00AE1E6E" w:rsidRPr="00C979BA">
              <w:rPr>
                <w:rStyle w:val="Hyperlink"/>
                <w:noProof/>
              </w:rPr>
              <w:t>1.2</w:t>
            </w:r>
            <w:r w:rsidR="00AE1E6E">
              <w:rPr>
                <w:rFonts w:asciiTheme="minorHAnsi" w:eastAsiaTheme="minorEastAsia" w:hAnsiTheme="minorHAnsi" w:cstheme="minorBidi"/>
                <w:noProof/>
                <w:sz w:val="22"/>
                <w:szCs w:val="22"/>
                <w:lang w:eastAsia="en-GB"/>
              </w:rPr>
              <w:tab/>
            </w:r>
            <w:r w:rsidR="00AE1E6E" w:rsidRPr="00C979BA">
              <w:rPr>
                <w:rStyle w:val="Hyperlink"/>
                <w:noProof/>
              </w:rPr>
              <w:t>Project Objectives</w:t>
            </w:r>
            <w:r w:rsidR="00AE1E6E">
              <w:rPr>
                <w:noProof/>
                <w:webHidden/>
              </w:rPr>
              <w:tab/>
            </w:r>
            <w:r w:rsidR="00AE1E6E">
              <w:rPr>
                <w:noProof/>
                <w:webHidden/>
              </w:rPr>
              <w:fldChar w:fldCharType="begin"/>
            </w:r>
            <w:r w:rsidR="00AE1E6E">
              <w:rPr>
                <w:noProof/>
                <w:webHidden/>
              </w:rPr>
              <w:instrText xml:space="preserve"> PAGEREF _Toc511165185 \h </w:instrText>
            </w:r>
            <w:r w:rsidR="00AE1E6E">
              <w:rPr>
                <w:noProof/>
                <w:webHidden/>
              </w:rPr>
            </w:r>
            <w:r w:rsidR="00AE1E6E">
              <w:rPr>
                <w:noProof/>
                <w:webHidden/>
              </w:rPr>
              <w:fldChar w:fldCharType="separate"/>
            </w:r>
            <w:r w:rsidR="009E377D">
              <w:rPr>
                <w:noProof/>
                <w:webHidden/>
              </w:rPr>
              <w:t>2</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86" w:history="1">
            <w:r w:rsidR="00AE1E6E" w:rsidRPr="00C979BA">
              <w:rPr>
                <w:rStyle w:val="Hyperlink"/>
                <w:noProof/>
              </w:rPr>
              <w:t>1.3</w:t>
            </w:r>
            <w:r w:rsidR="00AE1E6E">
              <w:rPr>
                <w:rFonts w:asciiTheme="minorHAnsi" w:eastAsiaTheme="minorEastAsia" w:hAnsiTheme="minorHAnsi" w:cstheme="minorBidi"/>
                <w:noProof/>
                <w:sz w:val="22"/>
                <w:szCs w:val="22"/>
                <w:lang w:eastAsia="en-GB"/>
              </w:rPr>
              <w:tab/>
            </w:r>
            <w:r w:rsidR="00AE1E6E" w:rsidRPr="00C979BA">
              <w:rPr>
                <w:rStyle w:val="Hyperlink"/>
                <w:noProof/>
              </w:rPr>
              <w:t>Project Challenges</w:t>
            </w:r>
            <w:r w:rsidR="00AE1E6E">
              <w:rPr>
                <w:noProof/>
                <w:webHidden/>
              </w:rPr>
              <w:tab/>
            </w:r>
            <w:r w:rsidR="00AE1E6E">
              <w:rPr>
                <w:noProof/>
                <w:webHidden/>
              </w:rPr>
              <w:fldChar w:fldCharType="begin"/>
            </w:r>
            <w:r w:rsidR="00AE1E6E">
              <w:rPr>
                <w:noProof/>
                <w:webHidden/>
              </w:rPr>
              <w:instrText xml:space="preserve"> PAGEREF _Toc511165186 \h </w:instrText>
            </w:r>
            <w:r w:rsidR="00AE1E6E">
              <w:rPr>
                <w:noProof/>
                <w:webHidden/>
              </w:rPr>
            </w:r>
            <w:r w:rsidR="00AE1E6E">
              <w:rPr>
                <w:noProof/>
                <w:webHidden/>
              </w:rPr>
              <w:fldChar w:fldCharType="separate"/>
            </w:r>
            <w:r w:rsidR="009E377D">
              <w:rPr>
                <w:noProof/>
                <w:webHidden/>
              </w:rPr>
              <w:t>3</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87" w:history="1">
            <w:r w:rsidR="00AE1E6E" w:rsidRPr="00C979BA">
              <w:rPr>
                <w:rStyle w:val="Hyperlink"/>
                <w:noProof/>
              </w:rPr>
              <w:t>1.4</w:t>
            </w:r>
            <w:r w:rsidR="00AE1E6E">
              <w:rPr>
                <w:rFonts w:asciiTheme="minorHAnsi" w:eastAsiaTheme="minorEastAsia" w:hAnsiTheme="minorHAnsi" w:cstheme="minorBidi"/>
                <w:noProof/>
                <w:sz w:val="22"/>
                <w:szCs w:val="22"/>
                <w:lang w:eastAsia="en-GB"/>
              </w:rPr>
              <w:tab/>
            </w:r>
            <w:r w:rsidR="00AE1E6E" w:rsidRPr="00C979BA">
              <w:rPr>
                <w:rStyle w:val="Hyperlink"/>
                <w:noProof/>
              </w:rPr>
              <w:t>Structure of the document</w:t>
            </w:r>
            <w:r w:rsidR="00AE1E6E">
              <w:rPr>
                <w:noProof/>
                <w:webHidden/>
              </w:rPr>
              <w:tab/>
            </w:r>
            <w:r w:rsidR="00AE1E6E">
              <w:rPr>
                <w:noProof/>
                <w:webHidden/>
              </w:rPr>
              <w:fldChar w:fldCharType="begin"/>
            </w:r>
            <w:r w:rsidR="00AE1E6E">
              <w:rPr>
                <w:noProof/>
                <w:webHidden/>
              </w:rPr>
              <w:instrText xml:space="preserve"> PAGEREF _Toc511165187 \h </w:instrText>
            </w:r>
            <w:r w:rsidR="00AE1E6E">
              <w:rPr>
                <w:noProof/>
                <w:webHidden/>
              </w:rPr>
            </w:r>
            <w:r w:rsidR="00AE1E6E">
              <w:rPr>
                <w:noProof/>
                <w:webHidden/>
              </w:rPr>
              <w:fldChar w:fldCharType="separate"/>
            </w:r>
            <w:r w:rsidR="009E377D">
              <w:rPr>
                <w:noProof/>
                <w:webHidden/>
              </w:rPr>
              <w:t>4</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88" w:history="1">
            <w:r w:rsidR="00AE1E6E" w:rsidRPr="00C979BA">
              <w:rPr>
                <w:rStyle w:val="Hyperlink"/>
                <w:noProof/>
                <w14:scene3d>
                  <w14:camera w14:prst="orthographicFront"/>
                  <w14:lightRig w14:rig="threePt" w14:dir="t">
                    <w14:rot w14:lat="0" w14:lon="0" w14:rev="0"/>
                  </w14:lightRig>
                </w14:scene3d>
              </w:rPr>
              <w:t>2</w:t>
            </w:r>
            <w:r w:rsidR="00AE1E6E">
              <w:rPr>
                <w:rFonts w:asciiTheme="minorHAnsi" w:eastAsiaTheme="minorEastAsia" w:hAnsiTheme="minorHAnsi" w:cstheme="minorBidi"/>
                <w:noProof/>
                <w:sz w:val="22"/>
                <w:szCs w:val="22"/>
                <w:lang w:eastAsia="en-GB"/>
              </w:rPr>
              <w:tab/>
            </w:r>
            <w:r w:rsidR="00AE1E6E" w:rsidRPr="00C979BA">
              <w:rPr>
                <w:rStyle w:val="Hyperlink"/>
                <w:noProof/>
              </w:rPr>
              <w:t>Research</w:t>
            </w:r>
            <w:r w:rsidR="00AE1E6E">
              <w:rPr>
                <w:noProof/>
                <w:webHidden/>
              </w:rPr>
              <w:tab/>
            </w:r>
            <w:r w:rsidR="00AE1E6E">
              <w:rPr>
                <w:noProof/>
                <w:webHidden/>
              </w:rPr>
              <w:fldChar w:fldCharType="begin"/>
            </w:r>
            <w:r w:rsidR="00AE1E6E">
              <w:rPr>
                <w:noProof/>
                <w:webHidden/>
              </w:rPr>
              <w:instrText xml:space="preserve"> PAGEREF _Toc511165188 \h </w:instrText>
            </w:r>
            <w:r w:rsidR="00AE1E6E">
              <w:rPr>
                <w:noProof/>
                <w:webHidden/>
              </w:rPr>
            </w:r>
            <w:r w:rsidR="00AE1E6E">
              <w:rPr>
                <w:noProof/>
                <w:webHidden/>
              </w:rPr>
              <w:fldChar w:fldCharType="separate"/>
            </w:r>
            <w:r w:rsidR="009E377D">
              <w:rPr>
                <w:noProof/>
                <w:webHidden/>
              </w:rPr>
              <w:t>5</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89" w:history="1">
            <w:r w:rsidR="00AE1E6E" w:rsidRPr="00C979BA">
              <w:rPr>
                <w:rStyle w:val="Hyperlink"/>
                <w:noProof/>
              </w:rPr>
              <w:t>2.1</w:t>
            </w:r>
            <w:r w:rsidR="00AE1E6E">
              <w:rPr>
                <w:rFonts w:asciiTheme="minorHAnsi" w:eastAsiaTheme="minorEastAsia" w:hAnsiTheme="minorHAnsi" w:cstheme="minorBidi"/>
                <w:noProof/>
                <w:sz w:val="22"/>
                <w:szCs w:val="22"/>
                <w:lang w:eastAsia="en-GB"/>
              </w:rPr>
              <w:tab/>
            </w:r>
            <w:r w:rsidR="00AE1E6E" w:rsidRPr="00C979BA">
              <w:rPr>
                <w:rStyle w:val="Hyperlink"/>
                <w:noProof/>
              </w:rPr>
              <w:t>Researching the Problem</w:t>
            </w:r>
            <w:r w:rsidR="00AE1E6E">
              <w:rPr>
                <w:noProof/>
                <w:webHidden/>
              </w:rPr>
              <w:tab/>
            </w:r>
            <w:r w:rsidR="00AE1E6E">
              <w:rPr>
                <w:noProof/>
                <w:webHidden/>
              </w:rPr>
              <w:fldChar w:fldCharType="begin"/>
            </w:r>
            <w:r w:rsidR="00AE1E6E">
              <w:rPr>
                <w:noProof/>
                <w:webHidden/>
              </w:rPr>
              <w:instrText xml:space="preserve"> PAGEREF _Toc511165189 \h </w:instrText>
            </w:r>
            <w:r w:rsidR="00AE1E6E">
              <w:rPr>
                <w:noProof/>
                <w:webHidden/>
              </w:rPr>
            </w:r>
            <w:r w:rsidR="00AE1E6E">
              <w:rPr>
                <w:noProof/>
                <w:webHidden/>
              </w:rPr>
              <w:fldChar w:fldCharType="separate"/>
            </w:r>
            <w:r w:rsidR="009E377D">
              <w:rPr>
                <w:noProof/>
                <w:webHidden/>
              </w:rPr>
              <w:t>5</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90" w:history="1">
            <w:r w:rsidR="00AE1E6E" w:rsidRPr="00C979BA">
              <w:rPr>
                <w:rStyle w:val="Hyperlink"/>
                <w:noProof/>
              </w:rPr>
              <w:t>2.2</w:t>
            </w:r>
            <w:r w:rsidR="00AE1E6E">
              <w:rPr>
                <w:rFonts w:asciiTheme="minorHAnsi" w:eastAsiaTheme="minorEastAsia" w:hAnsiTheme="minorHAnsi" w:cstheme="minorBidi"/>
                <w:noProof/>
                <w:sz w:val="22"/>
                <w:szCs w:val="22"/>
                <w:lang w:eastAsia="en-GB"/>
              </w:rPr>
              <w:tab/>
            </w:r>
            <w:r w:rsidR="00AE1E6E" w:rsidRPr="00C979BA">
              <w:rPr>
                <w:rStyle w:val="Hyperlink"/>
                <w:noProof/>
              </w:rPr>
              <w:t>Researching the Solution</w:t>
            </w:r>
            <w:r w:rsidR="00AE1E6E">
              <w:rPr>
                <w:noProof/>
                <w:webHidden/>
              </w:rPr>
              <w:tab/>
            </w:r>
            <w:r w:rsidR="00AE1E6E">
              <w:rPr>
                <w:noProof/>
                <w:webHidden/>
              </w:rPr>
              <w:fldChar w:fldCharType="begin"/>
            </w:r>
            <w:r w:rsidR="00AE1E6E">
              <w:rPr>
                <w:noProof/>
                <w:webHidden/>
              </w:rPr>
              <w:instrText xml:space="preserve"> PAGEREF _Toc511165190 \h </w:instrText>
            </w:r>
            <w:r w:rsidR="00AE1E6E">
              <w:rPr>
                <w:noProof/>
                <w:webHidden/>
              </w:rPr>
            </w:r>
            <w:r w:rsidR="00AE1E6E">
              <w:rPr>
                <w:noProof/>
                <w:webHidden/>
              </w:rPr>
              <w:fldChar w:fldCharType="separate"/>
            </w:r>
            <w:r w:rsidR="009E377D">
              <w:rPr>
                <w:noProof/>
                <w:webHidden/>
              </w:rPr>
              <w:t>7</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1" w:history="1">
            <w:r w:rsidR="00AE1E6E" w:rsidRPr="00C979BA">
              <w:rPr>
                <w:rStyle w:val="Hyperlink"/>
                <w:noProof/>
              </w:rPr>
              <w:t>2.2.1</w:t>
            </w:r>
            <w:r w:rsidR="00AE1E6E">
              <w:rPr>
                <w:rFonts w:asciiTheme="minorHAnsi" w:eastAsiaTheme="minorEastAsia" w:hAnsiTheme="minorHAnsi" w:cstheme="minorBidi"/>
                <w:noProof/>
                <w:sz w:val="22"/>
                <w:szCs w:val="22"/>
                <w:lang w:eastAsia="en-GB"/>
              </w:rPr>
              <w:tab/>
            </w:r>
            <w:r w:rsidR="00AE1E6E" w:rsidRPr="00C979BA">
              <w:rPr>
                <w:rStyle w:val="Hyperlink"/>
                <w:noProof/>
              </w:rPr>
              <w:t>Machine Learning in Healthcare</w:t>
            </w:r>
            <w:r w:rsidR="00AE1E6E">
              <w:rPr>
                <w:noProof/>
                <w:webHidden/>
              </w:rPr>
              <w:tab/>
            </w:r>
            <w:r w:rsidR="00AE1E6E">
              <w:rPr>
                <w:noProof/>
                <w:webHidden/>
              </w:rPr>
              <w:fldChar w:fldCharType="begin"/>
            </w:r>
            <w:r w:rsidR="00AE1E6E">
              <w:rPr>
                <w:noProof/>
                <w:webHidden/>
              </w:rPr>
              <w:instrText xml:space="preserve"> PAGEREF _Toc511165191 \h </w:instrText>
            </w:r>
            <w:r w:rsidR="00AE1E6E">
              <w:rPr>
                <w:noProof/>
                <w:webHidden/>
              </w:rPr>
            </w:r>
            <w:r w:rsidR="00AE1E6E">
              <w:rPr>
                <w:noProof/>
                <w:webHidden/>
              </w:rPr>
              <w:fldChar w:fldCharType="separate"/>
            </w:r>
            <w:r w:rsidR="009E377D">
              <w:rPr>
                <w:noProof/>
                <w:webHidden/>
              </w:rPr>
              <w:t>7</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2" w:history="1">
            <w:r w:rsidR="00AE1E6E" w:rsidRPr="00C979BA">
              <w:rPr>
                <w:rStyle w:val="Hyperlink"/>
                <w:noProof/>
              </w:rPr>
              <w:t>2.2.2</w:t>
            </w:r>
            <w:r w:rsidR="00AE1E6E">
              <w:rPr>
                <w:rFonts w:asciiTheme="minorHAnsi" w:eastAsiaTheme="minorEastAsia" w:hAnsiTheme="minorHAnsi" w:cstheme="minorBidi"/>
                <w:noProof/>
                <w:sz w:val="22"/>
                <w:szCs w:val="22"/>
                <w:lang w:eastAsia="en-GB"/>
              </w:rPr>
              <w:tab/>
            </w:r>
            <w:r w:rsidR="00AE1E6E" w:rsidRPr="00C979BA">
              <w:rPr>
                <w:rStyle w:val="Hyperlink"/>
                <w:noProof/>
              </w:rPr>
              <w:t>Terminology and Concepts</w:t>
            </w:r>
            <w:r w:rsidR="00AE1E6E">
              <w:rPr>
                <w:noProof/>
                <w:webHidden/>
              </w:rPr>
              <w:tab/>
            </w:r>
            <w:r w:rsidR="00AE1E6E">
              <w:rPr>
                <w:noProof/>
                <w:webHidden/>
              </w:rPr>
              <w:fldChar w:fldCharType="begin"/>
            </w:r>
            <w:r w:rsidR="00AE1E6E">
              <w:rPr>
                <w:noProof/>
                <w:webHidden/>
              </w:rPr>
              <w:instrText xml:space="preserve"> PAGEREF _Toc511165192 \h </w:instrText>
            </w:r>
            <w:r w:rsidR="00AE1E6E">
              <w:rPr>
                <w:noProof/>
                <w:webHidden/>
              </w:rPr>
            </w:r>
            <w:r w:rsidR="00AE1E6E">
              <w:rPr>
                <w:noProof/>
                <w:webHidden/>
              </w:rPr>
              <w:fldChar w:fldCharType="separate"/>
            </w:r>
            <w:r w:rsidR="009E377D">
              <w:rPr>
                <w:noProof/>
                <w:webHidden/>
              </w:rPr>
              <w:t>9</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193" w:history="1">
            <w:r w:rsidR="00AE1E6E" w:rsidRPr="00C979BA">
              <w:rPr>
                <w:rStyle w:val="Hyperlink"/>
                <w:noProof/>
              </w:rPr>
              <w:t>2.3</w:t>
            </w:r>
            <w:r w:rsidR="00AE1E6E">
              <w:rPr>
                <w:rFonts w:asciiTheme="minorHAnsi" w:eastAsiaTheme="minorEastAsia" w:hAnsiTheme="minorHAnsi" w:cstheme="minorBidi"/>
                <w:noProof/>
                <w:sz w:val="22"/>
                <w:szCs w:val="22"/>
                <w:lang w:eastAsia="en-GB"/>
              </w:rPr>
              <w:tab/>
            </w:r>
            <w:r w:rsidR="00AE1E6E" w:rsidRPr="00C979BA">
              <w:rPr>
                <w:rStyle w:val="Hyperlink"/>
                <w:noProof/>
              </w:rPr>
              <w:t>Machine learning Algorithms</w:t>
            </w:r>
            <w:r w:rsidR="00AE1E6E">
              <w:rPr>
                <w:noProof/>
                <w:webHidden/>
              </w:rPr>
              <w:tab/>
            </w:r>
            <w:r w:rsidR="00AE1E6E">
              <w:rPr>
                <w:noProof/>
                <w:webHidden/>
              </w:rPr>
              <w:fldChar w:fldCharType="begin"/>
            </w:r>
            <w:r w:rsidR="00AE1E6E">
              <w:rPr>
                <w:noProof/>
                <w:webHidden/>
              </w:rPr>
              <w:instrText xml:space="preserve"> PAGEREF _Toc511165193 \h </w:instrText>
            </w:r>
            <w:r w:rsidR="00AE1E6E">
              <w:rPr>
                <w:noProof/>
                <w:webHidden/>
              </w:rPr>
            </w:r>
            <w:r w:rsidR="00AE1E6E">
              <w:rPr>
                <w:noProof/>
                <w:webHidden/>
              </w:rPr>
              <w:fldChar w:fldCharType="separate"/>
            </w:r>
            <w:r w:rsidR="009E377D">
              <w:rPr>
                <w:noProof/>
                <w:webHidden/>
              </w:rPr>
              <w:t>11</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4" w:history="1">
            <w:r w:rsidR="00AE1E6E" w:rsidRPr="00C979BA">
              <w:rPr>
                <w:rStyle w:val="Hyperlink"/>
                <w:noProof/>
              </w:rPr>
              <w:t>2.3.1</w:t>
            </w:r>
            <w:r w:rsidR="00AE1E6E">
              <w:rPr>
                <w:rFonts w:asciiTheme="minorHAnsi" w:eastAsiaTheme="minorEastAsia" w:hAnsiTheme="minorHAnsi" w:cstheme="minorBidi"/>
                <w:noProof/>
                <w:sz w:val="22"/>
                <w:szCs w:val="22"/>
                <w:lang w:eastAsia="en-GB"/>
              </w:rPr>
              <w:tab/>
            </w:r>
            <w:r w:rsidR="00AE1E6E" w:rsidRPr="00C979BA">
              <w:rPr>
                <w:rStyle w:val="Hyperlink"/>
                <w:noProof/>
              </w:rPr>
              <w:t>Logistic Regression</w:t>
            </w:r>
            <w:r w:rsidR="00AE1E6E">
              <w:rPr>
                <w:noProof/>
                <w:webHidden/>
              </w:rPr>
              <w:tab/>
            </w:r>
            <w:r w:rsidR="00AE1E6E">
              <w:rPr>
                <w:noProof/>
                <w:webHidden/>
              </w:rPr>
              <w:fldChar w:fldCharType="begin"/>
            </w:r>
            <w:r w:rsidR="00AE1E6E">
              <w:rPr>
                <w:noProof/>
                <w:webHidden/>
              </w:rPr>
              <w:instrText xml:space="preserve"> PAGEREF _Toc511165194 \h </w:instrText>
            </w:r>
            <w:r w:rsidR="00AE1E6E">
              <w:rPr>
                <w:noProof/>
                <w:webHidden/>
              </w:rPr>
            </w:r>
            <w:r w:rsidR="00AE1E6E">
              <w:rPr>
                <w:noProof/>
                <w:webHidden/>
              </w:rPr>
              <w:fldChar w:fldCharType="separate"/>
            </w:r>
            <w:r w:rsidR="009E377D">
              <w:rPr>
                <w:noProof/>
                <w:webHidden/>
              </w:rPr>
              <w:t>11</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5" w:history="1">
            <w:r w:rsidR="00AE1E6E" w:rsidRPr="00C979BA">
              <w:rPr>
                <w:rStyle w:val="Hyperlink"/>
                <w:noProof/>
              </w:rPr>
              <w:t>2.3.2</w:t>
            </w:r>
            <w:r w:rsidR="00AE1E6E">
              <w:rPr>
                <w:rFonts w:asciiTheme="minorHAnsi" w:eastAsiaTheme="minorEastAsia" w:hAnsiTheme="minorHAnsi" w:cstheme="minorBidi"/>
                <w:noProof/>
                <w:sz w:val="22"/>
                <w:szCs w:val="22"/>
                <w:lang w:eastAsia="en-GB"/>
              </w:rPr>
              <w:tab/>
            </w:r>
            <w:r w:rsidR="00AE1E6E" w:rsidRPr="00C979BA">
              <w:rPr>
                <w:rStyle w:val="Hyperlink"/>
                <w:noProof/>
              </w:rPr>
              <w:t>Random Forrest</w:t>
            </w:r>
            <w:r w:rsidR="00AE1E6E">
              <w:rPr>
                <w:noProof/>
                <w:webHidden/>
              </w:rPr>
              <w:tab/>
            </w:r>
            <w:r w:rsidR="00AE1E6E">
              <w:rPr>
                <w:noProof/>
                <w:webHidden/>
              </w:rPr>
              <w:fldChar w:fldCharType="begin"/>
            </w:r>
            <w:r w:rsidR="00AE1E6E">
              <w:rPr>
                <w:noProof/>
                <w:webHidden/>
              </w:rPr>
              <w:instrText xml:space="preserve"> PAGEREF _Toc511165195 \h </w:instrText>
            </w:r>
            <w:r w:rsidR="00AE1E6E">
              <w:rPr>
                <w:noProof/>
                <w:webHidden/>
              </w:rPr>
            </w:r>
            <w:r w:rsidR="00AE1E6E">
              <w:rPr>
                <w:noProof/>
                <w:webHidden/>
              </w:rPr>
              <w:fldChar w:fldCharType="separate"/>
            </w:r>
            <w:r w:rsidR="009E377D">
              <w:rPr>
                <w:noProof/>
                <w:webHidden/>
              </w:rPr>
              <w:t>12</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6" w:history="1">
            <w:r w:rsidR="00AE1E6E" w:rsidRPr="00C979BA">
              <w:rPr>
                <w:rStyle w:val="Hyperlink"/>
                <w:noProof/>
              </w:rPr>
              <w:t>2.3.3</w:t>
            </w:r>
            <w:r w:rsidR="00AE1E6E">
              <w:rPr>
                <w:rFonts w:asciiTheme="minorHAnsi" w:eastAsiaTheme="minorEastAsia" w:hAnsiTheme="minorHAnsi" w:cstheme="minorBidi"/>
                <w:noProof/>
                <w:sz w:val="22"/>
                <w:szCs w:val="22"/>
                <w:lang w:eastAsia="en-GB"/>
              </w:rPr>
              <w:tab/>
            </w:r>
            <w:r w:rsidR="00AE1E6E" w:rsidRPr="00C979BA">
              <w:rPr>
                <w:rStyle w:val="Hyperlink"/>
                <w:noProof/>
              </w:rPr>
              <w:t>Support Vector Machines</w:t>
            </w:r>
            <w:r w:rsidR="00AE1E6E">
              <w:rPr>
                <w:noProof/>
                <w:webHidden/>
              </w:rPr>
              <w:tab/>
            </w:r>
            <w:r w:rsidR="00AE1E6E">
              <w:rPr>
                <w:noProof/>
                <w:webHidden/>
              </w:rPr>
              <w:fldChar w:fldCharType="begin"/>
            </w:r>
            <w:r w:rsidR="00AE1E6E">
              <w:rPr>
                <w:noProof/>
                <w:webHidden/>
              </w:rPr>
              <w:instrText xml:space="preserve"> PAGEREF _Toc511165196 \h </w:instrText>
            </w:r>
            <w:r w:rsidR="00AE1E6E">
              <w:rPr>
                <w:noProof/>
                <w:webHidden/>
              </w:rPr>
            </w:r>
            <w:r w:rsidR="00AE1E6E">
              <w:rPr>
                <w:noProof/>
                <w:webHidden/>
              </w:rPr>
              <w:fldChar w:fldCharType="separate"/>
            </w:r>
            <w:r w:rsidR="009E377D">
              <w:rPr>
                <w:noProof/>
                <w:webHidden/>
              </w:rPr>
              <w:t>12</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7" w:history="1">
            <w:r w:rsidR="00AE1E6E" w:rsidRPr="00C979BA">
              <w:rPr>
                <w:rStyle w:val="Hyperlink"/>
                <w:noProof/>
              </w:rPr>
              <w:t>2.3.4</w:t>
            </w:r>
            <w:r w:rsidR="00AE1E6E">
              <w:rPr>
                <w:rFonts w:asciiTheme="minorHAnsi" w:eastAsiaTheme="minorEastAsia" w:hAnsiTheme="minorHAnsi" w:cstheme="minorBidi"/>
                <w:noProof/>
                <w:sz w:val="22"/>
                <w:szCs w:val="22"/>
                <w:lang w:eastAsia="en-GB"/>
              </w:rPr>
              <w:tab/>
            </w:r>
            <w:r w:rsidR="00AE1E6E" w:rsidRPr="00C979BA">
              <w:rPr>
                <w:rStyle w:val="Hyperlink"/>
                <w:noProof/>
              </w:rPr>
              <w:t>Linear Discriminant Analysis</w:t>
            </w:r>
            <w:r w:rsidR="00AE1E6E">
              <w:rPr>
                <w:noProof/>
                <w:webHidden/>
              </w:rPr>
              <w:tab/>
            </w:r>
            <w:r w:rsidR="00AE1E6E">
              <w:rPr>
                <w:noProof/>
                <w:webHidden/>
              </w:rPr>
              <w:fldChar w:fldCharType="begin"/>
            </w:r>
            <w:r w:rsidR="00AE1E6E">
              <w:rPr>
                <w:noProof/>
                <w:webHidden/>
              </w:rPr>
              <w:instrText xml:space="preserve"> PAGEREF _Toc511165197 \h </w:instrText>
            </w:r>
            <w:r w:rsidR="00AE1E6E">
              <w:rPr>
                <w:noProof/>
                <w:webHidden/>
              </w:rPr>
            </w:r>
            <w:r w:rsidR="00AE1E6E">
              <w:rPr>
                <w:noProof/>
                <w:webHidden/>
              </w:rPr>
              <w:fldChar w:fldCharType="separate"/>
            </w:r>
            <w:r w:rsidR="009E377D">
              <w:rPr>
                <w:noProof/>
                <w:webHidden/>
              </w:rPr>
              <w:t>13</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8" w:history="1">
            <w:r w:rsidR="00AE1E6E" w:rsidRPr="00C979BA">
              <w:rPr>
                <w:rStyle w:val="Hyperlink"/>
                <w:noProof/>
              </w:rPr>
              <w:t>2.3.5</w:t>
            </w:r>
            <w:r w:rsidR="00AE1E6E">
              <w:rPr>
                <w:rFonts w:asciiTheme="minorHAnsi" w:eastAsiaTheme="minorEastAsia" w:hAnsiTheme="minorHAnsi" w:cstheme="minorBidi"/>
                <w:noProof/>
                <w:sz w:val="22"/>
                <w:szCs w:val="22"/>
                <w:lang w:eastAsia="en-GB"/>
              </w:rPr>
              <w:tab/>
            </w:r>
            <w:r w:rsidR="00AE1E6E" w:rsidRPr="00C979BA">
              <w:rPr>
                <w:rStyle w:val="Hyperlink"/>
                <w:noProof/>
              </w:rPr>
              <w:t>Gaussian Naive Bayes</w:t>
            </w:r>
            <w:r w:rsidR="00AE1E6E">
              <w:rPr>
                <w:noProof/>
                <w:webHidden/>
              </w:rPr>
              <w:tab/>
            </w:r>
            <w:r w:rsidR="00AE1E6E">
              <w:rPr>
                <w:noProof/>
                <w:webHidden/>
              </w:rPr>
              <w:fldChar w:fldCharType="begin"/>
            </w:r>
            <w:r w:rsidR="00AE1E6E">
              <w:rPr>
                <w:noProof/>
                <w:webHidden/>
              </w:rPr>
              <w:instrText xml:space="preserve"> PAGEREF _Toc511165198 \h </w:instrText>
            </w:r>
            <w:r w:rsidR="00AE1E6E">
              <w:rPr>
                <w:noProof/>
                <w:webHidden/>
              </w:rPr>
            </w:r>
            <w:r w:rsidR="00AE1E6E">
              <w:rPr>
                <w:noProof/>
                <w:webHidden/>
              </w:rPr>
              <w:fldChar w:fldCharType="separate"/>
            </w:r>
            <w:r w:rsidR="009E377D">
              <w:rPr>
                <w:noProof/>
                <w:webHidden/>
              </w:rPr>
              <w:t>13</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199" w:history="1">
            <w:r w:rsidR="00AE1E6E" w:rsidRPr="00C979BA">
              <w:rPr>
                <w:rStyle w:val="Hyperlink"/>
                <w:noProof/>
              </w:rPr>
              <w:t>2.3.6</w:t>
            </w:r>
            <w:r w:rsidR="00AE1E6E">
              <w:rPr>
                <w:rFonts w:asciiTheme="minorHAnsi" w:eastAsiaTheme="minorEastAsia" w:hAnsiTheme="minorHAnsi" w:cstheme="minorBidi"/>
                <w:noProof/>
                <w:sz w:val="22"/>
                <w:szCs w:val="22"/>
                <w:lang w:eastAsia="en-GB"/>
              </w:rPr>
              <w:tab/>
            </w:r>
            <w:r w:rsidR="00AE1E6E" w:rsidRPr="00C979BA">
              <w:rPr>
                <w:rStyle w:val="Hyperlink"/>
                <w:noProof/>
              </w:rPr>
              <w:t>K Nearest Neighbours</w:t>
            </w:r>
            <w:r w:rsidR="00AE1E6E">
              <w:rPr>
                <w:noProof/>
                <w:webHidden/>
              </w:rPr>
              <w:tab/>
            </w:r>
            <w:r w:rsidR="00AE1E6E">
              <w:rPr>
                <w:noProof/>
                <w:webHidden/>
              </w:rPr>
              <w:fldChar w:fldCharType="begin"/>
            </w:r>
            <w:r w:rsidR="00AE1E6E">
              <w:rPr>
                <w:noProof/>
                <w:webHidden/>
              </w:rPr>
              <w:instrText xml:space="preserve"> PAGEREF _Toc511165199 \h </w:instrText>
            </w:r>
            <w:r w:rsidR="00AE1E6E">
              <w:rPr>
                <w:noProof/>
                <w:webHidden/>
              </w:rPr>
            </w:r>
            <w:r w:rsidR="00AE1E6E">
              <w:rPr>
                <w:noProof/>
                <w:webHidden/>
              </w:rPr>
              <w:fldChar w:fldCharType="separate"/>
            </w:r>
            <w:r w:rsidR="009E377D">
              <w:rPr>
                <w:noProof/>
                <w:webHidden/>
              </w:rPr>
              <w:t>14</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00" w:history="1">
            <w:r w:rsidR="00AE1E6E" w:rsidRPr="00C979BA">
              <w:rPr>
                <w:rStyle w:val="Hyperlink"/>
                <w:noProof/>
              </w:rPr>
              <w:t>2.4</w:t>
            </w:r>
            <w:r w:rsidR="00AE1E6E">
              <w:rPr>
                <w:rFonts w:asciiTheme="minorHAnsi" w:eastAsiaTheme="minorEastAsia" w:hAnsiTheme="minorHAnsi" w:cstheme="minorBidi"/>
                <w:noProof/>
                <w:sz w:val="22"/>
                <w:szCs w:val="22"/>
                <w:lang w:eastAsia="en-GB"/>
              </w:rPr>
              <w:tab/>
            </w:r>
            <w:r w:rsidR="00AE1E6E" w:rsidRPr="00C979BA">
              <w:rPr>
                <w:rStyle w:val="Hyperlink"/>
                <w:noProof/>
              </w:rPr>
              <w:t>Overview of the technologies</w:t>
            </w:r>
            <w:r w:rsidR="00AE1E6E">
              <w:rPr>
                <w:noProof/>
                <w:webHidden/>
              </w:rPr>
              <w:tab/>
            </w:r>
            <w:r w:rsidR="00AE1E6E">
              <w:rPr>
                <w:noProof/>
                <w:webHidden/>
              </w:rPr>
              <w:fldChar w:fldCharType="begin"/>
            </w:r>
            <w:r w:rsidR="00AE1E6E">
              <w:rPr>
                <w:noProof/>
                <w:webHidden/>
              </w:rPr>
              <w:instrText xml:space="preserve"> PAGEREF _Toc511165200 \h </w:instrText>
            </w:r>
            <w:r w:rsidR="00AE1E6E">
              <w:rPr>
                <w:noProof/>
                <w:webHidden/>
              </w:rPr>
            </w:r>
            <w:r w:rsidR="00AE1E6E">
              <w:rPr>
                <w:noProof/>
                <w:webHidden/>
              </w:rPr>
              <w:fldChar w:fldCharType="separate"/>
            </w:r>
            <w:r w:rsidR="009E377D">
              <w:rPr>
                <w:noProof/>
                <w:webHidden/>
              </w:rPr>
              <w:t>15</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1" w:history="1">
            <w:r w:rsidR="00AE1E6E" w:rsidRPr="00C979BA">
              <w:rPr>
                <w:rStyle w:val="Hyperlink"/>
                <w:noProof/>
              </w:rPr>
              <w:t>2.4.1</w:t>
            </w:r>
            <w:r w:rsidR="00AE1E6E">
              <w:rPr>
                <w:rFonts w:asciiTheme="minorHAnsi" w:eastAsiaTheme="minorEastAsia" w:hAnsiTheme="minorHAnsi" w:cstheme="minorBidi"/>
                <w:noProof/>
                <w:sz w:val="22"/>
                <w:szCs w:val="22"/>
                <w:lang w:eastAsia="en-GB"/>
              </w:rPr>
              <w:tab/>
            </w:r>
            <w:r w:rsidR="00AE1E6E" w:rsidRPr="00C979BA">
              <w:rPr>
                <w:rStyle w:val="Hyperlink"/>
                <w:noProof/>
              </w:rPr>
              <w:t>Weka</w:t>
            </w:r>
            <w:r w:rsidR="00AE1E6E">
              <w:rPr>
                <w:noProof/>
                <w:webHidden/>
              </w:rPr>
              <w:tab/>
            </w:r>
            <w:r w:rsidR="00AE1E6E">
              <w:rPr>
                <w:noProof/>
                <w:webHidden/>
              </w:rPr>
              <w:fldChar w:fldCharType="begin"/>
            </w:r>
            <w:r w:rsidR="00AE1E6E">
              <w:rPr>
                <w:noProof/>
                <w:webHidden/>
              </w:rPr>
              <w:instrText xml:space="preserve"> PAGEREF _Toc511165201 \h </w:instrText>
            </w:r>
            <w:r w:rsidR="00AE1E6E">
              <w:rPr>
                <w:noProof/>
                <w:webHidden/>
              </w:rPr>
            </w:r>
            <w:r w:rsidR="00AE1E6E">
              <w:rPr>
                <w:noProof/>
                <w:webHidden/>
              </w:rPr>
              <w:fldChar w:fldCharType="separate"/>
            </w:r>
            <w:r w:rsidR="009E377D">
              <w:rPr>
                <w:noProof/>
                <w:webHidden/>
              </w:rPr>
              <w:t>15</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2" w:history="1">
            <w:r w:rsidR="00AE1E6E" w:rsidRPr="00C979BA">
              <w:rPr>
                <w:rStyle w:val="Hyperlink"/>
                <w:noProof/>
              </w:rPr>
              <w:t>2.4.2</w:t>
            </w:r>
            <w:r w:rsidR="00AE1E6E">
              <w:rPr>
                <w:rFonts w:asciiTheme="minorHAnsi" w:eastAsiaTheme="minorEastAsia" w:hAnsiTheme="minorHAnsi" w:cstheme="minorBidi"/>
                <w:noProof/>
                <w:sz w:val="22"/>
                <w:szCs w:val="22"/>
                <w:lang w:eastAsia="en-GB"/>
              </w:rPr>
              <w:tab/>
            </w:r>
            <w:r w:rsidR="00AE1E6E" w:rsidRPr="00C979BA">
              <w:rPr>
                <w:rStyle w:val="Hyperlink"/>
                <w:noProof/>
              </w:rPr>
              <w:t>MALLET</w:t>
            </w:r>
            <w:r w:rsidR="00AE1E6E">
              <w:rPr>
                <w:noProof/>
                <w:webHidden/>
              </w:rPr>
              <w:tab/>
            </w:r>
            <w:r w:rsidR="00AE1E6E">
              <w:rPr>
                <w:noProof/>
                <w:webHidden/>
              </w:rPr>
              <w:fldChar w:fldCharType="begin"/>
            </w:r>
            <w:r w:rsidR="00AE1E6E">
              <w:rPr>
                <w:noProof/>
                <w:webHidden/>
              </w:rPr>
              <w:instrText xml:space="preserve"> PAGEREF _Toc511165202 \h </w:instrText>
            </w:r>
            <w:r w:rsidR="00AE1E6E">
              <w:rPr>
                <w:noProof/>
                <w:webHidden/>
              </w:rPr>
            </w:r>
            <w:r w:rsidR="00AE1E6E">
              <w:rPr>
                <w:noProof/>
                <w:webHidden/>
              </w:rPr>
              <w:fldChar w:fldCharType="separate"/>
            </w:r>
            <w:r w:rsidR="009E377D">
              <w:rPr>
                <w:noProof/>
                <w:webHidden/>
              </w:rPr>
              <w:t>16</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3" w:history="1">
            <w:r w:rsidR="00AE1E6E" w:rsidRPr="00C979BA">
              <w:rPr>
                <w:rStyle w:val="Hyperlink"/>
                <w:noProof/>
              </w:rPr>
              <w:t>2.4.3</w:t>
            </w:r>
            <w:r w:rsidR="00AE1E6E">
              <w:rPr>
                <w:rFonts w:asciiTheme="minorHAnsi" w:eastAsiaTheme="minorEastAsia" w:hAnsiTheme="minorHAnsi" w:cstheme="minorBidi"/>
                <w:noProof/>
                <w:sz w:val="22"/>
                <w:szCs w:val="22"/>
                <w:lang w:eastAsia="en-GB"/>
              </w:rPr>
              <w:tab/>
            </w:r>
            <w:r w:rsidR="00AE1E6E" w:rsidRPr="00C979BA">
              <w:rPr>
                <w:rStyle w:val="Hyperlink"/>
                <w:noProof/>
              </w:rPr>
              <w:t>NumPy</w:t>
            </w:r>
            <w:r w:rsidR="00AE1E6E">
              <w:rPr>
                <w:noProof/>
                <w:webHidden/>
              </w:rPr>
              <w:tab/>
            </w:r>
            <w:r w:rsidR="00AE1E6E">
              <w:rPr>
                <w:noProof/>
                <w:webHidden/>
              </w:rPr>
              <w:fldChar w:fldCharType="begin"/>
            </w:r>
            <w:r w:rsidR="00AE1E6E">
              <w:rPr>
                <w:noProof/>
                <w:webHidden/>
              </w:rPr>
              <w:instrText xml:space="preserve"> PAGEREF _Toc511165203 \h </w:instrText>
            </w:r>
            <w:r w:rsidR="00AE1E6E">
              <w:rPr>
                <w:noProof/>
                <w:webHidden/>
              </w:rPr>
            </w:r>
            <w:r w:rsidR="00AE1E6E">
              <w:rPr>
                <w:noProof/>
                <w:webHidden/>
              </w:rPr>
              <w:fldChar w:fldCharType="separate"/>
            </w:r>
            <w:r w:rsidR="009E377D">
              <w:rPr>
                <w:noProof/>
                <w:webHidden/>
              </w:rPr>
              <w:t>16</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4" w:history="1">
            <w:r w:rsidR="00AE1E6E" w:rsidRPr="00C979BA">
              <w:rPr>
                <w:rStyle w:val="Hyperlink"/>
                <w:noProof/>
              </w:rPr>
              <w:t>2.4.4</w:t>
            </w:r>
            <w:r w:rsidR="00AE1E6E">
              <w:rPr>
                <w:rFonts w:asciiTheme="minorHAnsi" w:eastAsiaTheme="minorEastAsia" w:hAnsiTheme="minorHAnsi" w:cstheme="minorBidi"/>
                <w:noProof/>
                <w:sz w:val="22"/>
                <w:szCs w:val="22"/>
                <w:lang w:eastAsia="en-GB"/>
              </w:rPr>
              <w:tab/>
            </w:r>
            <w:r w:rsidR="00AE1E6E" w:rsidRPr="00C979BA">
              <w:rPr>
                <w:rStyle w:val="Hyperlink"/>
                <w:noProof/>
              </w:rPr>
              <w:t>SciPy</w:t>
            </w:r>
            <w:r w:rsidR="00AE1E6E">
              <w:rPr>
                <w:noProof/>
                <w:webHidden/>
              </w:rPr>
              <w:tab/>
            </w:r>
            <w:r w:rsidR="00AE1E6E">
              <w:rPr>
                <w:noProof/>
                <w:webHidden/>
              </w:rPr>
              <w:fldChar w:fldCharType="begin"/>
            </w:r>
            <w:r w:rsidR="00AE1E6E">
              <w:rPr>
                <w:noProof/>
                <w:webHidden/>
              </w:rPr>
              <w:instrText xml:space="preserve"> PAGEREF _Toc511165204 \h </w:instrText>
            </w:r>
            <w:r w:rsidR="00AE1E6E">
              <w:rPr>
                <w:noProof/>
                <w:webHidden/>
              </w:rPr>
            </w:r>
            <w:r w:rsidR="00AE1E6E">
              <w:rPr>
                <w:noProof/>
                <w:webHidden/>
              </w:rPr>
              <w:fldChar w:fldCharType="separate"/>
            </w:r>
            <w:r w:rsidR="009E377D">
              <w:rPr>
                <w:noProof/>
                <w:webHidden/>
              </w:rPr>
              <w:t>16</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5" w:history="1">
            <w:r w:rsidR="00AE1E6E" w:rsidRPr="00C979BA">
              <w:rPr>
                <w:rStyle w:val="Hyperlink"/>
                <w:noProof/>
              </w:rPr>
              <w:t>2.4.5</w:t>
            </w:r>
            <w:r w:rsidR="00AE1E6E">
              <w:rPr>
                <w:rFonts w:asciiTheme="minorHAnsi" w:eastAsiaTheme="minorEastAsia" w:hAnsiTheme="minorHAnsi" w:cstheme="minorBidi"/>
                <w:noProof/>
                <w:sz w:val="22"/>
                <w:szCs w:val="22"/>
                <w:lang w:eastAsia="en-GB"/>
              </w:rPr>
              <w:tab/>
            </w:r>
            <w:r w:rsidR="00AE1E6E" w:rsidRPr="00C979BA">
              <w:rPr>
                <w:rStyle w:val="Hyperlink"/>
                <w:noProof/>
              </w:rPr>
              <w:t>Pandas</w:t>
            </w:r>
            <w:r w:rsidR="00AE1E6E">
              <w:rPr>
                <w:noProof/>
                <w:webHidden/>
              </w:rPr>
              <w:tab/>
            </w:r>
            <w:r w:rsidR="00AE1E6E">
              <w:rPr>
                <w:noProof/>
                <w:webHidden/>
              </w:rPr>
              <w:fldChar w:fldCharType="begin"/>
            </w:r>
            <w:r w:rsidR="00AE1E6E">
              <w:rPr>
                <w:noProof/>
                <w:webHidden/>
              </w:rPr>
              <w:instrText xml:space="preserve"> PAGEREF _Toc511165205 \h </w:instrText>
            </w:r>
            <w:r w:rsidR="00AE1E6E">
              <w:rPr>
                <w:noProof/>
                <w:webHidden/>
              </w:rPr>
            </w:r>
            <w:r w:rsidR="00AE1E6E">
              <w:rPr>
                <w:noProof/>
                <w:webHidden/>
              </w:rPr>
              <w:fldChar w:fldCharType="separate"/>
            </w:r>
            <w:r w:rsidR="009E377D">
              <w:rPr>
                <w:noProof/>
                <w:webHidden/>
              </w:rPr>
              <w:t>17</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6" w:history="1">
            <w:r w:rsidR="00AE1E6E" w:rsidRPr="00C979BA">
              <w:rPr>
                <w:rStyle w:val="Hyperlink"/>
                <w:noProof/>
              </w:rPr>
              <w:t>2.4.6</w:t>
            </w:r>
            <w:r w:rsidR="00AE1E6E">
              <w:rPr>
                <w:rFonts w:asciiTheme="minorHAnsi" w:eastAsiaTheme="minorEastAsia" w:hAnsiTheme="minorHAnsi" w:cstheme="minorBidi"/>
                <w:noProof/>
                <w:sz w:val="22"/>
                <w:szCs w:val="22"/>
                <w:lang w:eastAsia="en-GB"/>
              </w:rPr>
              <w:tab/>
            </w:r>
            <w:r w:rsidR="00AE1E6E" w:rsidRPr="00C979BA">
              <w:rPr>
                <w:rStyle w:val="Hyperlink"/>
                <w:noProof/>
              </w:rPr>
              <w:t>Scikit-Learn</w:t>
            </w:r>
            <w:r w:rsidR="00AE1E6E">
              <w:rPr>
                <w:noProof/>
                <w:webHidden/>
              </w:rPr>
              <w:tab/>
            </w:r>
            <w:r w:rsidR="00AE1E6E">
              <w:rPr>
                <w:noProof/>
                <w:webHidden/>
              </w:rPr>
              <w:fldChar w:fldCharType="begin"/>
            </w:r>
            <w:r w:rsidR="00AE1E6E">
              <w:rPr>
                <w:noProof/>
                <w:webHidden/>
              </w:rPr>
              <w:instrText xml:space="preserve"> PAGEREF _Toc511165206 \h </w:instrText>
            </w:r>
            <w:r w:rsidR="00AE1E6E">
              <w:rPr>
                <w:noProof/>
                <w:webHidden/>
              </w:rPr>
            </w:r>
            <w:r w:rsidR="00AE1E6E">
              <w:rPr>
                <w:noProof/>
                <w:webHidden/>
              </w:rPr>
              <w:fldChar w:fldCharType="separate"/>
            </w:r>
            <w:r w:rsidR="009E377D">
              <w:rPr>
                <w:noProof/>
                <w:webHidden/>
              </w:rPr>
              <w:t>17</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7" w:history="1">
            <w:r w:rsidR="00AE1E6E" w:rsidRPr="00C979BA">
              <w:rPr>
                <w:rStyle w:val="Hyperlink"/>
                <w:noProof/>
              </w:rPr>
              <w:t>2.4.7</w:t>
            </w:r>
            <w:r w:rsidR="00AE1E6E">
              <w:rPr>
                <w:rFonts w:asciiTheme="minorHAnsi" w:eastAsiaTheme="minorEastAsia" w:hAnsiTheme="minorHAnsi" w:cstheme="minorBidi"/>
                <w:noProof/>
                <w:sz w:val="22"/>
                <w:szCs w:val="22"/>
                <w:lang w:eastAsia="en-GB"/>
              </w:rPr>
              <w:tab/>
            </w:r>
            <w:r w:rsidR="00AE1E6E" w:rsidRPr="00C979BA">
              <w:rPr>
                <w:rStyle w:val="Hyperlink"/>
                <w:noProof/>
              </w:rPr>
              <w:t>Matplotlib</w:t>
            </w:r>
            <w:r w:rsidR="00AE1E6E">
              <w:rPr>
                <w:noProof/>
                <w:webHidden/>
              </w:rPr>
              <w:tab/>
            </w:r>
            <w:r w:rsidR="00AE1E6E">
              <w:rPr>
                <w:noProof/>
                <w:webHidden/>
              </w:rPr>
              <w:fldChar w:fldCharType="begin"/>
            </w:r>
            <w:r w:rsidR="00AE1E6E">
              <w:rPr>
                <w:noProof/>
                <w:webHidden/>
              </w:rPr>
              <w:instrText xml:space="preserve"> PAGEREF _Toc511165207 \h </w:instrText>
            </w:r>
            <w:r w:rsidR="00AE1E6E">
              <w:rPr>
                <w:noProof/>
                <w:webHidden/>
              </w:rPr>
            </w:r>
            <w:r w:rsidR="00AE1E6E">
              <w:rPr>
                <w:noProof/>
                <w:webHidden/>
              </w:rPr>
              <w:fldChar w:fldCharType="separate"/>
            </w:r>
            <w:r w:rsidR="009E377D">
              <w:rPr>
                <w:noProof/>
                <w:webHidden/>
              </w:rPr>
              <w:t>17</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08" w:history="1">
            <w:r w:rsidR="00AE1E6E" w:rsidRPr="00C979BA">
              <w:rPr>
                <w:rStyle w:val="Hyperlink"/>
                <w:noProof/>
                <w14:scene3d>
                  <w14:camera w14:prst="orthographicFront"/>
                  <w14:lightRig w14:rig="threePt" w14:dir="t">
                    <w14:rot w14:lat="0" w14:lon="0" w14:rev="0"/>
                  </w14:lightRig>
                </w14:scene3d>
              </w:rPr>
              <w:t>3</w:t>
            </w:r>
            <w:r w:rsidR="00AE1E6E">
              <w:rPr>
                <w:rFonts w:asciiTheme="minorHAnsi" w:eastAsiaTheme="minorEastAsia" w:hAnsiTheme="minorHAnsi" w:cstheme="minorBidi"/>
                <w:noProof/>
                <w:sz w:val="22"/>
                <w:szCs w:val="22"/>
                <w:lang w:eastAsia="en-GB"/>
              </w:rPr>
              <w:tab/>
            </w:r>
            <w:r w:rsidR="00AE1E6E" w:rsidRPr="00C979BA">
              <w:rPr>
                <w:rStyle w:val="Hyperlink"/>
                <w:noProof/>
              </w:rPr>
              <w:t>Dataset</w:t>
            </w:r>
            <w:r w:rsidR="00AE1E6E">
              <w:rPr>
                <w:noProof/>
                <w:webHidden/>
              </w:rPr>
              <w:tab/>
            </w:r>
            <w:r w:rsidR="00AE1E6E">
              <w:rPr>
                <w:noProof/>
                <w:webHidden/>
              </w:rPr>
              <w:fldChar w:fldCharType="begin"/>
            </w:r>
            <w:r w:rsidR="00AE1E6E">
              <w:rPr>
                <w:noProof/>
                <w:webHidden/>
              </w:rPr>
              <w:instrText xml:space="preserve"> PAGEREF _Toc511165208 \h </w:instrText>
            </w:r>
            <w:r w:rsidR="00AE1E6E">
              <w:rPr>
                <w:noProof/>
                <w:webHidden/>
              </w:rPr>
            </w:r>
            <w:r w:rsidR="00AE1E6E">
              <w:rPr>
                <w:noProof/>
                <w:webHidden/>
              </w:rPr>
              <w:fldChar w:fldCharType="separate"/>
            </w:r>
            <w:r w:rsidR="009E377D">
              <w:rPr>
                <w:noProof/>
                <w:webHidden/>
              </w:rPr>
              <w:t>19</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09" w:history="1">
            <w:r w:rsidR="00AE1E6E" w:rsidRPr="00C979BA">
              <w:rPr>
                <w:rStyle w:val="Hyperlink"/>
                <w:noProof/>
              </w:rPr>
              <w:t>3.1</w:t>
            </w:r>
            <w:r w:rsidR="00AE1E6E">
              <w:rPr>
                <w:rFonts w:asciiTheme="minorHAnsi" w:eastAsiaTheme="minorEastAsia" w:hAnsiTheme="minorHAnsi" w:cstheme="minorBidi"/>
                <w:noProof/>
                <w:sz w:val="22"/>
                <w:szCs w:val="22"/>
                <w:lang w:eastAsia="en-GB"/>
              </w:rPr>
              <w:tab/>
            </w:r>
            <w:r w:rsidR="00AE1E6E" w:rsidRPr="00C979BA">
              <w:rPr>
                <w:rStyle w:val="Hyperlink"/>
                <w:noProof/>
              </w:rPr>
              <w:t>Dataset Selection</w:t>
            </w:r>
            <w:r w:rsidR="00AE1E6E">
              <w:rPr>
                <w:noProof/>
                <w:webHidden/>
              </w:rPr>
              <w:tab/>
            </w:r>
            <w:r w:rsidR="00AE1E6E">
              <w:rPr>
                <w:noProof/>
                <w:webHidden/>
              </w:rPr>
              <w:fldChar w:fldCharType="begin"/>
            </w:r>
            <w:r w:rsidR="00AE1E6E">
              <w:rPr>
                <w:noProof/>
                <w:webHidden/>
              </w:rPr>
              <w:instrText xml:space="preserve"> PAGEREF _Toc511165209 \h </w:instrText>
            </w:r>
            <w:r w:rsidR="00AE1E6E">
              <w:rPr>
                <w:noProof/>
                <w:webHidden/>
              </w:rPr>
            </w:r>
            <w:r w:rsidR="00AE1E6E">
              <w:rPr>
                <w:noProof/>
                <w:webHidden/>
              </w:rPr>
              <w:fldChar w:fldCharType="separate"/>
            </w:r>
            <w:r w:rsidR="009E377D">
              <w:rPr>
                <w:noProof/>
                <w:webHidden/>
              </w:rPr>
              <w:t>19</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10" w:history="1">
            <w:r w:rsidR="00AE1E6E" w:rsidRPr="00C979BA">
              <w:rPr>
                <w:rStyle w:val="Hyperlink"/>
                <w:noProof/>
              </w:rPr>
              <w:t>3.2</w:t>
            </w:r>
            <w:r w:rsidR="00AE1E6E">
              <w:rPr>
                <w:rFonts w:asciiTheme="minorHAnsi" w:eastAsiaTheme="minorEastAsia" w:hAnsiTheme="minorHAnsi" w:cstheme="minorBidi"/>
                <w:noProof/>
                <w:sz w:val="22"/>
                <w:szCs w:val="22"/>
                <w:lang w:eastAsia="en-GB"/>
              </w:rPr>
              <w:tab/>
            </w:r>
            <w:r w:rsidR="00AE1E6E" w:rsidRPr="00C979BA">
              <w:rPr>
                <w:rStyle w:val="Hyperlink"/>
                <w:noProof/>
              </w:rPr>
              <w:t>Data Quality Analysis</w:t>
            </w:r>
            <w:r w:rsidR="00AE1E6E">
              <w:rPr>
                <w:noProof/>
                <w:webHidden/>
              </w:rPr>
              <w:tab/>
            </w:r>
            <w:r w:rsidR="00AE1E6E">
              <w:rPr>
                <w:noProof/>
                <w:webHidden/>
              </w:rPr>
              <w:fldChar w:fldCharType="begin"/>
            </w:r>
            <w:r w:rsidR="00AE1E6E">
              <w:rPr>
                <w:noProof/>
                <w:webHidden/>
              </w:rPr>
              <w:instrText xml:space="preserve"> PAGEREF _Toc511165210 \h </w:instrText>
            </w:r>
            <w:r w:rsidR="00AE1E6E">
              <w:rPr>
                <w:noProof/>
                <w:webHidden/>
              </w:rPr>
            </w:r>
            <w:r w:rsidR="00AE1E6E">
              <w:rPr>
                <w:noProof/>
                <w:webHidden/>
              </w:rPr>
              <w:fldChar w:fldCharType="separate"/>
            </w:r>
            <w:r w:rsidR="009E377D">
              <w:rPr>
                <w:noProof/>
                <w:webHidden/>
              </w:rPr>
              <w:t>21</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11" w:history="1">
            <w:r w:rsidR="00AE1E6E" w:rsidRPr="00C979BA">
              <w:rPr>
                <w:rStyle w:val="Hyperlink"/>
                <w:noProof/>
              </w:rPr>
              <w:t>3.3</w:t>
            </w:r>
            <w:r w:rsidR="00AE1E6E">
              <w:rPr>
                <w:rFonts w:asciiTheme="minorHAnsi" w:eastAsiaTheme="minorEastAsia" w:hAnsiTheme="minorHAnsi" w:cstheme="minorBidi"/>
                <w:noProof/>
                <w:sz w:val="22"/>
                <w:szCs w:val="22"/>
                <w:lang w:eastAsia="en-GB"/>
              </w:rPr>
              <w:tab/>
            </w:r>
            <w:r w:rsidR="00AE1E6E" w:rsidRPr="00C979BA">
              <w:rPr>
                <w:rStyle w:val="Hyperlink"/>
                <w:noProof/>
              </w:rPr>
              <w:t>Dataset Explained</w:t>
            </w:r>
            <w:r w:rsidR="00AE1E6E">
              <w:rPr>
                <w:noProof/>
                <w:webHidden/>
              </w:rPr>
              <w:tab/>
            </w:r>
            <w:r w:rsidR="00AE1E6E">
              <w:rPr>
                <w:noProof/>
                <w:webHidden/>
              </w:rPr>
              <w:fldChar w:fldCharType="begin"/>
            </w:r>
            <w:r w:rsidR="00AE1E6E">
              <w:rPr>
                <w:noProof/>
                <w:webHidden/>
              </w:rPr>
              <w:instrText xml:space="preserve"> PAGEREF _Toc511165211 \h </w:instrText>
            </w:r>
            <w:r w:rsidR="00AE1E6E">
              <w:rPr>
                <w:noProof/>
                <w:webHidden/>
              </w:rPr>
            </w:r>
            <w:r w:rsidR="00AE1E6E">
              <w:rPr>
                <w:noProof/>
                <w:webHidden/>
              </w:rPr>
              <w:fldChar w:fldCharType="separate"/>
            </w:r>
            <w:r w:rsidR="009E377D">
              <w:rPr>
                <w:noProof/>
                <w:webHidden/>
              </w:rPr>
              <w:t>24</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12" w:history="1">
            <w:r w:rsidR="00AE1E6E" w:rsidRPr="00C979BA">
              <w:rPr>
                <w:rStyle w:val="Hyperlink"/>
                <w:noProof/>
              </w:rPr>
              <w:t>3.4</w:t>
            </w:r>
            <w:r w:rsidR="00AE1E6E">
              <w:rPr>
                <w:rFonts w:asciiTheme="minorHAnsi" w:eastAsiaTheme="minorEastAsia" w:hAnsiTheme="minorHAnsi" w:cstheme="minorBidi"/>
                <w:noProof/>
                <w:sz w:val="22"/>
                <w:szCs w:val="22"/>
                <w:lang w:eastAsia="en-GB"/>
              </w:rPr>
              <w:tab/>
            </w:r>
            <w:r w:rsidR="00AE1E6E" w:rsidRPr="00C979BA">
              <w:rPr>
                <w:rStyle w:val="Hyperlink"/>
                <w:noProof/>
              </w:rPr>
              <w:t>Dataset Plotted</w:t>
            </w:r>
            <w:r w:rsidR="00AE1E6E">
              <w:rPr>
                <w:noProof/>
                <w:webHidden/>
              </w:rPr>
              <w:tab/>
            </w:r>
            <w:r w:rsidR="00AE1E6E">
              <w:rPr>
                <w:noProof/>
                <w:webHidden/>
              </w:rPr>
              <w:fldChar w:fldCharType="begin"/>
            </w:r>
            <w:r w:rsidR="00AE1E6E">
              <w:rPr>
                <w:noProof/>
                <w:webHidden/>
              </w:rPr>
              <w:instrText xml:space="preserve"> PAGEREF _Toc511165212 \h </w:instrText>
            </w:r>
            <w:r w:rsidR="00AE1E6E">
              <w:rPr>
                <w:noProof/>
                <w:webHidden/>
              </w:rPr>
            </w:r>
            <w:r w:rsidR="00AE1E6E">
              <w:rPr>
                <w:noProof/>
                <w:webHidden/>
              </w:rPr>
              <w:fldChar w:fldCharType="separate"/>
            </w:r>
            <w:r w:rsidR="009E377D">
              <w:rPr>
                <w:noProof/>
                <w:webHidden/>
              </w:rPr>
              <w:t>33</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13" w:history="1">
            <w:r w:rsidR="00AE1E6E" w:rsidRPr="00C979BA">
              <w:rPr>
                <w:rStyle w:val="Hyperlink"/>
                <w:noProof/>
                <w14:scene3d>
                  <w14:camera w14:prst="orthographicFront"/>
                  <w14:lightRig w14:rig="threePt" w14:dir="t">
                    <w14:rot w14:lat="0" w14:lon="0" w14:rev="0"/>
                  </w14:lightRig>
                </w14:scene3d>
              </w:rPr>
              <w:t>4</w:t>
            </w:r>
            <w:r w:rsidR="00AE1E6E">
              <w:rPr>
                <w:rFonts w:asciiTheme="minorHAnsi" w:eastAsiaTheme="minorEastAsia" w:hAnsiTheme="minorHAnsi" w:cstheme="minorBidi"/>
                <w:noProof/>
                <w:sz w:val="22"/>
                <w:szCs w:val="22"/>
                <w:lang w:eastAsia="en-GB"/>
              </w:rPr>
              <w:tab/>
            </w:r>
            <w:r w:rsidR="00AE1E6E" w:rsidRPr="00C979BA">
              <w:rPr>
                <w:rStyle w:val="Hyperlink"/>
                <w:noProof/>
              </w:rPr>
              <w:t>Testing with WEKA</w:t>
            </w:r>
            <w:r w:rsidR="00AE1E6E">
              <w:rPr>
                <w:noProof/>
                <w:webHidden/>
              </w:rPr>
              <w:tab/>
            </w:r>
            <w:r w:rsidR="00AE1E6E">
              <w:rPr>
                <w:noProof/>
                <w:webHidden/>
              </w:rPr>
              <w:fldChar w:fldCharType="begin"/>
            </w:r>
            <w:r w:rsidR="00AE1E6E">
              <w:rPr>
                <w:noProof/>
                <w:webHidden/>
              </w:rPr>
              <w:instrText xml:space="preserve"> PAGEREF _Toc511165213 \h </w:instrText>
            </w:r>
            <w:r w:rsidR="00AE1E6E">
              <w:rPr>
                <w:noProof/>
                <w:webHidden/>
              </w:rPr>
            </w:r>
            <w:r w:rsidR="00AE1E6E">
              <w:rPr>
                <w:noProof/>
                <w:webHidden/>
              </w:rPr>
              <w:fldChar w:fldCharType="separate"/>
            </w:r>
            <w:r w:rsidR="009E377D">
              <w:rPr>
                <w:noProof/>
                <w:webHidden/>
              </w:rPr>
              <w:t>37</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14" w:history="1">
            <w:r w:rsidR="00AE1E6E" w:rsidRPr="00C979BA">
              <w:rPr>
                <w:rStyle w:val="Hyperlink"/>
                <w:noProof/>
              </w:rPr>
              <w:t>4.1</w:t>
            </w:r>
            <w:r w:rsidR="00AE1E6E">
              <w:rPr>
                <w:rFonts w:asciiTheme="minorHAnsi" w:eastAsiaTheme="minorEastAsia" w:hAnsiTheme="minorHAnsi" w:cstheme="minorBidi"/>
                <w:noProof/>
                <w:sz w:val="22"/>
                <w:szCs w:val="22"/>
                <w:lang w:eastAsia="en-GB"/>
              </w:rPr>
              <w:tab/>
            </w:r>
            <w:r w:rsidR="00AE1E6E" w:rsidRPr="00C979BA">
              <w:rPr>
                <w:rStyle w:val="Hyperlink"/>
                <w:noProof/>
              </w:rPr>
              <w:t>Data Plots from Weka</w:t>
            </w:r>
            <w:r w:rsidR="00AE1E6E">
              <w:rPr>
                <w:noProof/>
                <w:webHidden/>
              </w:rPr>
              <w:tab/>
            </w:r>
            <w:r w:rsidR="00AE1E6E">
              <w:rPr>
                <w:noProof/>
                <w:webHidden/>
              </w:rPr>
              <w:fldChar w:fldCharType="begin"/>
            </w:r>
            <w:r w:rsidR="00AE1E6E">
              <w:rPr>
                <w:noProof/>
                <w:webHidden/>
              </w:rPr>
              <w:instrText xml:space="preserve"> PAGEREF _Toc511165214 \h </w:instrText>
            </w:r>
            <w:r w:rsidR="00AE1E6E">
              <w:rPr>
                <w:noProof/>
                <w:webHidden/>
              </w:rPr>
            </w:r>
            <w:r w:rsidR="00AE1E6E">
              <w:rPr>
                <w:noProof/>
                <w:webHidden/>
              </w:rPr>
              <w:fldChar w:fldCharType="separate"/>
            </w:r>
            <w:r w:rsidR="009E377D">
              <w:rPr>
                <w:noProof/>
                <w:webHidden/>
              </w:rPr>
              <w:t>37</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15" w:history="1">
            <w:r w:rsidR="00AE1E6E" w:rsidRPr="00C979BA">
              <w:rPr>
                <w:rStyle w:val="Hyperlink"/>
                <w:noProof/>
              </w:rPr>
              <w:t>4.1.1</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Plots</w:t>
            </w:r>
            <w:r w:rsidR="00AE1E6E">
              <w:rPr>
                <w:noProof/>
                <w:webHidden/>
              </w:rPr>
              <w:tab/>
            </w:r>
            <w:r w:rsidR="00AE1E6E">
              <w:rPr>
                <w:noProof/>
                <w:webHidden/>
              </w:rPr>
              <w:fldChar w:fldCharType="begin"/>
            </w:r>
            <w:r w:rsidR="00AE1E6E">
              <w:rPr>
                <w:noProof/>
                <w:webHidden/>
              </w:rPr>
              <w:instrText xml:space="preserve"> PAGEREF _Toc511165215 \h </w:instrText>
            </w:r>
            <w:r w:rsidR="00AE1E6E">
              <w:rPr>
                <w:noProof/>
                <w:webHidden/>
              </w:rPr>
            </w:r>
            <w:r w:rsidR="00AE1E6E">
              <w:rPr>
                <w:noProof/>
                <w:webHidden/>
              </w:rPr>
              <w:fldChar w:fldCharType="separate"/>
            </w:r>
            <w:r w:rsidR="009E377D">
              <w:rPr>
                <w:noProof/>
                <w:webHidden/>
              </w:rPr>
              <w:t>37</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16" w:history="1">
            <w:r w:rsidR="00AE1E6E" w:rsidRPr="00C979BA">
              <w:rPr>
                <w:rStyle w:val="Hyperlink"/>
                <w:noProof/>
              </w:rPr>
              <w:t>4.1.2</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Plots</w:t>
            </w:r>
            <w:r w:rsidR="00AE1E6E">
              <w:rPr>
                <w:noProof/>
                <w:webHidden/>
              </w:rPr>
              <w:tab/>
            </w:r>
            <w:r w:rsidR="00AE1E6E">
              <w:rPr>
                <w:noProof/>
                <w:webHidden/>
              </w:rPr>
              <w:fldChar w:fldCharType="begin"/>
            </w:r>
            <w:r w:rsidR="00AE1E6E">
              <w:rPr>
                <w:noProof/>
                <w:webHidden/>
              </w:rPr>
              <w:instrText xml:space="preserve"> PAGEREF _Toc511165216 \h </w:instrText>
            </w:r>
            <w:r w:rsidR="00AE1E6E">
              <w:rPr>
                <w:noProof/>
                <w:webHidden/>
              </w:rPr>
            </w:r>
            <w:r w:rsidR="00AE1E6E">
              <w:rPr>
                <w:noProof/>
                <w:webHidden/>
              </w:rPr>
              <w:fldChar w:fldCharType="separate"/>
            </w:r>
            <w:r w:rsidR="009E377D">
              <w:rPr>
                <w:noProof/>
                <w:webHidden/>
              </w:rPr>
              <w:t>39</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17" w:history="1">
            <w:r w:rsidR="00AE1E6E" w:rsidRPr="00C979BA">
              <w:rPr>
                <w:rStyle w:val="Hyperlink"/>
                <w:noProof/>
              </w:rPr>
              <w:t>4.2</w:t>
            </w:r>
            <w:r w:rsidR="00AE1E6E">
              <w:rPr>
                <w:rFonts w:asciiTheme="minorHAnsi" w:eastAsiaTheme="minorEastAsia" w:hAnsiTheme="minorHAnsi" w:cstheme="minorBidi"/>
                <w:noProof/>
                <w:sz w:val="22"/>
                <w:szCs w:val="22"/>
                <w:lang w:eastAsia="en-GB"/>
              </w:rPr>
              <w:tab/>
            </w:r>
            <w:r w:rsidR="00AE1E6E" w:rsidRPr="00C979BA">
              <w:rPr>
                <w:rStyle w:val="Hyperlink"/>
                <w:noProof/>
              </w:rPr>
              <w:t>Logistic Regression Outputs</w:t>
            </w:r>
            <w:r w:rsidR="00AE1E6E">
              <w:rPr>
                <w:noProof/>
                <w:webHidden/>
              </w:rPr>
              <w:tab/>
            </w:r>
            <w:r w:rsidR="00AE1E6E">
              <w:rPr>
                <w:noProof/>
                <w:webHidden/>
              </w:rPr>
              <w:fldChar w:fldCharType="begin"/>
            </w:r>
            <w:r w:rsidR="00AE1E6E">
              <w:rPr>
                <w:noProof/>
                <w:webHidden/>
              </w:rPr>
              <w:instrText xml:space="preserve"> PAGEREF _Toc511165217 \h </w:instrText>
            </w:r>
            <w:r w:rsidR="00AE1E6E">
              <w:rPr>
                <w:noProof/>
                <w:webHidden/>
              </w:rPr>
            </w:r>
            <w:r w:rsidR="00AE1E6E">
              <w:rPr>
                <w:noProof/>
                <w:webHidden/>
              </w:rPr>
              <w:fldChar w:fldCharType="separate"/>
            </w:r>
            <w:r w:rsidR="009E377D">
              <w:rPr>
                <w:noProof/>
                <w:webHidden/>
              </w:rPr>
              <w:t>42</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18" w:history="1">
            <w:r w:rsidR="00AE1E6E" w:rsidRPr="00C979BA">
              <w:rPr>
                <w:rStyle w:val="Hyperlink"/>
                <w:noProof/>
              </w:rPr>
              <w:t>4.2.1</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18 \h </w:instrText>
            </w:r>
            <w:r w:rsidR="00AE1E6E">
              <w:rPr>
                <w:noProof/>
                <w:webHidden/>
              </w:rPr>
            </w:r>
            <w:r w:rsidR="00AE1E6E">
              <w:rPr>
                <w:noProof/>
                <w:webHidden/>
              </w:rPr>
              <w:fldChar w:fldCharType="separate"/>
            </w:r>
            <w:r w:rsidR="009E377D">
              <w:rPr>
                <w:noProof/>
                <w:webHidden/>
              </w:rPr>
              <w:t>42</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19" w:history="1">
            <w:r w:rsidR="00AE1E6E" w:rsidRPr="00C979BA">
              <w:rPr>
                <w:rStyle w:val="Hyperlink"/>
                <w:noProof/>
              </w:rPr>
              <w:t>4.2.2</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19 \h </w:instrText>
            </w:r>
            <w:r w:rsidR="00AE1E6E">
              <w:rPr>
                <w:noProof/>
                <w:webHidden/>
              </w:rPr>
            </w:r>
            <w:r w:rsidR="00AE1E6E">
              <w:rPr>
                <w:noProof/>
                <w:webHidden/>
              </w:rPr>
              <w:fldChar w:fldCharType="separate"/>
            </w:r>
            <w:r w:rsidR="009E377D">
              <w:rPr>
                <w:noProof/>
                <w:webHidden/>
              </w:rPr>
              <w:t>43</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20" w:history="1">
            <w:r w:rsidR="00AE1E6E" w:rsidRPr="00C979BA">
              <w:rPr>
                <w:rStyle w:val="Hyperlink"/>
                <w:noProof/>
              </w:rPr>
              <w:t>4.3</w:t>
            </w:r>
            <w:r w:rsidR="00AE1E6E">
              <w:rPr>
                <w:rFonts w:asciiTheme="minorHAnsi" w:eastAsiaTheme="minorEastAsia" w:hAnsiTheme="minorHAnsi" w:cstheme="minorBidi"/>
                <w:noProof/>
                <w:sz w:val="22"/>
                <w:szCs w:val="22"/>
                <w:lang w:eastAsia="en-GB"/>
              </w:rPr>
              <w:tab/>
            </w:r>
            <w:r w:rsidR="00AE1E6E" w:rsidRPr="00C979BA">
              <w:rPr>
                <w:rStyle w:val="Hyperlink"/>
                <w:noProof/>
              </w:rPr>
              <w:t>Random Forrest results</w:t>
            </w:r>
            <w:r w:rsidR="00AE1E6E">
              <w:rPr>
                <w:noProof/>
                <w:webHidden/>
              </w:rPr>
              <w:tab/>
            </w:r>
            <w:r w:rsidR="00AE1E6E">
              <w:rPr>
                <w:noProof/>
                <w:webHidden/>
              </w:rPr>
              <w:fldChar w:fldCharType="begin"/>
            </w:r>
            <w:r w:rsidR="00AE1E6E">
              <w:rPr>
                <w:noProof/>
                <w:webHidden/>
              </w:rPr>
              <w:instrText xml:space="preserve"> PAGEREF _Toc511165220 \h </w:instrText>
            </w:r>
            <w:r w:rsidR="00AE1E6E">
              <w:rPr>
                <w:noProof/>
                <w:webHidden/>
              </w:rPr>
            </w:r>
            <w:r w:rsidR="00AE1E6E">
              <w:rPr>
                <w:noProof/>
                <w:webHidden/>
              </w:rPr>
              <w:fldChar w:fldCharType="separate"/>
            </w:r>
            <w:r w:rsidR="009E377D">
              <w:rPr>
                <w:noProof/>
                <w:webHidden/>
              </w:rPr>
              <w:t>44</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21" w:history="1">
            <w:r w:rsidR="00AE1E6E" w:rsidRPr="00C979BA">
              <w:rPr>
                <w:rStyle w:val="Hyperlink"/>
                <w:noProof/>
              </w:rPr>
              <w:t>4.3.1</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21 \h </w:instrText>
            </w:r>
            <w:r w:rsidR="00AE1E6E">
              <w:rPr>
                <w:noProof/>
                <w:webHidden/>
              </w:rPr>
            </w:r>
            <w:r w:rsidR="00AE1E6E">
              <w:rPr>
                <w:noProof/>
                <w:webHidden/>
              </w:rPr>
              <w:fldChar w:fldCharType="separate"/>
            </w:r>
            <w:r w:rsidR="009E377D">
              <w:rPr>
                <w:noProof/>
                <w:webHidden/>
              </w:rPr>
              <w:t>44</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22" w:history="1">
            <w:r w:rsidR="00AE1E6E" w:rsidRPr="00C979BA">
              <w:rPr>
                <w:rStyle w:val="Hyperlink"/>
                <w:noProof/>
              </w:rPr>
              <w:t>4.3.2</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22 \h </w:instrText>
            </w:r>
            <w:r w:rsidR="00AE1E6E">
              <w:rPr>
                <w:noProof/>
                <w:webHidden/>
              </w:rPr>
            </w:r>
            <w:r w:rsidR="00AE1E6E">
              <w:rPr>
                <w:noProof/>
                <w:webHidden/>
              </w:rPr>
              <w:fldChar w:fldCharType="separate"/>
            </w:r>
            <w:r w:rsidR="009E377D">
              <w:rPr>
                <w:noProof/>
                <w:webHidden/>
              </w:rPr>
              <w:t>45</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23" w:history="1">
            <w:r w:rsidR="00AE1E6E" w:rsidRPr="00C979BA">
              <w:rPr>
                <w:rStyle w:val="Hyperlink"/>
                <w:noProof/>
              </w:rPr>
              <w:t>4.4</w:t>
            </w:r>
            <w:r w:rsidR="00AE1E6E">
              <w:rPr>
                <w:rFonts w:asciiTheme="minorHAnsi" w:eastAsiaTheme="minorEastAsia" w:hAnsiTheme="minorHAnsi" w:cstheme="minorBidi"/>
                <w:noProof/>
                <w:sz w:val="22"/>
                <w:szCs w:val="22"/>
                <w:lang w:eastAsia="en-GB"/>
              </w:rPr>
              <w:tab/>
            </w:r>
            <w:r w:rsidR="00AE1E6E" w:rsidRPr="00C979BA">
              <w:rPr>
                <w:rStyle w:val="Hyperlink"/>
                <w:noProof/>
              </w:rPr>
              <w:t>Support Vector Machine</w:t>
            </w:r>
            <w:r w:rsidR="00AE1E6E">
              <w:rPr>
                <w:noProof/>
                <w:webHidden/>
              </w:rPr>
              <w:tab/>
            </w:r>
            <w:r w:rsidR="00AE1E6E">
              <w:rPr>
                <w:noProof/>
                <w:webHidden/>
              </w:rPr>
              <w:fldChar w:fldCharType="begin"/>
            </w:r>
            <w:r w:rsidR="00AE1E6E">
              <w:rPr>
                <w:noProof/>
                <w:webHidden/>
              </w:rPr>
              <w:instrText xml:space="preserve"> PAGEREF _Toc511165223 \h </w:instrText>
            </w:r>
            <w:r w:rsidR="00AE1E6E">
              <w:rPr>
                <w:noProof/>
                <w:webHidden/>
              </w:rPr>
            </w:r>
            <w:r w:rsidR="00AE1E6E">
              <w:rPr>
                <w:noProof/>
                <w:webHidden/>
              </w:rPr>
              <w:fldChar w:fldCharType="separate"/>
            </w:r>
            <w:r w:rsidR="009E377D">
              <w:rPr>
                <w:noProof/>
                <w:webHidden/>
              </w:rPr>
              <w:t>46</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24" w:history="1">
            <w:r w:rsidR="00AE1E6E" w:rsidRPr="00C979BA">
              <w:rPr>
                <w:rStyle w:val="Hyperlink"/>
                <w:noProof/>
              </w:rPr>
              <w:t>4.4.1</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24 \h </w:instrText>
            </w:r>
            <w:r w:rsidR="00AE1E6E">
              <w:rPr>
                <w:noProof/>
                <w:webHidden/>
              </w:rPr>
            </w:r>
            <w:r w:rsidR="00AE1E6E">
              <w:rPr>
                <w:noProof/>
                <w:webHidden/>
              </w:rPr>
              <w:fldChar w:fldCharType="separate"/>
            </w:r>
            <w:r w:rsidR="009E377D">
              <w:rPr>
                <w:noProof/>
                <w:webHidden/>
              </w:rPr>
              <w:t>46</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25" w:history="1">
            <w:r w:rsidR="00AE1E6E" w:rsidRPr="00C979BA">
              <w:rPr>
                <w:rStyle w:val="Hyperlink"/>
                <w:noProof/>
              </w:rPr>
              <w:t>4.4.2</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25 \h </w:instrText>
            </w:r>
            <w:r w:rsidR="00AE1E6E">
              <w:rPr>
                <w:noProof/>
                <w:webHidden/>
              </w:rPr>
            </w:r>
            <w:r w:rsidR="00AE1E6E">
              <w:rPr>
                <w:noProof/>
                <w:webHidden/>
              </w:rPr>
              <w:fldChar w:fldCharType="separate"/>
            </w:r>
            <w:r w:rsidR="009E377D">
              <w:rPr>
                <w:noProof/>
                <w:webHidden/>
              </w:rPr>
              <w:t>47</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26" w:history="1">
            <w:r w:rsidR="00AE1E6E" w:rsidRPr="00C979BA">
              <w:rPr>
                <w:rStyle w:val="Hyperlink"/>
                <w:noProof/>
              </w:rPr>
              <w:t>4.5</w:t>
            </w:r>
            <w:r w:rsidR="00AE1E6E">
              <w:rPr>
                <w:rFonts w:asciiTheme="minorHAnsi" w:eastAsiaTheme="minorEastAsia" w:hAnsiTheme="minorHAnsi" w:cstheme="minorBidi"/>
                <w:noProof/>
                <w:sz w:val="22"/>
                <w:szCs w:val="22"/>
                <w:lang w:eastAsia="en-GB"/>
              </w:rPr>
              <w:tab/>
            </w:r>
            <w:r w:rsidR="00AE1E6E" w:rsidRPr="00C979BA">
              <w:rPr>
                <w:rStyle w:val="Hyperlink"/>
                <w:noProof/>
              </w:rPr>
              <w:t>K Nearest Neighbours</w:t>
            </w:r>
            <w:r w:rsidR="00AE1E6E">
              <w:rPr>
                <w:noProof/>
                <w:webHidden/>
              </w:rPr>
              <w:tab/>
            </w:r>
            <w:r w:rsidR="00AE1E6E">
              <w:rPr>
                <w:noProof/>
                <w:webHidden/>
              </w:rPr>
              <w:fldChar w:fldCharType="begin"/>
            </w:r>
            <w:r w:rsidR="00AE1E6E">
              <w:rPr>
                <w:noProof/>
                <w:webHidden/>
              </w:rPr>
              <w:instrText xml:space="preserve"> PAGEREF _Toc511165226 \h </w:instrText>
            </w:r>
            <w:r w:rsidR="00AE1E6E">
              <w:rPr>
                <w:noProof/>
                <w:webHidden/>
              </w:rPr>
            </w:r>
            <w:r w:rsidR="00AE1E6E">
              <w:rPr>
                <w:noProof/>
                <w:webHidden/>
              </w:rPr>
              <w:fldChar w:fldCharType="separate"/>
            </w:r>
            <w:r w:rsidR="009E377D">
              <w:rPr>
                <w:noProof/>
                <w:webHidden/>
              </w:rPr>
              <w:t>4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27" w:history="1">
            <w:r w:rsidR="00AE1E6E" w:rsidRPr="00C979BA">
              <w:rPr>
                <w:rStyle w:val="Hyperlink"/>
                <w:noProof/>
              </w:rPr>
              <w:t>4.5.1</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27 \h </w:instrText>
            </w:r>
            <w:r w:rsidR="00AE1E6E">
              <w:rPr>
                <w:noProof/>
                <w:webHidden/>
              </w:rPr>
            </w:r>
            <w:r w:rsidR="00AE1E6E">
              <w:rPr>
                <w:noProof/>
                <w:webHidden/>
              </w:rPr>
              <w:fldChar w:fldCharType="separate"/>
            </w:r>
            <w:r w:rsidR="009E377D">
              <w:rPr>
                <w:noProof/>
                <w:webHidden/>
              </w:rPr>
              <w:t>4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28" w:history="1">
            <w:r w:rsidR="00AE1E6E" w:rsidRPr="00C979BA">
              <w:rPr>
                <w:rStyle w:val="Hyperlink"/>
                <w:noProof/>
              </w:rPr>
              <w:t>4.5.2</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28 \h </w:instrText>
            </w:r>
            <w:r w:rsidR="00AE1E6E">
              <w:rPr>
                <w:noProof/>
                <w:webHidden/>
              </w:rPr>
            </w:r>
            <w:r w:rsidR="00AE1E6E">
              <w:rPr>
                <w:noProof/>
                <w:webHidden/>
              </w:rPr>
              <w:fldChar w:fldCharType="separate"/>
            </w:r>
            <w:r w:rsidR="009E377D">
              <w:rPr>
                <w:noProof/>
                <w:webHidden/>
              </w:rPr>
              <w:t>49</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29" w:history="1">
            <w:r w:rsidR="00AE1E6E" w:rsidRPr="00C979BA">
              <w:rPr>
                <w:rStyle w:val="Hyperlink"/>
                <w:noProof/>
              </w:rPr>
              <w:t>4.6</w:t>
            </w:r>
            <w:r w:rsidR="00AE1E6E">
              <w:rPr>
                <w:rFonts w:asciiTheme="minorHAnsi" w:eastAsiaTheme="minorEastAsia" w:hAnsiTheme="minorHAnsi" w:cstheme="minorBidi"/>
                <w:noProof/>
                <w:sz w:val="22"/>
                <w:szCs w:val="22"/>
                <w:lang w:eastAsia="en-GB"/>
              </w:rPr>
              <w:tab/>
            </w:r>
            <w:r w:rsidR="00AE1E6E" w:rsidRPr="00C979BA">
              <w:rPr>
                <w:rStyle w:val="Hyperlink"/>
                <w:noProof/>
              </w:rPr>
              <w:t>Linear Discriminant Analysis</w:t>
            </w:r>
            <w:r w:rsidR="00AE1E6E">
              <w:rPr>
                <w:noProof/>
                <w:webHidden/>
              </w:rPr>
              <w:tab/>
            </w:r>
            <w:r w:rsidR="00AE1E6E">
              <w:rPr>
                <w:noProof/>
                <w:webHidden/>
              </w:rPr>
              <w:fldChar w:fldCharType="begin"/>
            </w:r>
            <w:r w:rsidR="00AE1E6E">
              <w:rPr>
                <w:noProof/>
                <w:webHidden/>
              </w:rPr>
              <w:instrText xml:space="preserve"> PAGEREF _Toc511165229 \h </w:instrText>
            </w:r>
            <w:r w:rsidR="00AE1E6E">
              <w:rPr>
                <w:noProof/>
                <w:webHidden/>
              </w:rPr>
            </w:r>
            <w:r w:rsidR="00AE1E6E">
              <w:rPr>
                <w:noProof/>
                <w:webHidden/>
              </w:rPr>
              <w:fldChar w:fldCharType="separate"/>
            </w:r>
            <w:r w:rsidR="009E377D">
              <w:rPr>
                <w:noProof/>
                <w:webHidden/>
              </w:rPr>
              <w:t>50</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0" w:history="1">
            <w:r w:rsidR="00AE1E6E" w:rsidRPr="00C979BA">
              <w:rPr>
                <w:rStyle w:val="Hyperlink"/>
                <w:noProof/>
              </w:rPr>
              <w:t>4.6.1</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30 \h </w:instrText>
            </w:r>
            <w:r w:rsidR="00AE1E6E">
              <w:rPr>
                <w:noProof/>
                <w:webHidden/>
              </w:rPr>
            </w:r>
            <w:r w:rsidR="00AE1E6E">
              <w:rPr>
                <w:noProof/>
                <w:webHidden/>
              </w:rPr>
              <w:fldChar w:fldCharType="separate"/>
            </w:r>
            <w:r w:rsidR="009E377D">
              <w:rPr>
                <w:noProof/>
                <w:webHidden/>
              </w:rPr>
              <w:t>50</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1" w:history="1">
            <w:r w:rsidR="00AE1E6E" w:rsidRPr="00C979BA">
              <w:rPr>
                <w:rStyle w:val="Hyperlink"/>
                <w:noProof/>
              </w:rPr>
              <w:t>4.6.2</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31 \h </w:instrText>
            </w:r>
            <w:r w:rsidR="00AE1E6E">
              <w:rPr>
                <w:noProof/>
                <w:webHidden/>
              </w:rPr>
            </w:r>
            <w:r w:rsidR="00AE1E6E">
              <w:rPr>
                <w:noProof/>
                <w:webHidden/>
              </w:rPr>
              <w:fldChar w:fldCharType="separate"/>
            </w:r>
            <w:r w:rsidR="009E377D">
              <w:rPr>
                <w:noProof/>
                <w:webHidden/>
              </w:rPr>
              <w:t>51</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32" w:history="1">
            <w:r w:rsidR="00AE1E6E" w:rsidRPr="00C979BA">
              <w:rPr>
                <w:rStyle w:val="Hyperlink"/>
                <w:noProof/>
              </w:rPr>
              <w:t>4.7</w:t>
            </w:r>
            <w:r w:rsidR="00AE1E6E">
              <w:rPr>
                <w:rFonts w:asciiTheme="minorHAnsi" w:eastAsiaTheme="minorEastAsia" w:hAnsiTheme="minorHAnsi" w:cstheme="minorBidi"/>
                <w:noProof/>
                <w:sz w:val="22"/>
                <w:szCs w:val="22"/>
                <w:lang w:eastAsia="en-GB"/>
              </w:rPr>
              <w:tab/>
            </w:r>
            <w:r w:rsidR="00AE1E6E" w:rsidRPr="00C979BA">
              <w:rPr>
                <w:rStyle w:val="Hyperlink"/>
                <w:noProof/>
              </w:rPr>
              <w:t>Naive Bayes</w:t>
            </w:r>
            <w:r w:rsidR="00AE1E6E">
              <w:rPr>
                <w:noProof/>
                <w:webHidden/>
              </w:rPr>
              <w:tab/>
            </w:r>
            <w:r w:rsidR="00AE1E6E">
              <w:rPr>
                <w:noProof/>
                <w:webHidden/>
              </w:rPr>
              <w:fldChar w:fldCharType="begin"/>
            </w:r>
            <w:r w:rsidR="00AE1E6E">
              <w:rPr>
                <w:noProof/>
                <w:webHidden/>
              </w:rPr>
              <w:instrText xml:space="preserve"> PAGEREF _Toc511165232 \h </w:instrText>
            </w:r>
            <w:r w:rsidR="00AE1E6E">
              <w:rPr>
                <w:noProof/>
                <w:webHidden/>
              </w:rPr>
            </w:r>
            <w:r w:rsidR="00AE1E6E">
              <w:rPr>
                <w:noProof/>
                <w:webHidden/>
              </w:rPr>
              <w:fldChar w:fldCharType="separate"/>
            </w:r>
            <w:r w:rsidR="009E377D">
              <w:rPr>
                <w:noProof/>
                <w:webHidden/>
              </w:rPr>
              <w:t>52</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3" w:history="1">
            <w:r w:rsidR="00AE1E6E" w:rsidRPr="00C979BA">
              <w:rPr>
                <w:rStyle w:val="Hyperlink"/>
                <w:noProof/>
              </w:rPr>
              <w:t>4.7.1</w:t>
            </w:r>
            <w:r w:rsidR="00AE1E6E">
              <w:rPr>
                <w:rFonts w:asciiTheme="minorHAnsi" w:eastAsiaTheme="minorEastAsia" w:hAnsiTheme="minorHAnsi" w:cstheme="minorBidi"/>
                <w:noProof/>
                <w:sz w:val="22"/>
                <w:szCs w:val="22"/>
                <w:lang w:eastAsia="en-GB"/>
              </w:rPr>
              <w:tab/>
            </w:r>
            <w:r w:rsidR="00AE1E6E" w:rsidRPr="00C979BA">
              <w:rPr>
                <w:rStyle w:val="Hyperlink"/>
                <w:noProof/>
              </w:rPr>
              <w:t>Un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33 \h </w:instrText>
            </w:r>
            <w:r w:rsidR="00AE1E6E">
              <w:rPr>
                <w:noProof/>
                <w:webHidden/>
              </w:rPr>
            </w:r>
            <w:r w:rsidR="00AE1E6E">
              <w:rPr>
                <w:noProof/>
                <w:webHidden/>
              </w:rPr>
              <w:fldChar w:fldCharType="separate"/>
            </w:r>
            <w:r w:rsidR="009E377D">
              <w:rPr>
                <w:noProof/>
                <w:webHidden/>
              </w:rPr>
              <w:t>52</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4" w:history="1">
            <w:r w:rsidR="00AE1E6E" w:rsidRPr="00C979BA">
              <w:rPr>
                <w:rStyle w:val="Hyperlink"/>
                <w:noProof/>
              </w:rPr>
              <w:t>4.7.2</w:t>
            </w:r>
            <w:r w:rsidR="00AE1E6E">
              <w:rPr>
                <w:rFonts w:asciiTheme="minorHAnsi" w:eastAsiaTheme="minorEastAsia" w:hAnsiTheme="minorHAnsi" w:cstheme="minorBidi"/>
                <w:noProof/>
                <w:sz w:val="22"/>
                <w:szCs w:val="22"/>
                <w:lang w:eastAsia="en-GB"/>
              </w:rPr>
              <w:tab/>
            </w:r>
            <w:r w:rsidR="00AE1E6E" w:rsidRPr="00C979BA">
              <w:rPr>
                <w:rStyle w:val="Hyperlink"/>
                <w:noProof/>
              </w:rPr>
              <w:t>Pre-processed Dataset Outputs Using a 10 fold Cross Validation</w:t>
            </w:r>
            <w:r w:rsidR="00AE1E6E">
              <w:rPr>
                <w:noProof/>
                <w:webHidden/>
              </w:rPr>
              <w:tab/>
            </w:r>
            <w:r w:rsidR="00AE1E6E">
              <w:rPr>
                <w:noProof/>
                <w:webHidden/>
              </w:rPr>
              <w:fldChar w:fldCharType="begin"/>
            </w:r>
            <w:r w:rsidR="00AE1E6E">
              <w:rPr>
                <w:noProof/>
                <w:webHidden/>
              </w:rPr>
              <w:instrText xml:space="preserve"> PAGEREF _Toc511165234 \h </w:instrText>
            </w:r>
            <w:r w:rsidR="00AE1E6E">
              <w:rPr>
                <w:noProof/>
                <w:webHidden/>
              </w:rPr>
            </w:r>
            <w:r w:rsidR="00AE1E6E">
              <w:rPr>
                <w:noProof/>
                <w:webHidden/>
              </w:rPr>
              <w:fldChar w:fldCharType="separate"/>
            </w:r>
            <w:r w:rsidR="009E377D">
              <w:rPr>
                <w:noProof/>
                <w:webHidden/>
              </w:rPr>
              <w:t>53</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35" w:history="1">
            <w:r w:rsidR="00AE1E6E" w:rsidRPr="00C979BA">
              <w:rPr>
                <w:rStyle w:val="Hyperlink"/>
                <w:noProof/>
              </w:rPr>
              <w:t>4.8</w:t>
            </w:r>
            <w:r w:rsidR="00AE1E6E">
              <w:rPr>
                <w:rFonts w:asciiTheme="minorHAnsi" w:eastAsiaTheme="minorEastAsia" w:hAnsiTheme="minorHAnsi" w:cstheme="minorBidi"/>
                <w:noProof/>
                <w:sz w:val="22"/>
                <w:szCs w:val="22"/>
                <w:lang w:eastAsia="en-GB"/>
              </w:rPr>
              <w:tab/>
            </w:r>
            <w:r w:rsidR="00AE1E6E" w:rsidRPr="00C979BA">
              <w:rPr>
                <w:rStyle w:val="Hyperlink"/>
                <w:noProof/>
              </w:rPr>
              <w:t>WEKA Test Findings</w:t>
            </w:r>
            <w:r w:rsidR="00AE1E6E">
              <w:rPr>
                <w:noProof/>
                <w:webHidden/>
              </w:rPr>
              <w:tab/>
            </w:r>
            <w:r w:rsidR="00AE1E6E">
              <w:rPr>
                <w:noProof/>
                <w:webHidden/>
              </w:rPr>
              <w:fldChar w:fldCharType="begin"/>
            </w:r>
            <w:r w:rsidR="00AE1E6E">
              <w:rPr>
                <w:noProof/>
                <w:webHidden/>
              </w:rPr>
              <w:instrText xml:space="preserve"> PAGEREF _Toc511165235 \h </w:instrText>
            </w:r>
            <w:r w:rsidR="00AE1E6E">
              <w:rPr>
                <w:noProof/>
                <w:webHidden/>
              </w:rPr>
            </w:r>
            <w:r w:rsidR="00AE1E6E">
              <w:rPr>
                <w:noProof/>
                <w:webHidden/>
              </w:rPr>
              <w:fldChar w:fldCharType="separate"/>
            </w:r>
            <w:r w:rsidR="009E377D">
              <w:rPr>
                <w:noProof/>
                <w:webHidden/>
              </w:rPr>
              <w:t>54</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6" w:history="1">
            <w:r w:rsidR="00AE1E6E" w:rsidRPr="00C979BA">
              <w:rPr>
                <w:rStyle w:val="Hyperlink"/>
                <w:noProof/>
                <w14:scene3d>
                  <w14:camera w14:prst="orthographicFront"/>
                  <w14:lightRig w14:rig="threePt" w14:dir="t">
                    <w14:rot w14:lat="0" w14:lon="0" w14:rev="0"/>
                  </w14:lightRig>
                </w14:scene3d>
              </w:rPr>
              <w:t>5</w:t>
            </w:r>
            <w:r w:rsidR="00AE1E6E">
              <w:rPr>
                <w:rFonts w:asciiTheme="minorHAnsi" w:eastAsiaTheme="minorEastAsia" w:hAnsiTheme="minorHAnsi" w:cstheme="minorBidi"/>
                <w:noProof/>
                <w:sz w:val="22"/>
                <w:szCs w:val="22"/>
                <w:lang w:eastAsia="en-GB"/>
              </w:rPr>
              <w:tab/>
            </w:r>
            <w:r w:rsidR="00AE1E6E" w:rsidRPr="00C979BA">
              <w:rPr>
                <w:rStyle w:val="Hyperlink"/>
                <w:noProof/>
              </w:rPr>
              <w:t>Scikit-Learn Outputs</w:t>
            </w:r>
            <w:r w:rsidR="00AE1E6E">
              <w:rPr>
                <w:noProof/>
                <w:webHidden/>
              </w:rPr>
              <w:tab/>
            </w:r>
            <w:r w:rsidR="00AE1E6E">
              <w:rPr>
                <w:noProof/>
                <w:webHidden/>
              </w:rPr>
              <w:fldChar w:fldCharType="begin"/>
            </w:r>
            <w:r w:rsidR="00AE1E6E">
              <w:rPr>
                <w:noProof/>
                <w:webHidden/>
              </w:rPr>
              <w:instrText xml:space="preserve"> PAGEREF _Toc511165236 \h </w:instrText>
            </w:r>
            <w:r w:rsidR="00AE1E6E">
              <w:rPr>
                <w:noProof/>
                <w:webHidden/>
              </w:rPr>
            </w:r>
            <w:r w:rsidR="00AE1E6E">
              <w:rPr>
                <w:noProof/>
                <w:webHidden/>
              </w:rPr>
              <w:fldChar w:fldCharType="separate"/>
            </w:r>
            <w:r w:rsidR="009E377D">
              <w:rPr>
                <w:noProof/>
                <w:webHidden/>
              </w:rPr>
              <w:t>55</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37" w:history="1">
            <w:r w:rsidR="00AE1E6E" w:rsidRPr="00C979BA">
              <w:rPr>
                <w:rStyle w:val="Hyperlink"/>
                <w:noProof/>
              </w:rPr>
              <w:t>5.1</w:t>
            </w:r>
            <w:r w:rsidR="00AE1E6E">
              <w:rPr>
                <w:rFonts w:asciiTheme="minorHAnsi" w:eastAsiaTheme="minorEastAsia" w:hAnsiTheme="minorHAnsi" w:cstheme="minorBidi"/>
                <w:noProof/>
                <w:sz w:val="22"/>
                <w:szCs w:val="22"/>
                <w:lang w:eastAsia="en-GB"/>
              </w:rPr>
              <w:tab/>
            </w:r>
            <w:r w:rsidR="00AE1E6E" w:rsidRPr="00C979BA">
              <w:rPr>
                <w:rStyle w:val="Hyperlink"/>
                <w:noProof/>
              </w:rPr>
              <w:t>Logistic Regression Outputs</w:t>
            </w:r>
            <w:r w:rsidR="00AE1E6E">
              <w:rPr>
                <w:noProof/>
                <w:webHidden/>
              </w:rPr>
              <w:tab/>
            </w:r>
            <w:r w:rsidR="00AE1E6E">
              <w:rPr>
                <w:noProof/>
                <w:webHidden/>
              </w:rPr>
              <w:fldChar w:fldCharType="begin"/>
            </w:r>
            <w:r w:rsidR="00AE1E6E">
              <w:rPr>
                <w:noProof/>
                <w:webHidden/>
              </w:rPr>
              <w:instrText xml:space="preserve"> PAGEREF _Toc511165237 \h </w:instrText>
            </w:r>
            <w:r w:rsidR="00AE1E6E">
              <w:rPr>
                <w:noProof/>
                <w:webHidden/>
              </w:rPr>
            </w:r>
            <w:r w:rsidR="00AE1E6E">
              <w:rPr>
                <w:noProof/>
                <w:webHidden/>
              </w:rPr>
              <w:fldChar w:fldCharType="separate"/>
            </w:r>
            <w:r w:rsidR="009E377D">
              <w:rPr>
                <w:noProof/>
                <w:webHidden/>
              </w:rPr>
              <w:t>55</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8" w:history="1">
            <w:r w:rsidR="00AE1E6E" w:rsidRPr="00C979BA">
              <w:rPr>
                <w:rStyle w:val="Hyperlink"/>
                <w:noProof/>
              </w:rPr>
              <w:t>5.1.1</w:t>
            </w:r>
            <w:r w:rsidR="00AE1E6E">
              <w:rPr>
                <w:rFonts w:asciiTheme="minorHAnsi" w:eastAsiaTheme="minorEastAsia" w:hAnsiTheme="minorHAnsi" w:cstheme="minorBidi"/>
                <w:noProof/>
                <w:sz w:val="22"/>
                <w:szCs w:val="22"/>
                <w:lang w:eastAsia="en-GB"/>
              </w:rPr>
              <w:tab/>
            </w:r>
            <w:r w:rsidR="00AE1E6E" w:rsidRPr="00C979BA">
              <w:rPr>
                <w:rStyle w:val="Hyperlink"/>
                <w:noProof/>
              </w:rPr>
              <w:t>Lasso Regression</w:t>
            </w:r>
            <w:r w:rsidR="00AE1E6E">
              <w:rPr>
                <w:noProof/>
                <w:webHidden/>
              </w:rPr>
              <w:tab/>
            </w:r>
            <w:r w:rsidR="00AE1E6E">
              <w:rPr>
                <w:noProof/>
                <w:webHidden/>
              </w:rPr>
              <w:fldChar w:fldCharType="begin"/>
            </w:r>
            <w:r w:rsidR="00AE1E6E">
              <w:rPr>
                <w:noProof/>
                <w:webHidden/>
              </w:rPr>
              <w:instrText xml:space="preserve"> PAGEREF _Toc511165238 \h </w:instrText>
            </w:r>
            <w:r w:rsidR="00AE1E6E">
              <w:rPr>
                <w:noProof/>
                <w:webHidden/>
              </w:rPr>
            </w:r>
            <w:r w:rsidR="00AE1E6E">
              <w:rPr>
                <w:noProof/>
                <w:webHidden/>
              </w:rPr>
              <w:fldChar w:fldCharType="separate"/>
            </w:r>
            <w:r w:rsidR="009E377D">
              <w:rPr>
                <w:noProof/>
                <w:webHidden/>
              </w:rPr>
              <w:t>55</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39" w:history="1">
            <w:r w:rsidR="00AE1E6E" w:rsidRPr="00C979BA">
              <w:rPr>
                <w:rStyle w:val="Hyperlink"/>
                <w:noProof/>
              </w:rPr>
              <w:t>5.1.2</w:t>
            </w:r>
            <w:r w:rsidR="00AE1E6E">
              <w:rPr>
                <w:rFonts w:asciiTheme="minorHAnsi" w:eastAsiaTheme="minorEastAsia" w:hAnsiTheme="minorHAnsi" w:cstheme="minorBidi"/>
                <w:noProof/>
                <w:sz w:val="22"/>
                <w:szCs w:val="22"/>
                <w:lang w:eastAsia="en-GB"/>
              </w:rPr>
              <w:tab/>
            </w:r>
            <w:r w:rsidR="00AE1E6E" w:rsidRPr="00C979BA">
              <w:rPr>
                <w:rStyle w:val="Hyperlink"/>
                <w:noProof/>
              </w:rPr>
              <w:t>Training Dataset Outputs</w:t>
            </w:r>
            <w:r w:rsidR="00AE1E6E">
              <w:rPr>
                <w:noProof/>
                <w:webHidden/>
              </w:rPr>
              <w:tab/>
            </w:r>
            <w:r w:rsidR="00AE1E6E">
              <w:rPr>
                <w:noProof/>
                <w:webHidden/>
              </w:rPr>
              <w:fldChar w:fldCharType="begin"/>
            </w:r>
            <w:r w:rsidR="00AE1E6E">
              <w:rPr>
                <w:noProof/>
                <w:webHidden/>
              </w:rPr>
              <w:instrText xml:space="preserve"> PAGEREF _Toc511165239 \h </w:instrText>
            </w:r>
            <w:r w:rsidR="00AE1E6E">
              <w:rPr>
                <w:noProof/>
                <w:webHidden/>
              </w:rPr>
            </w:r>
            <w:r w:rsidR="00AE1E6E">
              <w:rPr>
                <w:noProof/>
                <w:webHidden/>
              </w:rPr>
              <w:fldChar w:fldCharType="separate"/>
            </w:r>
            <w:r w:rsidR="009E377D">
              <w:rPr>
                <w:noProof/>
                <w:webHidden/>
              </w:rPr>
              <w:t>5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40" w:history="1">
            <w:r w:rsidR="00AE1E6E" w:rsidRPr="00C979BA">
              <w:rPr>
                <w:rStyle w:val="Hyperlink"/>
                <w:noProof/>
              </w:rPr>
              <w:t>5.1.3</w:t>
            </w:r>
            <w:r w:rsidR="00AE1E6E">
              <w:rPr>
                <w:rFonts w:asciiTheme="minorHAnsi" w:eastAsiaTheme="minorEastAsia" w:hAnsiTheme="minorHAnsi" w:cstheme="minorBidi"/>
                <w:noProof/>
                <w:sz w:val="22"/>
                <w:szCs w:val="22"/>
                <w:lang w:eastAsia="en-GB"/>
              </w:rPr>
              <w:tab/>
            </w:r>
            <w:r w:rsidR="00AE1E6E" w:rsidRPr="00C979BA">
              <w:rPr>
                <w:rStyle w:val="Hyperlink"/>
                <w:noProof/>
              </w:rPr>
              <w:t>Testing Dataset Output</w:t>
            </w:r>
            <w:r w:rsidR="00AE1E6E">
              <w:rPr>
                <w:noProof/>
                <w:webHidden/>
              </w:rPr>
              <w:tab/>
            </w:r>
            <w:r w:rsidR="00AE1E6E">
              <w:rPr>
                <w:noProof/>
                <w:webHidden/>
              </w:rPr>
              <w:fldChar w:fldCharType="begin"/>
            </w:r>
            <w:r w:rsidR="00AE1E6E">
              <w:rPr>
                <w:noProof/>
                <w:webHidden/>
              </w:rPr>
              <w:instrText xml:space="preserve"> PAGEREF _Toc511165240 \h </w:instrText>
            </w:r>
            <w:r w:rsidR="00AE1E6E">
              <w:rPr>
                <w:noProof/>
                <w:webHidden/>
              </w:rPr>
            </w:r>
            <w:r w:rsidR="00AE1E6E">
              <w:rPr>
                <w:noProof/>
                <w:webHidden/>
              </w:rPr>
              <w:fldChar w:fldCharType="separate"/>
            </w:r>
            <w:r w:rsidR="009E377D">
              <w:rPr>
                <w:noProof/>
                <w:webHidden/>
              </w:rPr>
              <w:t>61</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41" w:history="1">
            <w:r w:rsidR="00AE1E6E" w:rsidRPr="00C979BA">
              <w:rPr>
                <w:rStyle w:val="Hyperlink"/>
                <w:noProof/>
              </w:rPr>
              <w:t>5.1.4</w:t>
            </w:r>
            <w:r w:rsidR="00AE1E6E">
              <w:rPr>
                <w:rFonts w:asciiTheme="minorHAnsi" w:eastAsiaTheme="minorEastAsia" w:hAnsiTheme="minorHAnsi" w:cstheme="minorBidi"/>
                <w:noProof/>
                <w:sz w:val="22"/>
                <w:szCs w:val="22"/>
                <w:lang w:eastAsia="en-GB"/>
              </w:rPr>
              <w:tab/>
            </w:r>
            <w:r w:rsidR="00AE1E6E" w:rsidRPr="00C979BA">
              <w:rPr>
                <w:rStyle w:val="Hyperlink"/>
                <w:noProof/>
              </w:rPr>
              <w:t>Complete Dataset Output</w:t>
            </w:r>
            <w:r w:rsidR="00AE1E6E">
              <w:rPr>
                <w:noProof/>
                <w:webHidden/>
              </w:rPr>
              <w:tab/>
            </w:r>
            <w:r w:rsidR="00AE1E6E">
              <w:rPr>
                <w:noProof/>
                <w:webHidden/>
              </w:rPr>
              <w:fldChar w:fldCharType="begin"/>
            </w:r>
            <w:r w:rsidR="00AE1E6E">
              <w:rPr>
                <w:noProof/>
                <w:webHidden/>
              </w:rPr>
              <w:instrText xml:space="preserve"> PAGEREF _Toc511165241 \h </w:instrText>
            </w:r>
            <w:r w:rsidR="00AE1E6E">
              <w:rPr>
                <w:noProof/>
                <w:webHidden/>
              </w:rPr>
            </w:r>
            <w:r w:rsidR="00AE1E6E">
              <w:rPr>
                <w:noProof/>
                <w:webHidden/>
              </w:rPr>
              <w:fldChar w:fldCharType="separate"/>
            </w:r>
            <w:r w:rsidR="009E377D">
              <w:rPr>
                <w:noProof/>
                <w:webHidden/>
              </w:rPr>
              <w:t>63</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42" w:history="1">
            <w:r w:rsidR="00AE1E6E" w:rsidRPr="00C979BA">
              <w:rPr>
                <w:rStyle w:val="Hyperlink"/>
                <w:noProof/>
              </w:rPr>
              <w:t>5.2</w:t>
            </w:r>
            <w:r w:rsidR="00AE1E6E">
              <w:rPr>
                <w:rFonts w:asciiTheme="minorHAnsi" w:eastAsiaTheme="minorEastAsia" w:hAnsiTheme="minorHAnsi" w:cstheme="minorBidi"/>
                <w:noProof/>
                <w:sz w:val="22"/>
                <w:szCs w:val="22"/>
                <w:lang w:eastAsia="en-GB"/>
              </w:rPr>
              <w:tab/>
            </w:r>
            <w:r w:rsidR="00AE1E6E" w:rsidRPr="00C979BA">
              <w:rPr>
                <w:rStyle w:val="Hyperlink"/>
                <w:noProof/>
              </w:rPr>
              <w:t>Gaussian Naïve Bayes Output</w:t>
            </w:r>
            <w:r w:rsidR="00AE1E6E">
              <w:rPr>
                <w:noProof/>
                <w:webHidden/>
              </w:rPr>
              <w:tab/>
            </w:r>
            <w:r w:rsidR="00AE1E6E">
              <w:rPr>
                <w:noProof/>
                <w:webHidden/>
              </w:rPr>
              <w:fldChar w:fldCharType="begin"/>
            </w:r>
            <w:r w:rsidR="00AE1E6E">
              <w:rPr>
                <w:noProof/>
                <w:webHidden/>
              </w:rPr>
              <w:instrText xml:space="preserve"> PAGEREF _Toc511165242 \h </w:instrText>
            </w:r>
            <w:r w:rsidR="00AE1E6E">
              <w:rPr>
                <w:noProof/>
                <w:webHidden/>
              </w:rPr>
            </w:r>
            <w:r w:rsidR="00AE1E6E">
              <w:rPr>
                <w:noProof/>
                <w:webHidden/>
              </w:rPr>
              <w:fldChar w:fldCharType="separate"/>
            </w:r>
            <w:r w:rsidR="009E377D">
              <w:rPr>
                <w:noProof/>
                <w:webHidden/>
              </w:rPr>
              <w:t>65</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43" w:history="1">
            <w:r w:rsidR="00AE1E6E" w:rsidRPr="00C979BA">
              <w:rPr>
                <w:rStyle w:val="Hyperlink"/>
                <w:noProof/>
              </w:rPr>
              <w:t>5.3</w:t>
            </w:r>
            <w:r w:rsidR="00AE1E6E">
              <w:rPr>
                <w:rFonts w:asciiTheme="minorHAnsi" w:eastAsiaTheme="minorEastAsia" w:hAnsiTheme="minorHAnsi" w:cstheme="minorBidi"/>
                <w:noProof/>
                <w:sz w:val="22"/>
                <w:szCs w:val="22"/>
                <w:lang w:eastAsia="en-GB"/>
              </w:rPr>
              <w:tab/>
            </w:r>
            <w:r w:rsidR="00AE1E6E" w:rsidRPr="00C979BA">
              <w:rPr>
                <w:rStyle w:val="Hyperlink"/>
                <w:noProof/>
              </w:rPr>
              <w:t>Random Forrest Output</w:t>
            </w:r>
            <w:r w:rsidR="00AE1E6E">
              <w:rPr>
                <w:noProof/>
                <w:webHidden/>
              </w:rPr>
              <w:tab/>
            </w:r>
            <w:r w:rsidR="00AE1E6E">
              <w:rPr>
                <w:noProof/>
                <w:webHidden/>
              </w:rPr>
              <w:fldChar w:fldCharType="begin"/>
            </w:r>
            <w:r w:rsidR="00AE1E6E">
              <w:rPr>
                <w:noProof/>
                <w:webHidden/>
              </w:rPr>
              <w:instrText xml:space="preserve"> PAGEREF _Toc511165243 \h </w:instrText>
            </w:r>
            <w:r w:rsidR="00AE1E6E">
              <w:rPr>
                <w:noProof/>
                <w:webHidden/>
              </w:rPr>
            </w:r>
            <w:r w:rsidR="00AE1E6E">
              <w:rPr>
                <w:noProof/>
                <w:webHidden/>
              </w:rPr>
              <w:fldChar w:fldCharType="separate"/>
            </w:r>
            <w:r w:rsidR="009E377D">
              <w:rPr>
                <w:noProof/>
                <w:webHidden/>
              </w:rPr>
              <w:t>65</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44" w:history="1">
            <w:r w:rsidR="00AE1E6E" w:rsidRPr="00C979BA">
              <w:rPr>
                <w:rStyle w:val="Hyperlink"/>
                <w:noProof/>
              </w:rPr>
              <w:t>5.4</w:t>
            </w:r>
            <w:r w:rsidR="00AE1E6E">
              <w:rPr>
                <w:rFonts w:asciiTheme="minorHAnsi" w:eastAsiaTheme="minorEastAsia" w:hAnsiTheme="minorHAnsi" w:cstheme="minorBidi"/>
                <w:noProof/>
                <w:sz w:val="22"/>
                <w:szCs w:val="22"/>
                <w:lang w:eastAsia="en-GB"/>
              </w:rPr>
              <w:tab/>
            </w:r>
            <w:r w:rsidR="00AE1E6E" w:rsidRPr="00C979BA">
              <w:rPr>
                <w:rStyle w:val="Hyperlink"/>
                <w:noProof/>
              </w:rPr>
              <w:t>Support Vector Machine Output</w:t>
            </w:r>
            <w:r w:rsidR="00AE1E6E">
              <w:rPr>
                <w:noProof/>
                <w:webHidden/>
              </w:rPr>
              <w:tab/>
            </w:r>
            <w:r w:rsidR="00AE1E6E">
              <w:rPr>
                <w:noProof/>
                <w:webHidden/>
              </w:rPr>
              <w:fldChar w:fldCharType="begin"/>
            </w:r>
            <w:r w:rsidR="00AE1E6E">
              <w:rPr>
                <w:noProof/>
                <w:webHidden/>
              </w:rPr>
              <w:instrText xml:space="preserve"> PAGEREF _Toc511165244 \h </w:instrText>
            </w:r>
            <w:r w:rsidR="00AE1E6E">
              <w:rPr>
                <w:noProof/>
                <w:webHidden/>
              </w:rPr>
            </w:r>
            <w:r w:rsidR="00AE1E6E">
              <w:rPr>
                <w:noProof/>
                <w:webHidden/>
              </w:rPr>
              <w:fldChar w:fldCharType="separate"/>
            </w:r>
            <w:r w:rsidR="009E377D">
              <w:rPr>
                <w:noProof/>
                <w:webHidden/>
              </w:rPr>
              <w:t>66</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45" w:history="1">
            <w:r w:rsidR="00AE1E6E" w:rsidRPr="00C979BA">
              <w:rPr>
                <w:rStyle w:val="Hyperlink"/>
                <w:noProof/>
              </w:rPr>
              <w:t>5.5</w:t>
            </w:r>
            <w:r w:rsidR="00AE1E6E">
              <w:rPr>
                <w:rFonts w:asciiTheme="minorHAnsi" w:eastAsiaTheme="minorEastAsia" w:hAnsiTheme="minorHAnsi" w:cstheme="minorBidi"/>
                <w:noProof/>
                <w:sz w:val="22"/>
                <w:szCs w:val="22"/>
                <w:lang w:eastAsia="en-GB"/>
              </w:rPr>
              <w:tab/>
            </w:r>
            <w:r w:rsidR="00AE1E6E" w:rsidRPr="00C979BA">
              <w:rPr>
                <w:rStyle w:val="Hyperlink"/>
                <w:noProof/>
              </w:rPr>
              <w:t>Findings for Scikit-Learn</w:t>
            </w:r>
            <w:r w:rsidR="00AE1E6E">
              <w:rPr>
                <w:noProof/>
                <w:webHidden/>
              </w:rPr>
              <w:tab/>
            </w:r>
            <w:r w:rsidR="00AE1E6E">
              <w:rPr>
                <w:noProof/>
                <w:webHidden/>
              </w:rPr>
              <w:fldChar w:fldCharType="begin"/>
            </w:r>
            <w:r w:rsidR="00AE1E6E">
              <w:rPr>
                <w:noProof/>
                <w:webHidden/>
              </w:rPr>
              <w:instrText xml:space="preserve"> PAGEREF _Toc511165245 \h </w:instrText>
            </w:r>
            <w:r w:rsidR="00AE1E6E">
              <w:rPr>
                <w:noProof/>
                <w:webHidden/>
              </w:rPr>
            </w:r>
            <w:r w:rsidR="00AE1E6E">
              <w:rPr>
                <w:noProof/>
                <w:webHidden/>
              </w:rPr>
              <w:fldChar w:fldCharType="separate"/>
            </w:r>
            <w:r w:rsidR="009E377D">
              <w:rPr>
                <w:noProof/>
                <w:webHidden/>
              </w:rPr>
              <w:t>66</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46" w:history="1">
            <w:r w:rsidR="00AE1E6E" w:rsidRPr="00C979BA">
              <w:rPr>
                <w:rStyle w:val="Hyperlink"/>
                <w:noProof/>
                <w14:scene3d>
                  <w14:camera w14:prst="orthographicFront"/>
                  <w14:lightRig w14:rig="threePt" w14:dir="t">
                    <w14:rot w14:lat="0" w14:lon="0" w14:rev="0"/>
                  </w14:lightRig>
                </w14:scene3d>
              </w:rPr>
              <w:t>6</w:t>
            </w:r>
            <w:r w:rsidR="00AE1E6E">
              <w:rPr>
                <w:rFonts w:asciiTheme="minorHAnsi" w:eastAsiaTheme="minorEastAsia" w:hAnsiTheme="minorHAnsi" w:cstheme="minorBidi"/>
                <w:noProof/>
                <w:sz w:val="22"/>
                <w:szCs w:val="22"/>
                <w:lang w:eastAsia="en-GB"/>
              </w:rPr>
              <w:tab/>
            </w:r>
            <w:r w:rsidR="00AE1E6E" w:rsidRPr="00C979BA">
              <w:rPr>
                <w:rStyle w:val="Hyperlink"/>
                <w:noProof/>
              </w:rPr>
              <w:t>Development</w:t>
            </w:r>
            <w:r w:rsidR="00AE1E6E">
              <w:rPr>
                <w:noProof/>
                <w:webHidden/>
              </w:rPr>
              <w:tab/>
            </w:r>
            <w:r w:rsidR="00AE1E6E">
              <w:rPr>
                <w:noProof/>
                <w:webHidden/>
              </w:rPr>
              <w:fldChar w:fldCharType="begin"/>
            </w:r>
            <w:r w:rsidR="00AE1E6E">
              <w:rPr>
                <w:noProof/>
                <w:webHidden/>
              </w:rPr>
              <w:instrText xml:space="preserve"> PAGEREF _Toc511165246 \h </w:instrText>
            </w:r>
            <w:r w:rsidR="00AE1E6E">
              <w:rPr>
                <w:noProof/>
                <w:webHidden/>
              </w:rPr>
            </w:r>
            <w:r w:rsidR="00AE1E6E">
              <w:rPr>
                <w:noProof/>
                <w:webHidden/>
              </w:rPr>
              <w:fldChar w:fldCharType="separate"/>
            </w:r>
            <w:r w:rsidR="009E377D">
              <w:rPr>
                <w:noProof/>
                <w:webHidden/>
              </w:rPr>
              <w:t>68</w:t>
            </w:r>
            <w:r w:rsidR="00AE1E6E">
              <w:rPr>
                <w:noProof/>
                <w:webHidden/>
              </w:rPr>
              <w:fldChar w:fldCharType="end"/>
            </w:r>
          </w:hyperlink>
        </w:p>
        <w:p w:rsidR="00AE1E6E" w:rsidRDefault="00F257F6" w:rsidP="00622BDE">
          <w:pPr>
            <w:pStyle w:val="TOC2"/>
            <w:rPr>
              <w:rFonts w:asciiTheme="minorHAnsi" w:eastAsiaTheme="minorEastAsia" w:hAnsiTheme="minorHAnsi" w:cstheme="minorBidi"/>
              <w:noProof/>
              <w:sz w:val="22"/>
              <w:szCs w:val="22"/>
              <w:lang w:eastAsia="en-GB"/>
            </w:rPr>
          </w:pPr>
          <w:hyperlink w:anchor="_Toc511165247" w:history="1">
            <w:r w:rsidR="00AE1E6E" w:rsidRPr="00C979BA">
              <w:rPr>
                <w:rStyle w:val="Hyperlink"/>
                <w:noProof/>
              </w:rPr>
              <w:t>6.1</w:t>
            </w:r>
            <w:r w:rsidR="00AE1E6E">
              <w:rPr>
                <w:rFonts w:asciiTheme="minorHAnsi" w:eastAsiaTheme="minorEastAsia" w:hAnsiTheme="minorHAnsi" w:cstheme="minorBidi"/>
                <w:noProof/>
                <w:sz w:val="22"/>
                <w:szCs w:val="22"/>
                <w:lang w:eastAsia="en-GB"/>
              </w:rPr>
              <w:tab/>
            </w:r>
            <w:r w:rsidR="00AE1E6E" w:rsidRPr="00C979BA">
              <w:rPr>
                <w:rStyle w:val="Hyperlink"/>
                <w:noProof/>
              </w:rPr>
              <w:t>Scripts Explained</w:t>
            </w:r>
            <w:r w:rsidR="00AE1E6E">
              <w:rPr>
                <w:noProof/>
                <w:webHidden/>
              </w:rPr>
              <w:tab/>
            </w:r>
            <w:r w:rsidR="00AE1E6E">
              <w:rPr>
                <w:noProof/>
                <w:webHidden/>
              </w:rPr>
              <w:fldChar w:fldCharType="begin"/>
            </w:r>
            <w:r w:rsidR="00AE1E6E">
              <w:rPr>
                <w:noProof/>
                <w:webHidden/>
              </w:rPr>
              <w:instrText xml:space="preserve"> PAGEREF _Toc511165247 \h </w:instrText>
            </w:r>
            <w:r w:rsidR="00AE1E6E">
              <w:rPr>
                <w:noProof/>
                <w:webHidden/>
              </w:rPr>
            </w:r>
            <w:r w:rsidR="00AE1E6E">
              <w:rPr>
                <w:noProof/>
                <w:webHidden/>
              </w:rPr>
              <w:fldChar w:fldCharType="separate"/>
            </w:r>
            <w:r w:rsidR="009E377D">
              <w:rPr>
                <w:noProof/>
                <w:webHidden/>
              </w:rPr>
              <w:t>6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48" w:history="1">
            <w:r w:rsidR="00AE1E6E" w:rsidRPr="00C979BA">
              <w:rPr>
                <w:rStyle w:val="Hyperlink"/>
                <w:noProof/>
              </w:rPr>
              <w:t>6.1.1</w:t>
            </w:r>
            <w:r w:rsidR="00AE1E6E">
              <w:rPr>
                <w:rFonts w:asciiTheme="minorHAnsi" w:eastAsiaTheme="minorEastAsia" w:hAnsiTheme="minorHAnsi" w:cstheme="minorBidi"/>
                <w:noProof/>
                <w:sz w:val="22"/>
                <w:szCs w:val="22"/>
                <w:lang w:eastAsia="en-GB"/>
              </w:rPr>
              <w:tab/>
            </w:r>
            <w:r w:rsidR="00AE1E6E" w:rsidRPr="00C979BA">
              <w:rPr>
                <w:rStyle w:val="Hyperlink"/>
                <w:noProof/>
              </w:rPr>
              <w:t>Load_hddf.py</w:t>
            </w:r>
            <w:r w:rsidR="00AE1E6E">
              <w:rPr>
                <w:noProof/>
                <w:webHidden/>
              </w:rPr>
              <w:tab/>
            </w:r>
            <w:r w:rsidR="00AE1E6E">
              <w:rPr>
                <w:noProof/>
                <w:webHidden/>
              </w:rPr>
              <w:fldChar w:fldCharType="begin"/>
            </w:r>
            <w:r w:rsidR="00AE1E6E">
              <w:rPr>
                <w:noProof/>
                <w:webHidden/>
              </w:rPr>
              <w:instrText xml:space="preserve"> PAGEREF _Toc511165248 \h </w:instrText>
            </w:r>
            <w:r w:rsidR="00AE1E6E">
              <w:rPr>
                <w:noProof/>
                <w:webHidden/>
              </w:rPr>
            </w:r>
            <w:r w:rsidR="00AE1E6E">
              <w:rPr>
                <w:noProof/>
                <w:webHidden/>
              </w:rPr>
              <w:fldChar w:fldCharType="separate"/>
            </w:r>
            <w:r w:rsidR="009E377D">
              <w:rPr>
                <w:noProof/>
                <w:webHidden/>
              </w:rPr>
              <w:t>6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49" w:history="1">
            <w:r w:rsidR="00AE1E6E" w:rsidRPr="00C979BA">
              <w:rPr>
                <w:rStyle w:val="Hyperlink"/>
                <w:noProof/>
              </w:rPr>
              <w:t>6.1.2</w:t>
            </w:r>
            <w:r w:rsidR="00AE1E6E">
              <w:rPr>
                <w:rFonts w:asciiTheme="minorHAnsi" w:eastAsiaTheme="minorEastAsia" w:hAnsiTheme="minorHAnsi" w:cstheme="minorBidi"/>
                <w:noProof/>
                <w:sz w:val="22"/>
                <w:szCs w:val="22"/>
                <w:lang w:eastAsia="en-GB"/>
              </w:rPr>
              <w:tab/>
            </w:r>
            <w:r w:rsidR="00AE1E6E" w:rsidRPr="00C979BA">
              <w:rPr>
                <w:rStyle w:val="Hyperlink"/>
                <w:noProof/>
              </w:rPr>
              <w:t>Train_test_Split.py</w:t>
            </w:r>
            <w:r w:rsidR="00AE1E6E">
              <w:rPr>
                <w:noProof/>
                <w:webHidden/>
              </w:rPr>
              <w:tab/>
            </w:r>
            <w:r w:rsidR="00AE1E6E">
              <w:rPr>
                <w:noProof/>
                <w:webHidden/>
              </w:rPr>
              <w:fldChar w:fldCharType="begin"/>
            </w:r>
            <w:r w:rsidR="00AE1E6E">
              <w:rPr>
                <w:noProof/>
                <w:webHidden/>
              </w:rPr>
              <w:instrText xml:space="preserve"> PAGEREF _Toc511165249 \h </w:instrText>
            </w:r>
            <w:r w:rsidR="00AE1E6E">
              <w:rPr>
                <w:noProof/>
                <w:webHidden/>
              </w:rPr>
            </w:r>
            <w:r w:rsidR="00AE1E6E">
              <w:rPr>
                <w:noProof/>
                <w:webHidden/>
              </w:rPr>
              <w:fldChar w:fldCharType="separate"/>
            </w:r>
            <w:r w:rsidR="009E377D">
              <w:rPr>
                <w:noProof/>
                <w:webHidden/>
              </w:rPr>
              <w:t>6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0" w:history="1">
            <w:r w:rsidR="00AE1E6E" w:rsidRPr="00C979BA">
              <w:rPr>
                <w:rStyle w:val="Hyperlink"/>
                <w:noProof/>
              </w:rPr>
              <w:t>6.1.3</w:t>
            </w:r>
            <w:r w:rsidR="00AE1E6E">
              <w:rPr>
                <w:rFonts w:asciiTheme="minorHAnsi" w:eastAsiaTheme="minorEastAsia" w:hAnsiTheme="minorHAnsi" w:cstheme="minorBidi"/>
                <w:noProof/>
                <w:sz w:val="22"/>
                <w:szCs w:val="22"/>
                <w:lang w:eastAsia="en-GB"/>
              </w:rPr>
              <w:tab/>
            </w:r>
            <w:r w:rsidR="00AE1E6E" w:rsidRPr="00C979BA">
              <w:rPr>
                <w:rStyle w:val="Hyperlink"/>
                <w:noProof/>
              </w:rPr>
              <w:t>DQR</w:t>
            </w:r>
            <w:r w:rsidR="00AE1E6E">
              <w:rPr>
                <w:noProof/>
                <w:webHidden/>
              </w:rPr>
              <w:tab/>
            </w:r>
            <w:r w:rsidR="00AE1E6E">
              <w:rPr>
                <w:noProof/>
                <w:webHidden/>
              </w:rPr>
              <w:fldChar w:fldCharType="begin"/>
            </w:r>
            <w:r w:rsidR="00AE1E6E">
              <w:rPr>
                <w:noProof/>
                <w:webHidden/>
              </w:rPr>
              <w:instrText xml:space="preserve"> PAGEREF _Toc511165250 \h </w:instrText>
            </w:r>
            <w:r w:rsidR="00AE1E6E">
              <w:rPr>
                <w:noProof/>
                <w:webHidden/>
              </w:rPr>
            </w:r>
            <w:r w:rsidR="00AE1E6E">
              <w:rPr>
                <w:noProof/>
                <w:webHidden/>
              </w:rPr>
              <w:fldChar w:fldCharType="separate"/>
            </w:r>
            <w:r w:rsidR="009E377D">
              <w:rPr>
                <w:noProof/>
                <w:webHidden/>
              </w:rPr>
              <w:t>68</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1" w:history="1">
            <w:r w:rsidR="00AE1E6E" w:rsidRPr="00C979BA">
              <w:rPr>
                <w:rStyle w:val="Hyperlink"/>
                <w:noProof/>
              </w:rPr>
              <w:t>6.1.4</w:t>
            </w:r>
            <w:r w:rsidR="00AE1E6E">
              <w:rPr>
                <w:rFonts w:asciiTheme="minorHAnsi" w:eastAsiaTheme="minorEastAsia" w:hAnsiTheme="minorHAnsi" w:cstheme="minorBidi"/>
                <w:noProof/>
                <w:sz w:val="22"/>
                <w:szCs w:val="22"/>
                <w:lang w:eastAsia="en-GB"/>
              </w:rPr>
              <w:tab/>
            </w:r>
            <w:r w:rsidR="00AE1E6E" w:rsidRPr="00C979BA">
              <w:rPr>
                <w:rStyle w:val="Hyperlink"/>
                <w:noProof/>
              </w:rPr>
              <w:t>TrainDset, TestDset and FullDset</w:t>
            </w:r>
            <w:r w:rsidR="00AE1E6E">
              <w:rPr>
                <w:noProof/>
                <w:webHidden/>
              </w:rPr>
              <w:tab/>
            </w:r>
            <w:r w:rsidR="00AE1E6E">
              <w:rPr>
                <w:noProof/>
                <w:webHidden/>
              </w:rPr>
              <w:fldChar w:fldCharType="begin"/>
            </w:r>
            <w:r w:rsidR="00AE1E6E">
              <w:rPr>
                <w:noProof/>
                <w:webHidden/>
              </w:rPr>
              <w:instrText xml:space="preserve"> PAGEREF _Toc511165251 \h </w:instrText>
            </w:r>
            <w:r w:rsidR="00AE1E6E">
              <w:rPr>
                <w:noProof/>
                <w:webHidden/>
              </w:rPr>
            </w:r>
            <w:r w:rsidR="00AE1E6E">
              <w:rPr>
                <w:noProof/>
                <w:webHidden/>
              </w:rPr>
              <w:fldChar w:fldCharType="separate"/>
            </w:r>
            <w:r w:rsidR="009E377D">
              <w:rPr>
                <w:noProof/>
                <w:webHidden/>
              </w:rPr>
              <w:t>69</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2" w:history="1">
            <w:r w:rsidR="00AE1E6E" w:rsidRPr="00C979BA">
              <w:rPr>
                <w:rStyle w:val="Hyperlink"/>
                <w:noProof/>
              </w:rPr>
              <w:t>6.1.5</w:t>
            </w:r>
            <w:r w:rsidR="00AE1E6E">
              <w:rPr>
                <w:rFonts w:asciiTheme="minorHAnsi" w:eastAsiaTheme="minorEastAsia" w:hAnsiTheme="minorHAnsi" w:cstheme="minorBidi"/>
                <w:noProof/>
                <w:sz w:val="22"/>
                <w:szCs w:val="22"/>
                <w:lang w:eastAsia="en-GB"/>
              </w:rPr>
              <w:tab/>
            </w:r>
            <w:r w:rsidR="00AE1E6E" w:rsidRPr="00C979BA">
              <w:rPr>
                <w:rStyle w:val="Hyperlink"/>
                <w:noProof/>
              </w:rPr>
              <w:t>FullVer</w:t>
            </w:r>
            <w:r w:rsidR="00AE1E6E">
              <w:rPr>
                <w:noProof/>
                <w:webHidden/>
              </w:rPr>
              <w:tab/>
            </w:r>
            <w:r w:rsidR="00AE1E6E">
              <w:rPr>
                <w:noProof/>
                <w:webHidden/>
              </w:rPr>
              <w:fldChar w:fldCharType="begin"/>
            </w:r>
            <w:r w:rsidR="00AE1E6E">
              <w:rPr>
                <w:noProof/>
                <w:webHidden/>
              </w:rPr>
              <w:instrText xml:space="preserve"> PAGEREF _Toc511165252 \h </w:instrText>
            </w:r>
            <w:r w:rsidR="00AE1E6E">
              <w:rPr>
                <w:noProof/>
                <w:webHidden/>
              </w:rPr>
            </w:r>
            <w:r w:rsidR="00AE1E6E">
              <w:rPr>
                <w:noProof/>
                <w:webHidden/>
              </w:rPr>
              <w:fldChar w:fldCharType="separate"/>
            </w:r>
            <w:r w:rsidR="009E377D">
              <w:rPr>
                <w:noProof/>
                <w:webHidden/>
              </w:rPr>
              <w:t>69</w:t>
            </w:r>
            <w:r w:rsidR="00AE1E6E">
              <w:rPr>
                <w:noProof/>
                <w:webHidden/>
              </w:rPr>
              <w:fldChar w:fldCharType="end"/>
            </w:r>
          </w:hyperlink>
        </w:p>
        <w:p w:rsidR="00AE1E6E" w:rsidRDefault="00F257F6" w:rsidP="00622BDE">
          <w:pPr>
            <w:pStyle w:val="TOC3"/>
            <w:tabs>
              <w:tab w:val="left" w:pos="13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3" w:history="1">
            <w:r w:rsidR="00AE1E6E" w:rsidRPr="00C979BA">
              <w:rPr>
                <w:rStyle w:val="Hyperlink"/>
                <w:noProof/>
              </w:rPr>
              <w:t>6.1.6</w:t>
            </w:r>
            <w:r w:rsidR="00AE1E6E">
              <w:rPr>
                <w:rFonts w:asciiTheme="minorHAnsi" w:eastAsiaTheme="minorEastAsia" w:hAnsiTheme="minorHAnsi" w:cstheme="minorBidi"/>
                <w:noProof/>
                <w:sz w:val="22"/>
                <w:szCs w:val="22"/>
                <w:lang w:eastAsia="en-GB"/>
              </w:rPr>
              <w:tab/>
            </w:r>
            <w:r w:rsidR="00AE1E6E" w:rsidRPr="00C979BA">
              <w:rPr>
                <w:rStyle w:val="Hyperlink"/>
                <w:noProof/>
              </w:rPr>
              <w:t>FYP.html</w:t>
            </w:r>
            <w:r w:rsidR="00AE1E6E">
              <w:rPr>
                <w:noProof/>
                <w:webHidden/>
              </w:rPr>
              <w:tab/>
            </w:r>
            <w:r w:rsidR="00AE1E6E">
              <w:rPr>
                <w:noProof/>
                <w:webHidden/>
              </w:rPr>
              <w:fldChar w:fldCharType="begin"/>
            </w:r>
            <w:r w:rsidR="00AE1E6E">
              <w:rPr>
                <w:noProof/>
                <w:webHidden/>
              </w:rPr>
              <w:instrText xml:space="preserve"> PAGEREF _Toc511165253 \h </w:instrText>
            </w:r>
            <w:r w:rsidR="00AE1E6E">
              <w:rPr>
                <w:noProof/>
                <w:webHidden/>
              </w:rPr>
            </w:r>
            <w:r w:rsidR="00AE1E6E">
              <w:rPr>
                <w:noProof/>
                <w:webHidden/>
              </w:rPr>
              <w:fldChar w:fldCharType="separate"/>
            </w:r>
            <w:r w:rsidR="009E377D">
              <w:rPr>
                <w:noProof/>
                <w:webHidden/>
              </w:rPr>
              <w:t>71</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4" w:history="1">
            <w:r w:rsidR="00AE1E6E" w:rsidRPr="00C979BA">
              <w:rPr>
                <w:rStyle w:val="Hyperlink"/>
                <w:noProof/>
                <w14:scene3d>
                  <w14:camera w14:prst="orthographicFront"/>
                  <w14:lightRig w14:rig="threePt" w14:dir="t">
                    <w14:rot w14:lat="0" w14:lon="0" w14:rev="0"/>
                  </w14:lightRig>
                </w14:scene3d>
              </w:rPr>
              <w:t>7</w:t>
            </w:r>
            <w:r w:rsidR="00AE1E6E">
              <w:rPr>
                <w:rFonts w:asciiTheme="minorHAnsi" w:eastAsiaTheme="minorEastAsia" w:hAnsiTheme="minorHAnsi" w:cstheme="minorBidi"/>
                <w:noProof/>
                <w:sz w:val="22"/>
                <w:szCs w:val="22"/>
                <w:lang w:eastAsia="en-GB"/>
              </w:rPr>
              <w:tab/>
            </w:r>
            <w:r w:rsidR="00AE1E6E" w:rsidRPr="00C979BA">
              <w:rPr>
                <w:rStyle w:val="Hyperlink"/>
                <w:noProof/>
              </w:rPr>
              <w:t>Project Plan</w:t>
            </w:r>
            <w:r w:rsidR="00AE1E6E">
              <w:rPr>
                <w:noProof/>
                <w:webHidden/>
              </w:rPr>
              <w:tab/>
            </w:r>
            <w:r w:rsidR="00AE1E6E">
              <w:rPr>
                <w:noProof/>
                <w:webHidden/>
              </w:rPr>
              <w:fldChar w:fldCharType="begin"/>
            </w:r>
            <w:r w:rsidR="00AE1E6E">
              <w:rPr>
                <w:noProof/>
                <w:webHidden/>
              </w:rPr>
              <w:instrText xml:space="preserve"> PAGEREF _Toc511165254 \h </w:instrText>
            </w:r>
            <w:r w:rsidR="00AE1E6E">
              <w:rPr>
                <w:noProof/>
                <w:webHidden/>
              </w:rPr>
            </w:r>
            <w:r w:rsidR="00AE1E6E">
              <w:rPr>
                <w:noProof/>
                <w:webHidden/>
              </w:rPr>
              <w:fldChar w:fldCharType="separate"/>
            </w:r>
            <w:r w:rsidR="009E377D">
              <w:rPr>
                <w:noProof/>
                <w:webHidden/>
              </w:rPr>
              <w:t>72</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5" w:history="1">
            <w:r w:rsidR="00AE1E6E" w:rsidRPr="00C979BA">
              <w:rPr>
                <w:rStyle w:val="Hyperlink"/>
                <w:noProof/>
                <w14:scene3d>
                  <w14:camera w14:prst="orthographicFront"/>
                  <w14:lightRig w14:rig="threePt" w14:dir="t">
                    <w14:rot w14:lat="0" w14:lon="0" w14:rev="0"/>
                  </w14:lightRig>
                </w14:scene3d>
              </w:rPr>
              <w:t>8</w:t>
            </w:r>
            <w:r w:rsidR="00AE1E6E">
              <w:rPr>
                <w:rFonts w:asciiTheme="minorHAnsi" w:eastAsiaTheme="minorEastAsia" w:hAnsiTheme="minorHAnsi" w:cstheme="minorBidi"/>
                <w:noProof/>
                <w:sz w:val="22"/>
                <w:szCs w:val="22"/>
                <w:lang w:eastAsia="en-GB"/>
              </w:rPr>
              <w:tab/>
            </w:r>
            <w:r w:rsidR="00AE1E6E" w:rsidRPr="00C979BA">
              <w:rPr>
                <w:rStyle w:val="Hyperlink"/>
                <w:noProof/>
              </w:rPr>
              <w:t>Conclusion</w:t>
            </w:r>
            <w:r w:rsidR="00AE1E6E">
              <w:rPr>
                <w:noProof/>
                <w:webHidden/>
              </w:rPr>
              <w:tab/>
            </w:r>
            <w:r w:rsidR="00AE1E6E">
              <w:rPr>
                <w:noProof/>
                <w:webHidden/>
              </w:rPr>
              <w:fldChar w:fldCharType="begin"/>
            </w:r>
            <w:r w:rsidR="00AE1E6E">
              <w:rPr>
                <w:noProof/>
                <w:webHidden/>
              </w:rPr>
              <w:instrText xml:space="preserve"> PAGEREF _Toc511165255 \h </w:instrText>
            </w:r>
            <w:r w:rsidR="00AE1E6E">
              <w:rPr>
                <w:noProof/>
                <w:webHidden/>
              </w:rPr>
            </w:r>
            <w:r w:rsidR="00AE1E6E">
              <w:rPr>
                <w:noProof/>
                <w:webHidden/>
              </w:rPr>
              <w:fldChar w:fldCharType="separate"/>
            </w:r>
            <w:r w:rsidR="009E377D">
              <w:rPr>
                <w:noProof/>
                <w:webHidden/>
              </w:rPr>
              <w:t>73</w:t>
            </w:r>
            <w:r w:rsidR="00AE1E6E">
              <w:rPr>
                <w:noProof/>
                <w:webHidden/>
              </w:rPr>
              <w:fldChar w:fldCharType="end"/>
            </w:r>
          </w:hyperlink>
        </w:p>
        <w:p w:rsidR="00AE1E6E" w:rsidRDefault="00F257F6" w:rsidP="00622BDE">
          <w:pPr>
            <w:pStyle w:val="TOC1"/>
            <w:tabs>
              <w:tab w:val="left" w:pos="720"/>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6" w:history="1">
            <w:r w:rsidR="00AE1E6E" w:rsidRPr="00C979BA">
              <w:rPr>
                <w:rStyle w:val="Hyperlink"/>
                <w:noProof/>
                <w14:scene3d>
                  <w14:camera w14:prst="orthographicFront"/>
                  <w14:lightRig w14:rig="threePt" w14:dir="t">
                    <w14:rot w14:lat="0" w14:lon="0" w14:rev="0"/>
                  </w14:lightRig>
                </w14:scene3d>
              </w:rPr>
              <w:t>9</w:t>
            </w:r>
            <w:r w:rsidR="00AE1E6E">
              <w:rPr>
                <w:rFonts w:asciiTheme="minorHAnsi" w:eastAsiaTheme="minorEastAsia" w:hAnsiTheme="minorHAnsi" w:cstheme="minorBidi"/>
                <w:noProof/>
                <w:sz w:val="22"/>
                <w:szCs w:val="22"/>
                <w:lang w:eastAsia="en-GB"/>
              </w:rPr>
              <w:tab/>
            </w:r>
            <w:r w:rsidR="00AE1E6E" w:rsidRPr="00C979BA">
              <w:rPr>
                <w:rStyle w:val="Hyperlink"/>
                <w:noProof/>
              </w:rPr>
              <w:t>Bibliography</w:t>
            </w:r>
            <w:r w:rsidR="00AE1E6E">
              <w:rPr>
                <w:noProof/>
                <w:webHidden/>
              </w:rPr>
              <w:tab/>
            </w:r>
            <w:r w:rsidR="00AE1E6E">
              <w:rPr>
                <w:noProof/>
                <w:webHidden/>
              </w:rPr>
              <w:fldChar w:fldCharType="begin"/>
            </w:r>
            <w:r w:rsidR="00AE1E6E">
              <w:rPr>
                <w:noProof/>
                <w:webHidden/>
              </w:rPr>
              <w:instrText xml:space="preserve"> PAGEREF _Toc511165256 \h </w:instrText>
            </w:r>
            <w:r w:rsidR="00AE1E6E">
              <w:rPr>
                <w:noProof/>
                <w:webHidden/>
              </w:rPr>
            </w:r>
            <w:r w:rsidR="00AE1E6E">
              <w:rPr>
                <w:noProof/>
                <w:webHidden/>
              </w:rPr>
              <w:fldChar w:fldCharType="separate"/>
            </w:r>
            <w:r w:rsidR="009E377D">
              <w:rPr>
                <w:noProof/>
                <w:webHidden/>
              </w:rPr>
              <w:t>75</w:t>
            </w:r>
            <w:r w:rsidR="00AE1E6E">
              <w:rPr>
                <w:noProof/>
                <w:webHidden/>
              </w:rPr>
              <w:fldChar w:fldCharType="end"/>
            </w:r>
          </w:hyperlink>
        </w:p>
        <w:p w:rsidR="00AE1E6E" w:rsidRDefault="00F257F6" w:rsidP="00622BDE">
          <w:pPr>
            <w:pStyle w:val="TOC1"/>
            <w:tabs>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7" w:history="1">
            <w:r w:rsidR="00AE1E6E" w:rsidRPr="00C979BA">
              <w:rPr>
                <w:rStyle w:val="Hyperlink"/>
                <w:noProof/>
              </w:rPr>
              <w:t>Appendix A</w:t>
            </w:r>
            <w:r w:rsidR="00AE1E6E">
              <w:rPr>
                <w:noProof/>
                <w:webHidden/>
              </w:rPr>
              <w:tab/>
            </w:r>
            <w:r w:rsidR="00AE1E6E">
              <w:rPr>
                <w:noProof/>
                <w:webHidden/>
              </w:rPr>
              <w:fldChar w:fldCharType="begin"/>
            </w:r>
            <w:r w:rsidR="00AE1E6E">
              <w:rPr>
                <w:noProof/>
                <w:webHidden/>
              </w:rPr>
              <w:instrText xml:space="preserve"> PAGEREF _Toc511165257 \h </w:instrText>
            </w:r>
            <w:r w:rsidR="00AE1E6E">
              <w:rPr>
                <w:noProof/>
                <w:webHidden/>
              </w:rPr>
            </w:r>
            <w:r w:rsidR="00AE1E6E">
              <w:rPr>
                <w:noProof/>
                <w:webHidden/>
              </w:rPr>
              <w:fldChar w:fldCharType="separate"/>
            </w:r>
            <w:r w:rsidR="009E377D">
              <w:rPr>
                <w:noProof/>
                <w:webHidden/>
              </w:rPr>
              <w:t>80</w:t>
            </w:r>
            <w:r w:rsidR="00AE1E6E">
              <w:rPr>
                <w:noProof/>
                <w:webHidden/>
              </w:rPr>
              <w:fldChar w:fldCharType="end"/>
            </w:r>
          </w:hyperlink>
        </w:p>
        <w:p w:rsidR="00AE1E6E" w:rsidRDefault="00F257F6" w:rsidP="00622BDE">
          <w:pPr>
            <w:pStyle w:val="TOC3"/>
            <w:tabs>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8" w:history="1">
            <w:r w:rsidR="00AE1E6E" w:rsidRPr="00C979BA">
              <w:rPr>
                <w:rStyle w:val="Hyperlink"/>
                <w:noProof/>
              </w:rPr>
              <w:t>Full listing of attributes:</w:t>
            </w:r>
            <w:r w:rsidR="00AE1E6E">
              <w:rPr>
                <w:noProof/>
                <w:webHidden/>
              </w:rPr>
              <w:tab/>
            </w:r>
            <w:r w:rsidR="00AE1E6E">
              <w:rPr>
                <w:noProof/>
                <w:webHidden/>
              </w:rPr>
              <w:fldChar w:fldCharType="begin"/>
            </w:r>
            <w:r w:rsidR="00AE1E6E">
              <w:rPr>
                <w:noProof/>
                <w:webHidden/>
              </w:rPr>
              <w:instrText xml:space="preserve"> PAGEREF _Toc511165258 \h </w:instrText>
            </w:r>
            <w:r w:rsidR="00AE1E6E">
              <w:rPr>
                <w:noProof/>
                <w:webHidden/>
              </w:rPr>
            </w:r>
            <w:r w:rsidR="00AE1E6E">
              <w:rPr>
                <w:noProof/>
                <w:webHidden/>
              </w:rPr>
              <w:fldChar w:fldCharType="separate"/>
            </w:r>
            <w:r w:rsidR="009E377D">
              <w:rPr>
                <w:noProof/>
                <w:webHidden/>
              </w:rPr>
              <w:t>80</w:t>
            </w:r>
            <w:r w:rsidR="00AE1E6E">
              <w:rPr>
                <w:noProof/>
                <w:webHidden/>
              </w:rPr>
              <w:fldChar w:fldCharType="end"/>
            </w:r>
          </w:hyperlink>
        </w:p>
        <w:p w:rsidR="00AE1E6E" w:rsidRDefault="00F257F6" w:rsidP="00622BDE">
          <w:pPr>
            <w:pStyle w:val="TOC1"/>
            <w:tabs>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59" w:history="1">
            <w:r w:rsidR="00AE1E6E" w:rsidRPr="00C979BA">
              <w:rPr>
                <w:rStyle w:val="Hyperlink"/>
                <w:noProof/>
              </w:rPr>
              <w:t>Appendix B</w:t>
            </w:r>
            <w:r w:rsidR="00AE1E6E">
              <w:rPr>
                <w:noProof/>
                <w:webHidden/>
              </w:rPr>
              <w:tab/>
            </w:r>
            <w:r w:rsidR="00AE1E6E">
              <w:rPr>
                <w:noProof/>
                <w:webHidden/>
              </w:rPr>
              <w:fldChar w:fldCharType="begin"/>
            </w:r>
            <w:r w:rsidR="00AE1E6E">
              <w:rPr>
                <w:noProof/>
                <w:webHidden/>
              </w:rPr>
              <w:instrText xml:space="preserve"> PAGEREF _Toc511165259 \h </w:instrText>
            </w:r>
            <w:r w:rsidR="00AE1E6E">
              <w:rPr>
                <w:noProof/>
                <w:webHidden/>
              </w:rPr>
            </w:r>
            <w:r w:rsidR="00AE1E6E">
              <w:rPr>
                <w:noProof/>
                <w:webHidden/>
              </w:rPr>
              <w:fldChar w:fldCharType="separate"/>
            </w:r>
            <w:r w:rsidR="009E377D">
              <w:rPr>
                <w:noProof/>
                <w:webHidden/>
              </w:rPr>
              <w:t>83</w:t>
            </w:r>
            <w:r w:rsidR="00AE1E6E">
              <w:rPr>
                <w:noProof/>
                <w:webHidden/>
              </w:rPr>
              <w:fldChar w:fldCharType="end"/>
            </w:r>
          </w:hyperlink>
        </w:p>
        <w:p w:rsidR="00AE1E6E" w:rsidRDefault="00F257F6" w:rsidP="00622BDE">
          <w:pPr>
            <w:pStyle w:val="TOC3"/>
            <w:tabs>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60" w:history="1">
            <w:r w:rsidR="00AE1E6E" w:rsidRPr="00C979BA">
              <w:rPr>
                <w:rStyle w:val="Hyperlink"/>
                <w:noProof/>
              </w:rPr>
              <w:t>Original Data Plots</w:t>
            </w:r>
            <w:r w:rsidR="00AE1E6E">
              <w:rPr>
                <w:noProof/>
                <w:webHidden/>
              </w:rPr>
              <w:tab/>
            </w:r>
            <w:r w:rsidR="00AE1E6E">
              <w:rPr>
                <w:noProof/>
                <w:webHidden/>
              </w:rPr>
              <w:fldChar w:fldCharType="begin"/>
            </w:r>
            <w:r w:rsidR="00AE1E6E">
              <w:rPr>
                <w:noProof/>
                <w:webHidden/>
              </w:rPr>
              <w:instrText xml:space="preserve"> PAGEREF _Toc511165260 \h </w:instrText>
            </w:r>
            <w:r w:rsidR="00AE1E6E">
              <w:rPr>
                <w:noProof/>
                <w:webHidden/>
              </w:rPr>
            </w:r>
            <w:r w:rsidR="00AE1E6E">
              <w:rPr>
                <w:noProof/>
                <w:webHidden/>
              </w:rPr>
              <w:fldChar w:fldCharType="separate"/>
            </w:r>
            <w:r w:rsidR="009E377D">
              <w:rPr>
                <w:noProof/>
                <w:webHidden/>
              </w:rPr>
              <w:t>83</w:t>
            </w:r>
            <w:r w:rsidR="00AE1E6E">
              <w:rPr>
                <w:noProof/>
                <w:webHidden/>
              </w:rPr>
              <w:fldChar w:fldCharType="end"/>
            </w:r>
          </w:hyperlink>
        </w:p>
        <w:p w:rsidR="00AE1E6E" w:rsidRDefault="00F257F6" w:rsidP="00622BDE">
          <w:pPr>
            <w:pStyle w:val="TOC3"/>
            <w:tabs>
              <w:tab w:val="right" w:leader="dot" w:pos="8302"/>
            </w:tabs>
            <w:spacing w:after="0" w:afterAutospacing="0" w:line="240" w:lineRule="auto"/>
            <w:rPr>
              <w:rFonts w:asciiTheme="minorHAnsi" w:eastAsiaTheme="minorEastAsia" w:hAnsiTheme="minorHAnsi" w:cstheme="minorBidi"/>
              <w:noProof/>
              <w:sz w:val="22"/>
              <w:szCs w:val="22"/>
              <w:lang w:eastAsia="en-GB"/>
            </w:rPr>
          </w:pPr>
          <w:hyperlink w:anchor="_Toc511165261" w:history="1">
            <w:r w:rsidR="00AE1E6E" w:rsidRPr="00C979BA">
              <w:rPr>
                <w:rStyle w:val="Hyperlink"/>
                <w:noProof/>
              </w:rPr>
              <w:t>Pre-processed Data</w:t>
            </w:r>
            <w:r w:rsidR="00AE1E6E">
              <w:rPr>
                <w:noProof/>
                <w:webHidden/>
              </w:rPr>
              <w:tab/>
            </w:r>
            <w:r w:rsidR="00AE1E6E">
              <w:rPr>
                <w:noProof/>
                <w:webHidden/>
              </w:rPr>
              <w:fldChar w:fldCharType="begin"/>
            </w:r>
            <w:r w:rsidR="00AE1E6E">
              <w:rPr>
                <w:noProof/>
                <w:webHidden/>
              </w:rPr>
              <w:instrText xml:space="preserve"> PAGEREF _Toc511165261 \h </w:instrText>
            </w:r>
            <w:r w:rsidR="00AE1E6E">
              <w:rPr>
                <w:noProof/>
                <w:webHidden/>
              </w:rPr>
            </w:r>
            <w:r w:rsidR="00AE1E6E">
              <w:rPr>
                <w:noProof/>
                <w:webHidden/>
              </w:rPr>
              <w:fldChar w:fldCharType="separate"/>
            </w:r>
            <w:r w:rsidR="009E377D">
              <w:rPr>
                <w:noProof/>
                <w:webHidden/>
              </w:rPr>
              <w:t>86</w:t>
            </w:r>
            <w:r w:rsidR="00AE1E6E">
              <w:rPr>
                <w:noProof/>
                <w:webHidden/>
              </w:rPr>
              <w:fldChar w:fldCharType="end"/>
            </w:r>
          </w:hyperlink>
        </w:p>
        <w:p w:rsidR="00C174EE" w:rsidRPr="00761AB1" w:rsidRDefault="006917AA" w:rsidP="00622BDE">
          <w:pPr>
            <w:spacing w:after="0" w:afterAutospacing="0" w:line="240" w:lineRule="auto"/>
            <w:ind w:left="0"/>
            <w:contextualSpacing/>
          </w:pPr>
          <w:r w:rsidRPr="007C5160">
            <w:fldChar w:fldCharType="end"/>
          </w:r>
        </w:p>
      </w:sdtContent>
    </w:sdt>
    <w:p w:rsidR="00320B5C" w:rsidRDefault="00320B5C" w:rsidP="00761AB1">
      <w:pPr>
        <w:rPr>
          <w:lang w:val="en-IE"/>
        </w:rPr>
      </w:pPr>
    </w:p>
    <w:p w:rsidR="00761AB1" w:rsidRDefault="00761AB1" w:rsidP="00761AB1">
      <w:pPr>
        <w:rPr>
          <w:lang w:val="en-IE"/>
        </w:rPr>
      </w:pPr>
    </w:p>
    <w:p w:rsidR="00223F20" w:rsidRDefault="00223F20" w:rsidP="00AA63EE">
      <w:pPr>
        <w:ind w:left="0"/>
        <w:rPr>
          <w:lang w:val="en-IE"/>
        </w:rPr>
      </w:pPr>
    </w:p>
    <w:p w:rsidR="00622BDE" w:rsidRDefault="00622BDE" w:rsidP="00AA63EE">
      <w:pPr>
        <w:ind w:left="0"/>
        <w:rPr>
          <w:lang w:val="en-IE"/>
        </w:rPr>
      </w:pPr>
    </w:p>
    <w:p w:rsidR="00E34DB9" w:rsidRDefault="00E34DB9" w:rsidP="00AA63EE">
      <w:pPr>
        <w:ind w:left="0"/>
        <w:rPr>
          <w:lang w:val="en-IE"/>
        </w:rPr>
      </w:pPr>
    </w:p>
    <w:p w:rsidR="00AA63EE" w:rsidRDefault="00AA63EE" w:rsidP="00223F20">
      <w:pPr>
        <w:ind w:left="0" w:firstLine="720"/>
        <w:rPr>
          <w:lang w:val="en-IE"/>
        </w:rPr>
      </w:pPr>
    </w:p>
    <w:p w:rsidR="00AA63EE" w:rsidRPr="00C0591B" w:rsidRDefault="00AA63EE" w:rsidP="00AA63EE">
      <w:pPr>
        <w:ind w:left="0"/>
        <w:rPr>
          <w:lang w:val="en-IE"/>
        </w:rPr>
      </w:pPr>
    </w:p>
    <w:p w:rsidR="00760D26" w:rsidRPr="00760D26" w:rsidRDefault="00760D26" w:rsidP="00761AB1">
      <w:pPr>
        <w:rPr>
          <w:color w:val="4F81BD" w:themeColor="accent1"/>
        </w:rPr>
      </w:pPr>
      <w:r w:rsidRPr="00C0591B">
        <w:rPr>
          <w:color w:val="4F81BD" w:themeColor="accent1"/>
          <w:sz w:val="40"/>
        </w:rPr>
        <w:lastRenderedPageBreak/>
        <w:t xml:space="preserve">Table of Figures </w:t>
      </w:r>
      <w:r w:rsidRPr="00760D26">
        <w:rPr>
          <w:color w:val="4F81BD" w:themeColor="accent1"/>
        </w:rPr>
        <w:t xml:space="preserve"> </w:t>
      </w:r>
    </w:p>
    <w:p w:rsidR="00D168C4" w:rsidRDefault="00760D2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r>
        <w:fldChar w:fldCharType="begin"/>
      </w:r>
      <w:r>
        <w:instrText xml:space="preserve"> TOC \f F \h \z \c "Figure" </w:instrText>
      </w:r>
      <w:r>
        <w:fldChar w:fldCharType="separate"/>
      </w:r>
      <w:hyperlink r:id="rId14" w:anchor="_Toc510708950" w:history="1">
        <w:r w:rsidR="00D168C4" w:rsidRPr="00C729A3">
          <w:rPr>
            <w:rStyle w:val="Hyperlink"/>
            <w:noProof/>
          </w:rPr>
          <w:t>Figure 1 Logistic Function Formula</w:t>
        </w:r>
        <w:r w:rsidR="00D168C4">
          <w:rPr>
            <w:noProof/>
            <w:webHidden/>
          </w:rPr>
          <w:tab/>
        </w:r>
        <w:r w:rsidR="00D168C4">
          <w:rPr>
            <w:noProof/>
            <w:webHidden/>
          </w:rPr>
          <w:fldChar w:fldCharType="begin"/>
        </w:r>
        <w:r w:rsidR="00D168C4">
          <w:rPr>
            <w:noProof/>
            <w:webHidden/>
          </w:rPr>
          <w:instrText xml:space="preserve"> PAGEREF _Toc510708950 \h </w:instrText>
        </w:r>
        <w:r w:rsidR="00D168C4">
          <w:rPr>
            <w:noProof/>
            <w:webHidden/>
          </w:rPr>
        </w:r>
        <w:r w:rsidR="00D168C4">
          <w:rPr>
            <w:noProof/>
            <w:webHidden/>
          </w:rPr>
          <w:fldChar w:fldCharType="separate"/>
        </w:r>
        <w:r w:rsidR="009E377D">
          <w:rPr>
            <w:noProof/>
            <w:webHidden/>
          </w:rPr>
          <w:t>1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1" w:history="1">
        <w:r w:rsidR="00D168C4" w:rsidRPr="00C729A3">
          <w:rPr>
            <w:rStyle w:val="Hyperlink"/>
            <w:noProof/>
          </w:rPr>
          <w:t>Figure 2 Logistic Regression Formula</w:t>
        </w:r>
        <w:r w:rsidR="00D168C4">
          <w:rPr>
            <w:noProof/>
            <w:webHidden/>
          </w:rPr>
          <w:tab/>
        </w:r>
        <w:r w:rsidR="00D168C4">
          <w:rPr>
            <w:noProof/>
            <w:webHidden/>
          </w:rPr>
          <w:fldChar w:fldCharType="begin"/>
        </w:r>
        <w:r w:rsidR="00D168C4">
          <w:rPr>
            <w:noProof/>
            <w:webHidden/>
          </w:rPr>
          <w:instrText xml:space="preserve"> PAGEREF _Toc510708951 \h </w:instrText>
        </w:r>
        <w:r w:rsidR="00D168C4">
          <w:rPr>
            <w:noProof/>
            <w:webHidden/>
          </w:rPr>
        </w:r>
        <w:r w:rsidR="00D168C4">
          <w:rPr>
            <w:noProof/>
            <w:webHidden/>
          </w:rPr>
          <w:fldChar w:fldCharType="separate"/>
        </w:r>
        <w:r w:rsidR="009E377D">
          <w:rPr>
            <w:noProof/>
            <w:webHidden/>
          </w:rPr>
          <w:t>1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2" w:history="1">
        <w:r w:rsidR="00D168C4" w:rsidRPr="00C729A3">
          <w:rPr>
            <w:rStyle w:val="Hyperlink"/>
            <w:noProof/>
          </w:rPr>
          <w:t>Figure 3 Random Forrest Regressing Formula</w:t>
        </w:r>
        <w:r w:rsidR="00D168C4">
          <w:rPr>
            <w:noProof/>
            <w:webHidden/>
          </w:rPr>
          <w:tab/>
        </w:r>
        <w:r w:rsidR="00D168C4">
          <w:rPr>
            <w:noProof/>
            <w:webHidden/>
          </w:rPr>
          <w:fldChar w:fldCharType="begin"/>
        </w:r>
        <w:r w:rsidR="00D168C4">
          <w:rPr>
            <w:noProof/>
            <w:webHidden/>
          </w:rPr>
          <w:instrText xml:space="preserve"> PAGEREF _Toc510708952 \h </w:instrText>
        </w:r>
        <w:r w:rsidR="00D168C4">
          <w:rPr>
            <w:noProof/>
            <w:webHidden/>
          </w:rPr>
        </w:r>
        <w:r w:rsidR="00D168C4">
          <w:rPr>
            <w:noProof/>
            <w:webHidden/>
          </w:rPr>
          <w:fldChar w:fldCharType="separate"/>
        </w:r>
        <w:r w:rsidR="009E377D">
          <w:rPr>
            <w:noProof/>
            <w:webHidden/>
          </w:rPr>
          <w:t>1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3" w:history="1">
        <w:r w:rsidR="00D168C4" w:rsidRPr="00C729A3">
          <w:rPr>
            <w:rStyle w:val="Hyperlink"/>
            <w:noProof/>
          </w:rPr>
          <w:t>Figure 4 Bayes' theorem</w:t>
        </w:r>
        <w:r w:rsidR="00D168C4">
          <w:rPr>
            <w:noProof/>
            <w:webHidden/>
          </w:rPr>
          <w:tab/>
        </w:r>
        <w:r w:rsidR="00D168C4">
          <w:rPr>
            <w:noProof/>
            <w:webHidden/>
          </w:rPr>
          <w:fldChar w:fldCharType="begin"/>
        </w:r>
        <w:r w:rsidR="00D168C4">
          <w:rPr>
            <w:noProof/>
            <w:webHidden/>
          </w:rPr>
          <w:instrText xml:space="preserve"> PAGEREF _Toc510708953 \h </w:instrText>
        </w:r>
        <w:r w:rsidR="00D168C4">
          <w:rPr>
            <w:noProof/>
            <w:webHidden/>
          </w:rPr>
        </w:r>
        <w:r w:rsidR="00D168C4">
          <w:rPr>
            <w:noProof/>
            <w:webHidden/>
          </w:rPr>
          <w:fldChar w:fldCharType="separate"/>
        </w:r>
        <w:r w:rsidR="009E377D">
          <w:rPr>
            <w:noProof/>
            <w:webHidden/>
          </w:rPr>
          <w:t>1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4" w:history="1">
        <w:r w:rsidR="00EA2D35">
          <w:rPr>
            <w:rStyle w:val="Hyperlink"/>
            <w:noProof/>
          </w:rPr>
          <w:t>Figure 5 Continuous</w:t>
        </w:r>
        <w:r w:rsidR="00D168C4" w:rsidRPr="00C729A3">
          <w:rPr>
            <w:rStyle w:val="Hyperlink"/>
            <w:noProof/>
          </w:rPr>
          <w:t xml:space="preserve"> Di</w:t>
        </w:r>
        <w:r w:rsidR="00EA2D35">
          <w:rPr>
            <w:rStyle w:val="Hyperlink"/>
            <w:noProof/>
          </w:rPr>
          <w:t>stance Functions………Figure 6 Categorical</w:t>
        </w:r>
        <w:r w:rsidR="00D168C4" w:rsidRPr="00C729A3">
          <w:rPr>
            <w:rStyle w:val="Hyperlink"/>
            <w:noProof/>
          </w:rPr>
          <w:t xml:space="preserve"> Distance Function</w:t>
        </w:r>
        <w:r w:rsidR="00D168C4">
          <w:rPr>
            <w:noProof/>
            <w:webHidden/>
          </w:rPr>
          <w:tab/>
        </w:r>
        <w:r w:rsidR="00D168C4">
          <w:rPr>
            <w:noProof/>
            <w:webHidden/>
          </w:rPr>
          <w:fldChar w:fldCharType="begin"/>
        </w:r>
        <w:r w:rsidR="00D168C4">
          <w:rPr>
            <w:noProof/>
            <w:webHidden/>
          </w:rPr>
          <w:instrText xml:space="preserve"> PAGEREF _Toc510708954 \h </w:instrText>
        </w:r>
        <w:r w:rsidR="00D168C4">
          <w:rPr>
            <w:noProof/>
            <w:webHidden/>
          </w:rPr>
        </w:r>
        <w:r w:rsidR="00D168C4">
          <w:rPr>
            <w:noProof/>
            <w:webHidden/>
          </w:rPr>
          <w:fldChar w:fldCharType="separate"/>
        </w:r>
        <w:r w:rsidR="009E377D">
          <w:rPr>
            <w:noProof/>
            <w:webHidden/>
          </w:rPr>
          <w:t>1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5" w:history="1">
        <w:r w:rsidR="00D168C4" w:rsidRPr="00C729A3">
          <w:rPr>
            <w:rStyle w:val="Hyperlink"/>
            <w:noProof/>
          </w:rPr>
          <w:t>Figure 7 Data after the first round of manual feature selection</w:t>
        </w:r>
        <w:r w:rsidR="00D168C4">
          <w:rPr>
            <w:noProof/>
            <w:webHidden/>
          </w:rPr>
          <w:tab/>
        </w:r>
        <w:r w:rsidR="00D168C4">
          <w:rPr>
            <w:noProof/>
            <w:webHidden/>
          </w:rPr>
          <w:fldChar w:fldCharType="begin"/>
        </w:r>
        <w:r w:rsidR="00D168C4">
          <w:rPr>
            <w:noProof/>
            <w:webHidden/>
          </w:rPr>
          <w:instrText xml:space="preserve"> PAGEREF _Toc510708955 \h </w:instrText>
        </w:r>
        <w:r w:rsidR="00D168C4">
          <w:rPr>
            <w:noProof/>
            <w:webHidden/>
          </w:rPr>
        </w:r>
        <w:r w:rsidR="00D168C4">
          <w:rPr>
            <w:noProof/>
            <w:webHidden/>
          </w:rPr>
          <w:fldChar w:fldCharType="separate"/>
        </w:r>
        <w:r w:rsidR="009E377D">
          <w:rPr>
            <w:noProof/>
            <w:webHidden/>
          </w:rPr>
          <w:t>2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6" w:history="1">
        <w:r w:rsidR="00D168C4" w:rsidRPr="00C729A3">
          <w:rPr>
            <w:rStyle w:val="Hyperlink"/>
            <w:noProof/>
          </w:rPr>
          <w:t>Figure 8 Data after second round of manual feature selection</w:t>
        </w:r>
        <w:r w:rsidR="00D168C4">
          <w:rPr>
            <w:noProof/>
            <w:webHidden/>
          </w:rPr>
          <w:tab/>
        </w:r>
        <w:r w:rsidR="00D168C4">
          <w:rPr>
            <w:noProof/>
            <w:webHidden/>
          </w:rPr>
          <w:fldChar w:fldCharType="begin"/>
        </w:r>
        <w:r w:rsidR="00D168C4">
          <w:rPr>
            <w:noProof/>
            <w:webHidden/>
          </w:rPr>
          <w:instrText xml:space="preserve"> PAGEREF _Toc510708956 \h </w:instrText>
        </w:r>
        <w:r w:rsidR="00D168C4">
          <w:rPr>
            <w:noProof/>
            <w:webHidden/>
          </w:rPr>
        </w:r>
        <w:r w:rsidR="00D168C4">
          <w:rPr>
            <w:noProof/>
            <w:webHidden/>
          </w:rPr>
          <w:fldChar w:fldCharType="separate"/>
        </w:r>
        <w:r w:rsidR="009E377D">
          <w:rPr>
            <w:noProof/>
            <w:webHidden/>
          </w:rPr>
          <w:t>2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7" w:history="1">
        <w:r w:rsidR="00D168C4" w:rsidRPr="00C729A3">
          <w:rPr>
            <w:rStyle w:val="Hyperlink"/>
            <w:noProof/>
          </w:rPr>
          <w:t>Figure 9 Age dispersion across the dataset</w:t>
        </w:r>
        <w:r w:rsidR="00D168C4">
          <w:rPr>
            <w:noProof/>
            <w:webHidden/>
          </w:rPr>
          <w:tab/>
        </w:r>
        <w:r w:rsidR="00D168C4">
          <w:rPr>
            <w:noProof/>
            <w:webHidden/>
          </w:rPr>
          <w:fldChar w:fldCharType="begin"/>
        </w:r>
        <w:r w:rsidR="00D168C4">
          <w:rPr>
            <w:noProof/>
            <w:webHidden/>
          </w:rPr>
          <w:instrText xml:space="preserve"> PAGEREF _Toc510708957 \h </w:instrText>
        </w:r>
        <w:r w:rsidR="00D168C4">
          <w:rPr>
            <w:noProof/>
            <w:webHidden/>
          </w:rPr>
        </w:r>
        <w:r w:rsidR="00D168C4">
          <w:rPr>
            <w:noProof/>
            <w:webHidden/>
          </w:rPr>
          <w:fldChar w:fldCharType="separate"/>
        </w:r>
        <w:r w:rsidR="009E377D">
          <w:rPr>
            <w:noProof/>
            <w:webHidden/>
          </w:rPr>
          <w:t>2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8" w:history="1">
        <w:r w:rsidR="00D168C4" w:rsidRPr="00C729A3">
          <w:rPr>
            <w:rStyle w:val="Hyperlink"/>
            <w:noProof/>
          </w:rPr>
          <w:t>Figure 10 Gender distribution across the feature</w:t>
        </w:r>
        <w:r w:rsidR="00D168C4">
          <w:rPr>
            <w:noProof/>
            <w:webHidden/>
          </w:rPr>
          <w:tab/>
        </w:r>
        <w:r w:rsidR="00D168C4">
          <w:rPr>
            <w:noProof/>
            <w:webHidden/>
          </w:rPr>
          <w:fldChar w:fldCharType="begin"/>
        </w:r>
        <w:r w:rsidR="00D168C4">
          <w:rPr>
            <w:noProof/>
            <w:webHidden/>
          </w:rPr>
          <w:instrText xml:space="preserve"> PAGEREF _Toc510708958 \h </w:instrText>
        </w:r>
        <w:r w:rsidR="00D168C4">
          <w:rPr>
            <w:noProof/>
            <w:webHidden/>
          </w:rPr>
        </w:r>
        <w:r w:rsidR="00D168C4">
          <w:rPr>
            <w:noProof/>
            <w:webHidden/>
          </w:rPr>
          <w:fldChar w:fldCharType="separate"/>
        </w:r>
        <w:r w:rsidR="009E377D">
          <w:rPr>
            <w:noProof/>
            <w:webHidden/>
          </w:rPr>
          <w:t>2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59" w:history="1">
        <w:r w:rsidR="00D168C4" w:rsidRPr="00C729A3">
          <w:rPr>
            <w:rStyle w:val="Hyperlink"/>
            <w:noProof/>
          </w:rPr>
          <w:t>Figure 11 Pain type across the feature</w:t>
        </w:r>
        <w:r w:rsidR="00D168C4">
          <w:rPr>
            <w:noProof/>
            <w:webHidden/>
          </w:rPr>
          <w:tab/>
        </w:r>
        <w:r w:rsidR="00D168C4">
          <w:rPr>
            <w:noProof/>
            <w:webHidden/>
          </w:rPr>
          <w:fldChar w:fldCharType="begin"/>
        </w:r>
        <w:r w:rsidR="00D168C4">
          <w:rPr>
            <w:noProof/>
            <w:webHidden/>
          </w:rPr>
          <w:instrText xml:space="preserve"> PAGEREF _Toc510708959 \h </w:instrText>
        </w:r>
        <w:r w:rsidR="00D168C4">
          <w:rPr>
            <w:noProof/>
            <w:webHidden/>
          </w:rPr>
        </w:r>
        <w:r w:rsidR="00D168C4">
          <w:rPr>
            <w:noProof/>
            <w:webHidden/>
          </w:rPr>
          <w:fldChar w:fldCharType="separate"/>
        </w:r>
        <w:r w:rsidR="009E377D">
          <w:rPr>
            <w:noProof/>
            <w:webHidden/>
          </w:rPr>
          <w:t>25</w:t>
        </w:r>
        <w:r w:rsidR="00D168C4">
          <w:rPr>
            <w:noProof/>
            <w:webHidden/>
          </w:rPr>
          <w:fldChar w:fldCharType="end"/>
        </w:r>
      </w:hyperlink>
    </w:p>
    <w:p w:rsidR="00D168C4" w:rsidRDefault="00F257F6" w:rsidP="00EA2D35">
      <w:pPr>
        <w:pStyle w:val="TableofFigures"/>
        <w:tabs>
          <w:tab w:val="left" w:pos="4953"/>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0" w:history="1">
        <w:r w:rsidR="00D168C4" w:rsidRPr="00C729A3">
          <w:rPr>
            <w:rStyle w:val="Hyperlink"/>
            <w:noProof/>
          </w:rPr>
          <w:t xml:space="preserve">Figure 12 Rest BP </w:t>
        </w:r>
        <w:r w:rsidR="00EA2D35">
          <w:rPr>
            <w:rStyle w:val="Hyperlink"/>
            <w:noProof/>
          </w:rPr>
          <w:t>distribution across the dataset……………..</w:t>
        </w:r>
        <w:r w:rsidR="00D168C4" w:rsidRPr="00C729A3">
          <w:rPr>
            <w:rStyle w:val="Hyperlink"/>
            <w:noProof/>
          </w:rPr>
          <w:t>Figure 13 BP Chart</w:t>
        </w:r>
        <w:r w:rsidR="00D168C4">
          <w:rPr>
            <w:noProof/>
            <w:webHidden/>
          </w:rPr>
          <w:tab/>
        </w:r>
        <w:r w:rsidR="00D168C4">
          <w:rPr>
            <w:noProof/>
            <w:webHidden/>
          </w:rPr>
          <w:fldChar w:fldCharType="begin"/>
        </w:r>
        <w:r w:rsidR="00D168C4">
          <w:rPr>
            <w:noProof/>
            <w:webHidden/>
          </w:rPr>
          <w:instrText xml:space="preserve"> PAGEREF _Toc510708960 \h </w:instrText>
        </w:r>
        <w:r w:rsidR="00D168C4">
          <w:rPr>
            <w:noProof/>
            <w:webHidden/>
          </w:rPr>
        </w:r>
        <w:r w:rsidR="00D168C4">
          <w:rPr>
            <w:noProof/>
            <w:webHidden/>
          </w:rPr>
          <w:fldChar w:fldCharType="separate"/>
        </w:r>
        <w:r w:rsidR="009E377D">
          <w:rPr>
            <w:noProof/>
            <w:webHidden/>
          </w:rPr>
          <w:t>25</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1" w:history="1">
        <w:r w:rsidR="00D168C4" w:rsidRPr="00C729A3">
          <w:rPr>
            <w:rStyle w:val="Hyperlink"/>
            <w:noProof/>
          </w:rPr>
          <w:t>Figure 14 CHOL distribution across the dataset</w:t>
        </w:r>
        <w:r w:rsidR="00D168C4">
          <w:rPr>
            <w:noProof/>
            <w:webHidden/>
          </w:rPr>
          <w:tab/>
        </w:r>
        <w:r w:rsidR="00D168C4">
          <w:rPr>
            <w:noProof/>
            <w:webHidden/>
          </w:rPr>
          <w:fldChar w:fldCharType="begin"/>
        </w:r>
        <w:r w:rsidR="00D168C4">
          <w:rPr>
            <w:noProof/>
            <w:webHidden/>
          </w:rPr>
          <w:instrText xml:space="preserve"> PAGEREF _Toc510708961 \h </w:instrText>
        </w:r>
        <w:r w:rsidR="00D168C4">
          <w:rPr>
            <w:noProof/>
            <w:webHidden/>
          </w:rPr>
        </w:r>
        <w:r w:rsidR="00D168C4">
          <w:rPr>
            <w:noProof/>
            <w:webHidden/>
          </w:rPr>
          <w:fldChar w:fldCharType="separate"/>
        </w:r>
        <w:r w:rsidR="009E377D">
          <w:rPr>
            <w:noProof/>
            <w:webHidden/>
          </w:rPr>
          <w:t>2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2" w:history="1">
        <w:r w:rsidR="00D168C4" w:rsidRPr="00C729A3">
          <w:rPr>
            <w:rStyle w:val="Hyperlink"/>
            <w:noProof/>
          </w:rPr>
          <w:t>Figure 15 Family History of heart disease</w:t>
        </w:r>
        <w:r w:rsidR="00D168C4">
          <w:rPr>
            <w:noProof/>
            <w:webHidden/>
          </w:rPr>
          <w:tab/>
        </w:r>
        <w:r w:rsidR="00D168C4">
          <w:rPr>
            <w:noProof/>
            <w:webHidden/>
          </w:rPr>
          <w:fldChar w:fldCharType="begin"/>
        </w:r>
        <w:r w:rsidR="00D168C4">
          <w:rPr>
            <w:noProof/>
            <w:webHidden/>
          </w:rPr>
          <w:instrText xml:space="preserve"> PAGEREF _Toc510708962 \h </w:instrText>
        </w:r>
        <w:r w:rsidR="00D168C4">
          <w:rPr>
            <w:noProof/>
            <w:webHidden/>
          </w:rPr>
        </w:r>
        <w:r w:rsidR="00D168C4">
          <w:rPr>
            <w:noProof/>
            <w:webHidden/>
          </w:rPr>
          <w:fldChar w:fldCharType="separate"/>
        </w:r>
        <w:r w:rsidR="009E377D">
          <w:rPr>
            <w:noProof/>
            <w:webHidden/>
          </w:rPr>
          <w:t>2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3" w:history="1">
        <w:r w:rsidR="00D168C4" w:rsidRPr="00C729A3">
          <w:rPr>
            <w:rStyle w:val="Hyperlink"/>
            <w:noProof/>
          </w:rPr>
          <w:t>Figure 16 Fasting Blood sugar</w:t>
        </w:r>
        <w:r w:rsidR="00D168C4">
          <w:rPr>
            <w:noProof/>
            <w:webHidden/>
          </w:rPr>
          <w:tab/>
        </w:r>
        <w:r w:rsidR="00D168C4">
          <w:rPr>
            <w:noProof/>
            <w:webHidden/>
          </w:rPr>
          <w:fldChar w:fldCharType="begin"/>
        </w:r>
        <w:r w:rsidR="00D168C4">
          <w:rPr>
            <w:noProof/>
            <w:webHidden/>
          </w:rPr>
          <w:instrText xml:space="preserve"> PAGEREF _Toc510708963 \h </w:instrText>
        </w:r>
        <w:r w:rsidR="00D168C4">
          <w:rPr>
            <w:noProof/>
            <w:webHidden/>
          </w:rPr>
        </w:r>
        <w:r w:rsidR="00D168C4">
          <w:rPr>
            <w:noProof/>
            <w:webHidden/>
          </w:rPr>
          <w:fldChar w:fldCharType="separate"/>
        </w:r>
        <w:r w:rsidR="009E377D">
          <w:rPr>
            <w:noProof/>
            <w:webHidden/>
          </w:rPr>
          <w:t>27</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4" w:history="1">
        <w:r w:rsidR="00D168C4" w:rsidRPr="00C729A3">
          <w:rPr>
            <w:rStyle w:val="Hyperlink"/>
            <w:noProof/>
          </w:rPr>
          <w:t>Figure 17 Resting ECG</w:t>
        </w:r>
        <w:r w:rsidR="00D168C4">
          <w:rPr>
            <w:noProof/>
            <w:webHidden/>
          </w:rPr>
          <w:tab/>
        </w:r>
        <w:r w:rsidR="00D168C4">
          <w:rPr>
            <w:noProof/>
            <w:webHidden/>
          </w:rPr>
          <w:fldChar w:fldCharType="begin"/>
        </w:r>
        <w:r w:rsidR="00D168C4">
          <w:rPr>
            <w:noProof/>
            <w:webHidden/>
          </w:rPr>
          <w:instrText xml:space="preserve"> PAGEREF _Toc510708964 \h </w:instrText>
        </w:r>
        <w:r w:rsidR="00D168C4">
          <w:rPr>
            <w:noProof/>
            <w:webHidden/>
          </w:rPr>
        </w:r>
        <w:r w:rsidR="00D168C4">
          <w:rPr>
            <w:noProof/>
            <w:webHidden/>
          </w:rPr>
          <w:fldChar w:fldCharType="separate"/>
        </w:r>
        <w:r w:rsidR="009E377D">
          <w:rPr>
            <w:noProof/>
            <w:webHidden/>
          </w:rPr>
          <w:t>27</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5" w:history="1">
        <w:r w:rsidR="00D168C4" w:rsidRPr="00C729A3">
          <w:rPr>
            <w:rStyle w:val="Hyperlink"/>
            <w:noProof/>
          </w:rPr>
          <w:t>Figure 18 Max Heart rate Achieved</w:t>
        </w:r>
        <w:r w:rsidR="00D168C4">
          <w:rPr>
            <w:noProof/>
            <w:webHidden/>
          </w:rPr>
          <w:tab/>
        </w:r>
        <w:r w:rsidR="00D168C4">
          <w:rPr>
            <w:noProof/>
            <w:webHidden/>
          </w:rPr>
          <w:fldChar w:fldCharType="begin"/>
        </w:r>
        <w:r w:rsidR="00D168C4">
          <w:rPr>
            <w:noProof/>
            <w:webHidden/>
          </w:rPr>
          <w:instrText xml:space="preserve"> PAGEREF _Toc510708965 \h </w:instrText>
        </w:r>
        <w:r w:rsidR="00D168C4">
          <w:rPr>
            <w:noProof/>
            <w:webHidden/>
          </w:rPr>
        </w:r>
        <w:r w:rsidR="00D168C4">
          <w:rPr>
            <w:noProof/>
            <w:webHidden/>
          </w:rPr>
          <w:fldChar w:fldCharType="separate"/>
        </w:r>
        <w:r w:rsidR="009E377D">
          <w:rPr>
            <w:noProof/>
            <w:webHidden/>
          </w:rPr>
          <w:t>2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6" w:history="1">
        <w:r w:rsidR="00D168C4" w:rsidRPr="00C729A3">
          <w:rPr>
            <w:rStyle w:val="Hyperlink"/>
            <w:noProof/>
          </w:rPr>
          <w:t>Figure 19 Resting HR distribution for the dataset</w:t>
        </w:r>
        <w:r w:rsidR="00D168C4">
          <w:rPr>
            <w:noProof/>
            <w:webHidden/>
          </w:rPr>
          <w:tab/>
        </w:r>
        <w:r w:rsidR="00D168C4">
          <w:rPr>
            <w:noProof/>
            <w:webHidden/>
          </w:rPr>
          <w:fldChar w:fldCharType="begin"/>
        </w:r>
        <w:r w:rsidR="00D168C4">
          <w:rPr>
            <w:noProof/>
            <w:webHidden/>
          </w:rPr>
          <w:instrText xml:space="preserve"> PAGEREF _Toc510708966 \h </w:instrText>
        </w:r>
        <w:r w:rsidR="00D168C4">
          <w:rPr>
            <w:noProof/>
            <w:webHidden/>
          </w:rPr>
        </w:r>
        <w:r w:rsidR="00D168C4">
          <w:rPr>
            <w:noProof/>
            <w:webHidden/>
          </w:rPr>
          <w:fldChar w:fldCharType="separate"/>
        </w:r>
        <w:r w:rsidR="009E377D">
          <w:rPr>
            <w:noProof/>
            <w:webHidden/>
          </w:rPr>
          <w:t>2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7" w:history="1">
        <w:r w:rsidR="00D168C4" w:rsidRPr="00C729A3">
          <w:rPr>
            <w:rStyle w:val="Hyperlink"/>
            <w:noProof/>
          </w:rPr>
          <w:t>Figure 20 Exercise Induced Angina across the dataset</w:t>
        </w:r>
        <w:r w:rsidR="00D168C4">
          <w:rPr>
            <w:noProof/>
            <w:webHidden/>
          </w:rPr>
          <w:tab/>
        </w:r>
        <w:r w:rsidR="00D168C4">
          <w:rPr>
            <w:noProof/>
            <w:webHidden/>
          </w:rPr>
          <w:fldChar w:fldCharType="begin"/>
        </w:r>
        <w:r w:rsidR="00D168C4">
          <w:rPr>
            <w:noProof/>
            <w:webHidden/>
          </w:rPr>
          <w:instrText xml:space="preserve"> PAGEREF _Toc510708967 \h </w:instrText>
        </w:r>
        <w:r w:rsidR="00D168C4">
          <w:rPr>
            <w:noProof/>
            <w:webHidden/>
          </w:rPr>
        </w:r>
        <w:r w:rsidR="00D168C4">
          <w:rPr>
            <w:noProof/>
            <w:webHidden/>
          </w:rPr>
          <w:fldChar w:fldCharType="separate"/>
        </w:r>
        <w:r w:rsidR="009E377D">
          <w:rPr>
            <w:noProof/>
            <w:webHidden/>
          </w:rPr>
          <w:t>29</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8" w:history="1">
        <w:r w:rsidR="00D168C4" w:rsidRPr="00C729A3">
          <w:rPr>
            <w:rStyle w:val="Hyperlink"/>
            <w:noProof/>
          </w:rPr>
          <w:t>Figure 21 OldPeak distribution across the dataset</w:t>
        </w:r>
        <w:r w:rsidR="00D168C4">
          <w:rPr>
            <w:noProof/>
            <w:webHidden/>
          </w:rPr>
          <w:tab/>
        </w:r>
        <w:r w:rsidR="00D168C4">
          <w:rPr>
            <w:noProof/>
            <w:webHidden/>
          </w:rPr>
          <w:fldChar w:fldCharType="begin"/>
        </w:r>
        <w:r w:rsidR="00D168C4">
          <w:rPr>
            <w:noProof/>
            <w:webHidden/>
          </w:rPr>
          <w:instrText xml:space="preserve"> PAGEREF _Toc510708968 \h </w:instrText>
        </w:r>
        <w:r w:rsidR="00D168C4">
          <w:rPr>
            <w:noProof/>
            <w:webHidden/>
          </w:rPr>
        </w:r>
        <w:r w:rsidR="00D168C4">
          <w:rPr>
            <w:noProof/>
            <w:webHidden/>
          </w:rPr>
          <w:fldChar w:fldCharType="separate"/>
        </w:r>
        <w:r w:rsidR="009E377D">
          <w:rPr>
            <w:noProof/>
            <w:webHidden/>
          </w:rPr>
          <w:t>29</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69" w:history="1">
        <w:r w:rsidR="00D168C4" w:rsidRPr="00C729A3">
          <w:rPr>
            <w:rStyle w:val="Hyperlink"/>
            <w:noProof/>
          </w:rPr>
          <w:t>Figure 22 Slope of peak exercise ST segment</w:t>
        </w:r>
        <w:r w:rsidR="00D168C4">
          <w:rPr>
            <w:noProof/>
            <w:webHidden/>
          </w:rPr>
          <w:tab/>
        </w:r>
        <w:r w:rsidR="00D168C4">
          <w:rPr>
            <w:noProof/>
            <w:webHidden/>
          </w:rPr>
          <w:fldChar w:fldCharType="begin"/>
        </w:r>
        <w:r w:rsidR="00D168C4">
          <w:rPr>
            <w:noProof/>
            <w:webHidden/>
          </w:rPr>
          <w:instrText xml:space="preserve"> PAGEREF _Toc510708969 \h </w:instrText>
        </w:r>
        <w:r w:rsidR="00D168C4">
          <w:rPr>
            <w:noProof/>
            <w:webHidden/>
          </w:rPr>
        </w:r>
        <w:r w:rsidR="00D168C4">
          <w:rPr>
            <w:noProof/>
            <w:webHidden/>
          </w:rPr>
          <w:fldChar w:fldCharType="separate"/>
        </w:r>
        <w:r w:rsidR="009E377D">
          <w:rPr>
            <w:noProof/>
            <w:webHidden/>
          </w:rPr>
          <w:t>3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0" w:history="1">
        <w:r w:rsidR="00D168C4" w:rsidRPr="00C729A3">
          <w:rPr>
            <w:rStyle w:val="Hyperlink"/>
            <w:noProof/>
          </w:rPr>
          <w:t>Figure 23 major Vessels coloured by Fluoroscopy</w:t>
        </w:r>
        <w:r w:rsidR="00D168C4">
          <w:rPr>
            <w:noProof/>
            <w:webHidden/>
          </w:rPr>
          <w:tab/>
        </w:r>
        <w:r w:rsidR="00D168C4">
          <w:rPr>
            <w:noProof/>
            <w:webHidden/>
          </w:rPr>
          <w:fldChar w:fldCharType="begin"/>
        </w:r>
        <w:r w:rsidR="00D168C4">
          <w:rPr>
            <w:noProof/>
            <w:webHidden/>
          </w:rPr>
          <w:instrText xml:space="preserve"> PAGEREF _Toc510708970 \h </w:instrText>
        </w:r>
        <w:r w:rsidR="00D168C4">
          <w:rPr>
            <w:noProof/>
            <w:webHidden/>
          </w:rPr>
        </w:r>
        <w:r w:rsidR="00D168C4">
          <w:rPr>
            <w:noProof/>
            <w:webHidden/>
          </w:rPr>
          <w:fldChar w:fldCharType="separate"/>
        </w:r>
        <w:r w:rsidR="009E377D">
          <w:rPr>
            <w:noProof/>
            <w:webHidden/>
          </w:rPr>
          <w:t>3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1" w:history="1">
        <w:r w:rsidR="00D168C4" w:rsidRPr="00C729A3">
          <w:rPr>
            <w:rStyle w:val="Hyperlink"/>
            <w:noProof/>
          </w:rPr>
          <w:t>Figure 24 Thal Representing heart state</w:t>
        </w:r>
        <w:r w:rsidR="00D168C4">
          <w:rPr>
            <w:noProof/>
            <w:webHidden/>
          </w:rPr>
          <w:tab/>
        </w:r>
        <w:r w:rsidR="00D168C4">
          <w:rPr>
            <w:noProof/>
            <w:webHidden/>
          </w:rPr>
          <w:fldChar w:fldCharType="begin"/>
        </w:r>
        <w:r w:rsidR="00D168C4">
          <w:rPr>
            <w:noProof/>
            <w:webHidden/>
          </w:rPr>
          <w:instrText xml:space="preserve"> PAGEREF _Toc510708971 \h </w:instrText>
        </w:r>
        <w:r w:rsidR="00D168C4">
          <w:rPr>
            <w:noProof/>
            <w:webHidden/>
          </w:rPr>
        </w:r>
        <w:r w:rsidR="00D168C4">
          <w:rPr>
            <w:noProof/>
            <w:webHidden/>
          </w:rPr>
          <w:fldChar w:fldCharType="separate"/>
        </w:r>
        <w:r w:rsidR="009E377D">
          <w:rPr>
            <w:noProof/>
            <w:webHidden/>
          </w:rPr>
          <w:t>3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2" w:history="1">
        <w:r w:rsidR="00D168C4" w:rsidRPr="00C729A3">
          <w:rPr>
            <w:rStyle w:val="Hyperlink"/>
            <w:noProof/>
          </w:rPr>
          <w:t>Figure 25 Num feature representing presence of disease</w:t>
        </w:r>
        <w:r w:rsidR="00D168C4">
          <w:rPr>
            <w:noProof/>
            <w:webHidden/>
          </w:rPr>
          <w:tab/>
        </w:r>
        <w:r w:rsidR="00D168C4">
          <w:rPr>
            <w:noProof/>
            <w:webHidden/>
          </w:rPr>
          <w:fldChar w:fldCharType="begin"/>
        </w:r>
        <w:r w:rsidR="00D168C4">
          <w:rPr>
            <w:noProof/>
            <w:webHidden/>
          </w:rPr>
          <w:instrText xml:space="preserve"> PAGEREF _Toc510708972 \h </w:instrText>
        </w:r>
        <w:r w:rsidR="00D168C4">
          <w:rPr>
            <w:noProof/>
            <w:webHidden/>
          </w:rPr>
        </w:r>
        <w:r w:rsidR="00D168C4">
          <w:rPr>
            <w:noProof/>
            <w:webHidden/>
          </w:rPr>
          <w:fldChar w:fldCharType="separate"/>
        </w:r>
        <w:r w:rsidR="009E377D">
          <w:rPr>
            <w:noProof/>
            <w:webHidden/>
          </w:rPr>
          <w:t>3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3" w:history="1">
        <w:r w:rsidR="00D168C4" w:rsidRPr="00C729A3">
          <w:rPr>
            <w:rStyle w:val="Hyperlink"/>
            <w:noProof/>
          </w:rPr>
          <w:t>Figure 26 Intrinsic discrepancy Formula</w:t>
        </w:r>
        <w:r w:rsidR="00D168C4">
          <w:rPr>
            <w:noProof/>
            <w:webHidden/>
          </w:rPr>
          <w:tab/>
        </w:r>
        <w:r w:rsidR="00D168C4">
          <w:rPr>
            <w:noProof/>
            <w:webHidden/>
          </w:rPr>
          <w:fldChar w:fldCharType="begin"/>
        </w:r>
        <w:r w:rsidR="00D168C4">
          <w:rPr>
            <w:noProof/>
            <w:webHidden/>
          </w:rPr>
          <w:instrText xml:space="preserve"> PAGEREF _Toc510708973 \h </w:instrText>
        </w:r>
        <w:r w:rsidR="00D168C4">
          <w:rPr>
            <w:noProof/>
            <w:webHidden/>
          </w:rPr>
        </w:r>
        <w:r w:rsidR="00D168C4">
          <w:rPr>
            <w:noProof/>
            <w:webHidden/>
          </w:rPr>
          <w:fldChar w:fldCharType="separate"/>
        </w:r>
        <w:r w:rsidR="009E377D">
          <w:rPr>
            <w:noProof/>
            <w:webHidden/>
          </w:rPr>
          <w:t>3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4" w:history="1">
        <w:r w:rsidR="00D168C4" w:rsidRPr="00C729A3">
          <w:rPr>
            <w:rStyle w:val="Hyperlink"/>
            <w:noProof/>
          </w:rPr>
          <w:t>Figure 27 Intrinsic Discrepancy Table for the Features</w:t>
        </w:r>
        <w:r w:rsidR="00D168C4">
          <w:rPr>
            <w:noProof/>
            <w:webHidden/>
          </w:rPr>
          <w:tab/>
        </w:r>
        <w:r w:rsidR="00D168C4">
          <w:rPr>
            <w:noProof/>
            <w:webHidden/>
          </w:rPr>
          <w:fldChar w:fldCharType="begin"/>
        </w:r>
        <w:r w:rsidR="00D168C4">
          <w:rPr>
            <w:noProof/>
            <w:webHidden/>
          </w:rPr>
          <w:instrText xml:space="preserve"> PAGEREF _Toc510708974 \h </w:instrText>
        </w:r>
        <w:r w:rsidR="00D168C4">
          <w:rPr>
            <w:noProof/>
            <w:webHidden/>
          </w:rPr>
        </w:r>
        <w:r w:rsidR="00D168C4">
          <w:rPr>
            <w:noProof/>
            <w:webHidden/>
          </w:rPr>
          <w:fldChar w:fldCharType="separate"/>
        </w:r>
        <w:r w:rsidR="009E377D">
          <w:rPr>
            <w:noProof/>
            <w:webHidden/>
          </w:rPr>
          <w:t>3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5" w:history="1">
        <w:r w:rsidR="00D168C4" w:rsidRPr="00C729A3">
          <w:rPr>
            <w:rStyle w:val="Hyperlink"/>
            <w:noProof/>
          </w:rPr>
          <w:t>Figure 28 WEKA Logistic Regression Output for Unprocessed Dataset</w:t>
        </w:r>
        <w:r w:rsidR="00D168C4">
          <w:rPr>
            <w:noProof/>
            <w:webHidden/>
          </w:rPr>
          <w:tab/>
        </w:r>
        <w:r w:rsidR="00D168C4">
          <w:rPr>
            <w:noProof/>
            <w:webHidden/>
          </w:rPr>
          <w:fldChar w:fldCharType="begin"/>
        </w:r>
        <w:r w:rsidR="00D168C4">
          <w:rPr>
            <w:noProof/>
            <w:webHidden/>
          </w:rPr>
          <w:instrText xml:space="preserve"> PAGEREF _Toc510708975 \h </w:instrText>
        </w:r>
        <w:r w:rsidR="00D168C4">
          <w:rPr>
            <w:noProof/>
            <w:webHidden/>
          </w:rPr>
        </w:r>
        <w:r w:rsidR="00D168C4">
          <w:rPr>
            <w:noProof/>
            <w:webHidden/>
          </w:rPr>
          <w:fldChar w:fldCharType="separate"/>
        </w:r>
        <w:r w:rsidR="009E377D">
          <w:rPr>
            <w:noProof/>
            <w:webHidden/>
          </w:rPr>
          <w:t>4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6" w:history="1">
        <w:r w:rsidR="00D168C4" w:rsidRPr="00C729A3">
          <w:rPr>
            <w:rStyle w:val="Hyperlink"/>
            <w:noProof/>
          </w:rPr>
          <w:t>Figure 29 Weka Logistic Regression Class Accuracy for Unprocessed Dataset</w:t>
        </w:r>
        <w:r w:rsidR="00D168C4">
          <w:rPr>
            <w:noProof/>
            <w:webHidden/>
          </w:rPr>
          <w:tab/>
        </w:r>
        <w:r w:rsidR="00D168C4">
          <w:rPr>
            <w:noProof/>
            <w:webHidden/>
          </w:rPr>
          <w:fldChar w:fldCharType="begin"/>
        </w:r>
        <w:r w:rsidR="00D168C4">
          <w:rPr>
            <w:noProof/>
            <w:webHidden/>
          </w:rPr>
          <w:instrText xml:space="preserve"> PAGEREF _Toc510708976 \h </w:instrText>
        </w:r>
        <w:r w:rsidR="00D168C4">
          <w:rPr>
            <w:noProof/>
            <w:webHidden/>
          </w:rPr>
        </w:r>
        <w:r w:rsidR="00D168C4">
          <w:rPr>
            <w:noProof/>
            <w:webHidden/>
          </w:rPr>
          <w:fldChar w:fldCharType="separate"/>
        </w:r>
        <w:r w:rsidR="009E377D">
          <w:rPr>
            <w:noProof/>
            <w:webHidden/>
          </w:rPr>
          <w:t>4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7" w:history="1">
        <w:r w:rsidR="00D168C4" w:rsidRPr="00C729A3">
          <w:rPr>
            <w:rStyle w:val="Hyperlink"/>
            <w:noProof/>
          </w:rPr>
          <w:t>Figure 30 WEKA Logistic Regression Confusion Matrix for Unprocessed Dataset</w:t>
        </w:r>
        <w:r w:rsidR="00D168C4">
          <w:rPr>
            <w:noProof/>
            <w:webHidden/>
          </w:rPr>
          <w:tab/>
        </w:r>
        <w:r w:rsidR="00D168C4">
          <w:rPr>
            <w:noProof/>
            <w:webHidden/>
          </w:rPr>
          <w:fldChar w:fldCharType="begin"/>
        </w:r>
        <w:r w:rsidR="00D168C4">
          <w:rPr>
            <w:noProof/>
            <w:webHidden/>
          </w:rPr>
          <w:instrText xml:space="preserve"> PAGEREF _Toc510708977 \h </w:instrText>
        </w:r>
        <w:r w:rsidR="00D168C4">
          <w:rPr>
            <w:noProof/>
            <w:webHidden/>
          </w:rPr>
        </w:r>
        <w:r w:rsidR="00D168C4">
          <w:rPr>
            <w:noProof/>
            <w:webHidden/>
          </w:rPr>
          <w:fldChar w:fldCharType="separate"/>
        </w:r>
        <w:r w:rsidR="009E377D">
          <w:rPr>
            <w:noProof/>
            <w:webHidden/>
          </w:rPr>
          <w:t>4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8" w:history="1">
        <w:r w:rsidR="00D168C4" w:rsidRPr="00C729A3">
          <w:rPr>
            <w:rStyle w:val="Hyperlink"/>
            <w:noProof/>
          </w:rPr>
          <w:t>Figure 31 WEKA Logistic Regression Output for Pre-processed Dataset</w:t>
        </w:r>
        <w:r w:rsidR="00D168C4">
          <w:rPr>
            <w:noProof/>
            <w:webHidden/>
          </w:rPr>
          <w:tab/>
        </w:r>
        <w:r w:rsidR="00D168C4">
          <w:rPr>
            <w:noProof/>
            <w:webHidden/>
          </w:rPr>
          <w:fldChar w:fldCharType="begin"/>
        </w:r>
        <w:r w:rsidR="00D168C4">
          <w:rPr>
            <w:noProof/>
            <w:webHidden/>
          </w:rPr>
          <w:instrText xml:space="preserve"> PAGEREF _Toc510708978 \h </w:instrText>
        </w:r>
        <w:r w:rsidR="00D168C4">
          <w:rPr>
            <w:noProof/>
            <w:webHidden/>
          </w:rPr>
        </w:r>
        <w:r w:rsidR="00D168C4">
          <w:rPr>
            <w:noProof/>
            <w:webHidden/>
          </w:rPr>
          <w:fldChar w:fldCharType="separate"/>
        </w:r>
        <w:r w:rsidR="009E377D">
          <w:rPr>
            <w:noProof/>
            <w:webHidden/>
          </w:rPr>
          <w:t>4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79" w:history="1">
        <w:r w:rsidR="00D168C4" w:rsidRPr="00C729A3">
          <w:rPr>
            <w:rStyle w:val="Hyperlink"/>
            <w:noProof/>
          </w:rPr>
          <w:t>Figure 32 WEKA Logistic Regression Class Accuracy for Pre-processed Dataset</w:t>
        </w:r>
        <w:r w:rsidR="00D168C4">
          <w:rPr>
            <w:noProof/>
            <w:webHidden/>
          </w:rPr>
          <w:tab/>
        </w:r>
        <w:r w:rsidR="00D168C4">
          <w:rPr>
            <w:noProof/>
            <w:webHidden/>
          </w:rPr>
          <w:fldChar w:fldCharType="begin"/>
        </w:r>
        <w:r w:rsidR="00D168C4">
          <w:rPr>
            <w:noProof/>
            <w:webHidden/>
          </w:rPr>
          <w:instrText xml:space="preserve"> PAGEREF _Toc510708979 \h </w:instrText>
        </w:r>
        <w:r w:rsidR="00D168C4">
          <w:rPr>
            <w:noProof/>
            <w:webHidden/>
          </w:rPr>
        </w:r>
        <w:r w:rsidR="00D168C4">
          <w:rPr>
            <w:noProof/>
            <w:webHidden/>
          </w:rPr>
          <w:fldChar w:fldCharType="separate"/>
        </w:r>
        <w:r w:rsidR="009E377D">
          <w:rPr>
            <w:noProof/>
            <w:webHidden/>
          </w:rPr>
          <w:t>4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0" w:history="1">
        <w:r w:rsidR="00D168C4" w:rsidRPr="00C729A3">
          <w:rPr>
            <w:rStyle w:val="Hyperlink"/>
            <w:noProof/>
          </w:rPr>
          <w:t>Figure 33 WEKA Logistic Regression Confusion Matrix for Pre-processed Dataset</w:t>
        </w:r>
        <w:r w:rsidR="00D168C4">
          <w:rPr>
            <w:noProof/>
            <w:webHidden/>
          </w:rPr>
          <w:tab/>
        </w:r>
        <w:r w:rsidR="00D168C4">
          <w:rPr>
            <w:noProof/>
            <w:webHidden/>
          </w:rPr>
          <w:fldChar w:fldCharType="begin"/>
        </w:r>
        <w:r w:rsidR="00D168C4">
          <w:rPr>
            <w:noProof/>
            <w:webHidden/>
          </w:rPr>
          <w:instrText xml:space="preserve"> PAGEREF _Toc510708980 \h </w:instrText>
        </w:r>
        <w:r w:rsidR="00D168C4">
          <w:rPr>
            <w:noProof/>
            <w:webHidden/>
          </w:rPr>
        </w:r>
        <w:r w:rsidR="00D168C4">
          <w:rPr>
            <w:noProof/>
            <w:webHidden/>
          </w:rPr>
          <w:fldChar w:fldCharType="separate"/>
        </w:r>
        <w:r w:rsidR="009E377D">
          <w:rPr>
            <w:noProof/>
            <w:webHidden/>
          </w:rPr>
          <w:t>4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1" w:history="1">
        <w:r w:rsidR="00D168C4" w:rsidRPr="00C729A3">
          <w:rPr>
            <w:rStyle w:val="Hyperlink"/>
            <w:noProof/>
          </w:rPr>
          <w:t>Figure 34 WEKA Random Forrest Output for Unprocessed Dataset</w:t>
        </w:r>
        <w:r w:rsidR="00D168C4">
          <w:rPr>
            <w:noProof/>
            <w:webHidden/>
          </w:rPr>
          <w:tab/>
        </w:r>
        <w:r w:rsidR="00D168C4">
          <w:rPr>
            <w:noProof/>
            <w:webHidden/>
          </w:rPr>
          <w:fldChar w:fldCharType="begin"/>
        </w:r>
        <w:r w:rsidR="00D168C4">
          <w:rPr>
            <w:noProof/>
            <w:webHidden/>
          </w:rPr>
          <w:instrText xml:space="preserve"> PAGEREF _Toc510708981 \h </w:instrText>
        </w:r>
        <w:r w:rsidR="00D168C4">
          <w:rPr>
            <w:noProof/>
            <w:webHidden/>
          </w:rPr>
        </w:r>
        <w:r w:rsidR="00D168C4">
          <w:rPr>
            <w:noProof/>
            <w:webHidden/>
          </w:rPr>
          <w:fldChar w:fldCharType="separate"/>
        </w:r>
        <w:r w:rsidR="009E377D">
          <w:rPr>
            <w:noProof/>
            <w:webHidden/>
          </w:rPr>
          <w:t>4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2" w:history="1">
        <w:r w:rsidR="00D168C4" w:rsidRPr="00C729A3">
          <w:rPr>
            <w:rStyle w:val="Hyperlink"/>
            <w:noProof/>
          </w:rPr>
          <w:t>Figure 35 WEKA Random Forrest Class Accuracy for Unprocessed Dataset</w:t>
        </w:r>
        <w:r w:rsidR="00D168C4">
          <w:rPr>
            <w:noProof/>
            <w:webHidden/>
          </w:rPr>
          <w:tab/>
        </w:r>
        <w:r w:rsidR="00D168C4">
          <w:rPr>
            <w:noProof/>
            <w:webHidden/>
          </w:rPr>
          <w:fldChar w:fldCharType="begin"/>
        </w:r>
        <w:r w:rsidR="00D168C4">
          <w:rPr>
            <w:noProof/>
            <w:webHidden/>
          </w:rPr>
          <w:instrText xml:space="preserve"> PAGEREF _Toc510708982 \h </w:instrText>
        </w:r>
        <w:r w:rsidR="00D168C4">
          <w:rPr>
            <w:noProof/>
            <w:webHidden/>
          </w:rPr>
        </w:r>
        <w:r w:rsidR="00D168C4">
          <w:rPr>
            <w:noProof/>
            <w:webHidden/>
          </w:rPr>
          <w:fldChar w:fldCharType="separate"/>
        </w:r>
        <w:r w:rsidR="009E377D">
          <w:rPr>
            <w:noProof/>
            <w:webHidden/>
          </w:rPr>
          <w:t>4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3" w:history="1">
        <w:r w:rsidR="00D168C4" w:rsidRPr="00C729A3">
          <w:rPr>
            <w:rStyle w:val="Hyperlink"/>
            <w:noProof/>
          </w:rPr>
          <w:t>Figure 36 WEKA Random Forrest Confusion Matrix for Unprocessed Dataset</w:t>
        </w:r>
        <w:r w:rsidR="00D168C4">
          <w:rPr>
            <w:noProof/>
            <w:webHidden/>
          </w:rPr>
          <w:tab/>
        </w:r>
        <w:r w:rsidR="00D168C4">
          <w:rPr>
            <w:noProof/>
            <w:webHidden/>
          </w:rPr>
          <w:fldChar w:fldCharType="begin"/>
        </w:r>
        <w:r w:rsidR="00D168C4">
          <w:rPr>
            <w:noProof/>
            <w:webHidden/>
          </w:rPr>
          <w:instrText xml:space="preserve"> PAGEREF _Toc510708983 \h </w:instrText>
        </w:r>
        <w:r w:rsidR="00D168C4">
          <w:rPr>
            <w:noProof/>
            <w:webHidden/>
          </w:rPr>
        </w:r>
        <w:r w:rsidR="00D168C4">
          <w:rPr>
            <w:noProof/>
            <w:webHidden/>
          </w:rPr>
          <w:fldChar w:fldCharType="separate"/>
        </w:r>
        <w:r w:rsidR="009E377D">
          <w:rPr>
            <w:noProof/>
            <w:webHidden/>
          </w:rPr>
          <w:t>4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4" w:history="1">
        <w:r w:rsidR="00D168C4" w:rsidRPr="00C729A3">
          <w:rPr>
            <w:rStyle w:val="Hyperlink"/>
            <w:noProof/>
          </w:rPr>
          <w:t>Figure 37 WEKA Random Forrest Output for Pre-processed Dataset</w:t>
        </w:r>
        <w:r w:rsidR="00D168C4">
          <w:rPr>
            <w:noProof/>
            <w:webHidden/>
          </w:rPr>
          <w:tab/>
        </w:r>
        <w:r w:rsidR="00D168C4">
          <w:rPr>
            <w:noProof/>
            <w:webHidden/>
          </w:rPr>
          <w:fldChar w:fldCharType="begin"/>
        </w:r>
        <w:r w:rsidR="00D168C4">
          <w:rPr>
            <w:noProof/>
            <w:webHidden/>
          </w:rPr>
          <w:instrText xml:space="preserve"> PAGEREF _Toc510708984 \h </w:instrText>
        </w:r>
        <w:r w:rsidR="00D168C4">
          <w:rPr>
            <w:noProof/>
            <w:webHidden/>
          </w:rPr>
        </w:r>
        <w:r w:rsidR="00D168C4">
          <w:rPr>
            <w:noProof/>
            <w:webHidden/>
          </w:rPr>
          <w:fldChar w:fldCharType="separate"/>
        </w:r>
        <w:r w:rsidR="009E377D">
          <w:rPr>
            <w:noProof/>
            <w:webHidden/>
          </w:rPr>
          <w:t>45</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5" w:history="1">
        <w:r w:rsidR="00D168C4" w:rsidRPr="00C729A3">
          <w:rPr>
            <w:rStyle w:val="Hyperlink"/>
            <w:noProof/>
          </w:rPr>
          <w:t>Figure 38 WEKA Random Forrest Class Accuracy for Pre-processed Dataset</w:t>
        </w:r>
        <w:r w:rsidR="00D168C4">
          <w:rPr>
            <w:noProof/>
            <w:webHidden/>
          </w:rPr>
          <w:tab/>
        </w:r>
        <w:r w:rsidR="00D168C4">
          <w:rPr>
            <w:noProof/>
            <w:webHidden/>
          </w:rPr>
          <w:fldChar w:fldCharType="begin"/>
        </w:r>
        <w:r w:rsidR="00D168C4">
          <w:rPr>
            <w:noProof/>
            <w:webHidden/>
          </w:rPr>
          <w:instrText xml:space="preserve"> PAGEREF _Toc510708985 \h </w:instrText>
        </w:r>
        <w:r w:rsidR="00D168C4">
          <w:rPr>
            <w:noProof/>
            <w:webHidden/>
          </w:rPr>
        </w:r>
        <w:r w:rsidR="00D168C4">
          <w:rPr>
            <w:noProof/>
            <w:webHidden/>
          </w:rPr>
          <w:fldChar w:fldCharType="separate"/>
        </w:r>
        <w:r w:rsidR="009E377D">
          <w:rPr>
            <w:noProof/>
            <w:webHidden/>
          </w:rPr>
          <w:t>45</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6" w:history="1">
        <w:r w:rsidR="00D168C4" w:rsidRPr="00C729A3">
          <w:rPr>
            <w:rStyle w:val="Hyperlink"/>
            <w:noProof/>
          </w:rPr>
          <w:t>Figure 39 WEKA Random Forrest Confusion Matrix for Pre-processed Dataset</w:t>
        </w:r>
        <w:r w:rsidR="00D168C4">
          <w:rPr>
            <w:noProof/>
            <w:webHidden/>
          </w:rPr>
          <w:tab/>
        </w:r>
        <w:r w:rsidR="00D168C4">
          <w:rPr>
            <w:noProof/>
            <w:webHidden/>
          </w:rPr>
          <w:fldChar w:fldCharType="begin"/>
        </w:r>
        <w:r w:rsidR="00D168C4">
          <w:rPr>
            <w:noProof/>
            <w:webHidden/>
          </w:rPr>
          <w:instrText xml:space="preserve"> PAGEREF _Toc510708986 \h </w:instrText>
        </w:r>
        <w:r w:rsidR="00D168C4">
          <w:rPr>
            <w:noProof/>
            <w:webHidden/>
          </w:rPr>
        </w:r>
        <w:r w:rsidR="00D168C4">
          <w:rPr>
            <w:noProof/>
            <w:webHidden/>
          </w:rPr>
          <w:fldChar w:fldCharType="separate"/>
        </w:r>
        <w:r w:rsidR="009E377D">
          <w:rPr>
            <w:noProof/>
            <w:webHidden/>
          </w:rPr>
          <w:t>45</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7" w:history="1">
        <w:r w:rsidR="00D168C4" w:rsidRPr="00C729A3">
          <w:rPr>
            <w:rStyle w:val="Hyperlink"/>
            <w:noProof/>
          </w:rPr>
          <w:t>Figure 40 WEKA Support Vector Machine Output for Unprocessed Dataset</w:t>
        </w:r>
        <w:r w:rsidR="00D168C4">
          <w:rPr>
            <w:noProof/>
            <w:webHidden/>
          </w:rPr>
          <w:tab/>
        </w:r>
        <w:r w:rsidR="00D168C4">
          <w:rPr>
            <w:noProof/>
            <w:webHidden/>
          </w:rPr>
          <w:fldChar w:fldCharType="begin"/>
        </w:r>
        <w:r w:rsidR="00D168C4">
          <w:rPr>
            <w:noProof/>
            <w:webHidden/>
          </w:rPr>
          <w:instrText xml:space="preserve"> PAGEREF _Toc510708987 \h </w:instrText>
        </w:r>
        <w:r w:rsidR="00D168C4">
          <w:rPr>
            <w:noProof/>
            <w:webHidden/>
          </w:rPr>
        </w:r>
        <w:r w:rsidR="00D168C4">
          <w:rPr>
            <w:noProof/>
            <w:webHidden/>
          </w:rPr>
          <w:fldChar w:fldCharType="separate"/>
        </w:r>
        <w:r w:rsidR="009E377D">
          <w:rPr>
            <w:noProof/>
            <w:webHidden/>
          </w:rPr>
          <w:t>4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8" w:history="1">
        <w:r w:rsidR="00D168C4" w:rsidRPr="00C729A3">
          <w:rPr>
            <w:rStyle w:val="Hyperlink"/>
            <w:noProof/>
          </w:rPr>
          <w:t>Figure 41 WEKA Support Vector Machine Class Accuracy for Unprocessed Dataset</w:t>
        </w:r>
        <w:r w:rsidR="00D168C4">
          <w:rPr>
            <w:noProof/>
            <w:webHidden/>
          </w:rPr>
          <w:tab/>
        </w:r>
        <w:r w:rsidR="00D168C4">
          <w:rPr>
            <w:noProof/>
            <w:webHidden/>
          </w:rPr>
          <w:fldChar w:fldCharType="begin"/>
        </w:r>
        <w:r w:rsidR="00D168C4">
          <w:rPr>
            <w:noProof/>
            <w:webHidden/>
          </w:rPr>
          <w:instrText xml:space="preserve"> PAGEREF _Toc510708988 \h </w:instrText>
        </w:r>
        <w:r w:rsidR="00D168C4">
          <w:rPr>
            <w:noProof/>
            <w:webHidden/>
          </w:rPr>
        </w:r>
        <w:r w:rsidR="00D168C4">
          <w:rPr>
            <w:noProof/>
            <w:webHidden/>
          </w:rPr>
          <w:fldChar w:fldCharType="separate"/>
        </w:r>
        <w:r w:rsidR="009E377D">
          <w:rPr>
            <w:noProof/>
            <w:webHidden/>
          </w:rPr>
          <w:t>4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89" w:history="1">
        <w:r w:rsidR="00D168C4" w:rsidRPr="00C729A3">
          <w:rPr>
            <w:rStyle w:val="Hyperlink"/>
            <w:noProof/>
          </w:rPr>
          <w:t>Figure 42 WEKA Support Vector Machine Confusion Matrix for Unprocessed Dataset</w:t>
        </w:r>
        <w:r w:rsidR="00D168C4">
          <w:rPr>
            <w:noProof/>
            <w:webHidden/>
          </w:rPr>
          <w:tab/>
        </w:r>
        <w:r w:rsidR="00D168C4">
          <w:rPr>
            <w:noProof/>
            <w:webHidden/>
          </w:rPr>
          <w:fldChar w:fldCharType="begin"/>
        </w:r>
        <w:r w:rsidR="00D168C4">
          <w:rPr>
            <w:noProof/>
            <w:webHidden/>
          </w:rPr>
          <w:instrText xml:space="preserve"> PAGEREF _Toc510708989 \h </w:instrText>
        </w:r>
        <w:r w:rsidR="00D168C4">
          <w:rPr>
            <w:noProof/>
            <w:webHidden/>
          </w:rPr>
        </w:r>
        <w:r w:rsidR="00D168C4">
          <w:rPr>
            <w:noProof/>
            <w:webHidden/>
          </w:rPr>
          <w:fldChar w:fldCharType="separate"/>
        </w:r>
        <w:r w:rsidR="009E377D">
          <w:rPr>
            <w:noProof/>
            <w:webHidden/>
          </w:rPr>
          <w:t>4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0" w:history="1">
        <w:r w:rsidR="00D168C4" w:rsidRPr="00C729A3">
          <w:rPr>
            <w:rStyle w:val="Hyperlink"/>
            <w:noProof/>
          </w:rPr>
          <w:t>Figure 43 WEKA Support Vector Machine Output for Pre-processed Dataset</w:t>
        </w:r>
        <w:r w:rsidR="00D168C4">
          <w:rPr>
            <w:noProof/>
            <w:webHidden/>
          </w:rPr>
          <w:tab/>
        </w:r>
        <w:r w:rsidR="00D168C4">
          <w:rPr>
            <w:noProof/>
            <w:webHidden/>
          </w:rPr>
          <w:fldChar w:fldCharType="begin"/>
        </w:r>
        <w:r w:rsidR="00D168C4">
          <w:rPr>
            <w:noProof/>
            <w:webHidden/>
          </w:rPr>
          <w:instrText xml:space="preserve"> PAGEREF _Toc510708990 \h </w:instrText>
        </w:r>
        <w:r w:rsidR="00D168C4">
          <w:rPr>
            <w:noProof/>
            <w:webHidden/>
          </w:rPr>
        </w:r>
        <w:r w:rsidR="00D168C4">
          <w:rPr>
            <w:noProof/>
            <w:webHidden/>
          </w:rPr>
          <w:fldChar w:fldCharType="separate"/>
        </w:r>
        <w:r w:rsidR="009E377D">
          <w:rPr>
            <w:noProof/>
            <w:webHidden/>
          </w:rPr>
          <w:t>47</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1" w:history="1">
        <w:r w:rsidR="00D168C4" w:rsidRPr="00C729A3">
          <w:rPr>
            <w:rStyle w:val="Hyperlink"/>
            <w:noProof/>
          </w:rPr>
          <w:t>Figure 44 WEKA Support Vector Machine Class Accuracy for Pre-processed Dataset</w:t>
        </w:r>
        <w:r w:rsidR="00D168C4">
          <w:rPr>
            <w:noProof/>
            <w:webHidden/>
          </w:rPr>
          <w:tab/>
        </w:r>
        <w:r w:rsidR="00D168C4">
          <w:rPr>
            <w:noProof/>
            <w:webHidden/>
          </w:rPr>
          <w:fldChar w:fldCharType="begin"/>
        </w:r>
        <w:r w:rsidR="00D168C4">
          <w:rPr>
            <w:noProof/>
            <w:webHidden/>
          </w:rPr>
          <w:instrText xml:space="preserve"> PAGEREF _Toc510708991 \h </w:instrText>
        </w:r>
        <w:r w:rsidR="00D168C4">
          <w:rPr>
            <w:noProof/>
            <w:webHidden/>
          </w:rPr>
        </w:r>
        <w:r w:rsidR="00D168C4">
          <w:rPr>
            <w:noProof/>
            <w:webHidden/>
          </w:rPr>
          <w:fldChar w:fldCharType="separate"/>
        </w:r>
        <w:r w:rsidR="009E377D">
          <w:rPr>
            <w:noProof/>
            <w:webHidden/>
          </w:rPr>
          <w:t>47</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2" w:history="1">
        <w:r w:rsidR="00D168C4" w:rsidRPr="00C729A3">
          <w:rPr>
            <w:rStyle w:val="Hyperlink"/>
            <w:noProof/>
          </w:rPr>
          <w:t>Figure 45 WEKA Support Vector Machine Confusion Matrix for Pre-processed Dataset</w:t>
        </w:r>
        <w:r w:rsidR="00D168C4">
          <w:rPr>
            <w:noProof/>
            <w:webHidden/>
          </w:rPr>
          <w:tab/>
        </w:r>
        <w:r w:rsidR="00D168C4">
          <w:rPr>
            <w:noProof/>
            <w:webHidden/>
          </w:rPr>
          <w:fldChar w:fldCharType="begin"/>
        </w:r>
        <w:r w:rsidR="00D168C4">
          <w:rPr>
            <w:noProof/>
            <w:webHidden/>
          </w:rPr>
          <w:instrText xml:space="preserve"> PAGEREF _Toc510708992 \h </w:instrText>
        </w:r>
        <w:r w:rsidR="00D168C4">
          <w:rPr>
            <w:noProof/>
            <w:webHidden/>
          </w:rPr>
        </w:r>
        <w:r w:rsidR="00D168C4">
          <w:rPr>
            <w:noProof/>
            <w:webHidden/>
          </w:rPr>
          <w:fldChar w:fldCharType="separate"/>
        </w:r>
        <w:r w:rsidR="009E377D">
          <w:rPr>
            <w:noProof/>
            <w:webHidden/>
          </w:rPr>
          <w:t>47</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3" w:history="1">
        <w:r w:rsidR="00D168C4" w:rsidRPr="00C729A3">
          <w:rPr>
            <w:rStyle w:val="Hyperlink"/>
            <w:noProof/>
          </w:rPr>
          <w:t>Figure 46 WEKA K Nearest Neighbours Output for Unprocessed dataset</w:t>
        </w:r>
        <w:r w:rsidR="00D168C4">
          <w:rPr>
            <w:noProof/>
            <w:webHidden/>
          </w:rPr>
          <w:tab/>
        </w:r>
        <w:r w:rsidR="00D168C4">
          <w:rPr>
            <w:noProof/>
            <w:webHidden/>
          </w:rPr>
          <w:fldChar w:fldCharType="begin"/>
        </w:r>
        <w:r w:rsidR="00D168C4">
          <w:rPr>
            <w:noProof/>
            <w:webHidden/>
          </w:rPr>
          <w:instrText xml:space="preserve"> PAGEREF _Toc510708993 \h </w:instrText>
        </w:r>
        <w:r w:rsidR="00D168C4">
          <w:rPr>
            <w:noProof/>
            <w:webHidden/>
          </w:rPr>
        </w:r>
        <w:r w:rsidR="00D168C4">
          <w:rPr>
            <w:noProof/>
            <w:webHidden/>
          </w:rPr>
          <w:fldChar w:fldCharType="separate"/>
        </w:r>
        <w:r w:rsidR="009E377D">
          <w:rPr>
            <w:noProof/>
            <w:webHidden/>
          </w:rPr>
          <w:t>4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4" w:history="1">
        <w:r w:rsidR="00D168C4" w:rsidRPr="00C729A3">
          <w:rPr>
            <w:rStyle w:val="Hyperlink"/>
            <w:noProof/>
          </w:rPr>
          <w:t>Figure 47 WEKA K Nearest Neighbours Class Accuracy for Unprocessed dataset</w:t>
        </w:r>
        <w:r w:rsidR="00D168C4">
          <w:rPr>
            <w:noProof/>
            <w:webHidden/>
          </w:rPr>
          <w:tab/>
        </w:r>
        <w:r w:rsidR="00D168C4">
          <w:rPr>
            <w:noProof/>
            <w:webHidden/>
          </w:rPr>
          <w:fldChar w:fldCharType="begin"/>
        </w:r>
        <w:r w:rsidR="00D168C4">
          <w:rPr>
            <w:noProof/>
            <w:webHidden/>
          </w:rPr>
          <w:instrText xml:space="preserve"> PAGEREF _Toc510708994 \h </w:instrText>
        </w:r>
        <w:r w:rsidR="00D168C4">
          <w:rPr>
            <w:noProof/>
            <w:webHidden/>
          </w:rPr>
        </w:r>
        <w:r w:rsidR="00D168C4">
          <w:rPr>
            <w:noProof/>
            <w:webHidden/>
          </w:rPr>
          <w:fldChar w:fldCharType="separate"/>
        </w:r>
        <w:r w:rsidR="009E377D">
          <w:rPr>
            <w:noProof/>
            <w:webHidden/>
          </w:rPr>
          <w:t>4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5" w:history="1">
        <w:r w:rsidR="00D168C4" w:rsidRPr="00C729A3">
          <w:rPr>
            <w:rStyle w:val="Hyperlink"/>
            <w:noProof/>
          </w:rPr>
          <w:t>Figure 48 WEKA K Nearest Neighbours Confusion Matrix for Unprocessed dataset</w:t>
        </w:r>
        <w:r w:rsidR="00D168C4">
          <w:rPr>
            <w:noProof/>
            <w:webHidden/>
          </w:rPr>
          <w:tab/>
        </w:r>
        <w:r w:rsidR="00D168C4">
          <w:rPr>
            <w:noProof/>
            <w:webHidden/>
          </w:rPr>
          <w:fldChar w:fldCharType="begin"/>
        </w:r>
        <w:r w:rsidR="00D168C4">
          <w:rPr>
            <w:noProof/>
            <w:webHidden/>
          </w:rPr>
          <w:instrText xml:space="preserve"> PAGEREF _Toc510708995 \h </w:instrText>
        </w:r>
        <w:r w:rsidR="00D168C4">
          <w:rPr>
            <w:noProof/>
            <w:webHidden/>
          </w:rPr>
        </w:r>
        <w:r w:rsidR="00D168C4">
          <w:rPr>
            <w:noProof/>
            <w:webHidden/>
          </w:rPr>
          <w:fldChar w:fldCharType="separate"/>
        </w:r>
        <w:r w:rsidR="009E377D">
          <w:rPr>
            <w:noProof/>
            <w:webHidden/>
          </w:rPr>
          <w:t>4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6" w:history="1">
        <w:r w:rsidR="00D168C4" w:rsidRPr="00C729A3">
          <w:rPr>
            <w:rStyle w:val="Hyperlink"/>
            <w:noProof/>
          </w:rPr>
          <w:t>Figure 49 WEKA K Nearest Neighbours Output for Pre-processed Dataset</w:t>
        </w:r>
        <w:r w:rsidR="00D168C4">
          <w:rPr>
            <w:noProof/>
            <w:webHidden/>
          </w:rPr>
          <w:tab/>
        </w:r>
        <w:r w:rsidR="00D168C4">
          <w:rPr>
            <w:noProof/>
            <w:webHidden/>
          </w:rPr>
          <w:fldChar w:fldCharType="begin"/>
        </w:r>
        <w:r w:rsidR="00D168C4">
          <w:rPr>
            <w:noProof/>
            <w:webHidden/>
          </w:rPr>
          <w:instrText xml:space="preserve"> PAGEREF _Toc510708996 \h </w:instrText>
        </w:r>
        <w:r w:rsidR="00D168C4">
          <w:rPr>
            <w:noProof/>
            <w:webHidden/>
          </w:rPr>
        </w:r>
        <w:r w:rsidR="00D168C4">
          <w:rPr>
            <w:noProof/>
            <w:webHidden/>
          </w:rPr>
          <w:fldChar w:fldCharType="separate"/>
        </w:r>
        <w:r w:rsidR="009E377D">
          <w:rPr>
            <w:noProof/>
            <w:webHidden/>
          </w:rPr>
          <w:t>49</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7" w:history="1">
        <w:r w:rsidR="00D168C4" w:rsidRPr="00C729A3">
          <w:rPr>
            <w:rStyle w:val="Hyperlink"/>
            <w:noProof/>
          </w:rPr>
          <w:t>Figure 50 WEKA K Nearest Neighbours Class Accuracy for Pre-processed Dataset</w:t>
        </w:r>
        <w:r w:rsidR="00D168C4">
          <w:rPr>
            <w:noProof/>
            <w:webHidden/>
          </w:rPr>
          <w:tab/>
        </w:r>
        <w:r w:rsidR="00D168C4">
          <w:rPr>
            <w:noProof/>
            <w:webHidden/>
          </w:rPr>
          <w:fldChar w:fldCharType="begin"/>
        </w:r>
        <w:r w:rsidR="00D168C4">
          <w:rPr>
            <w:noProof/>
            <w:webHidden/>
          </w:rPr>
          <w:instrText xml:space="preserve"> PAGEREF _Toc510708997 \h </w:instrText>
        </w:r>
        <w:r w:rsidR="00D168C4">
          <w:rPr>
            <w:noProof/>
            <w:webHidden/>
          </w:rPr>
        </w:r>
        <w:r w:rsidR="00D168C4">
          <w:rPr>
            <w:noProof/>
            <w:webHidden/>
          </w:rPr>
          <w:fldChar w:fldCharType="separate"/>
        </w:r>
        <w:r w:rsidR="009E377D">
          <w:rPr>
            <w:noProof/>
            <w:webHidden/>
          </w:rPr>
          <w:t>49</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8" w:history="1">
        <w:r w:rsidR="00D168C4" w:rsidRPr="00C729A3">
          <w:rPr>
            <w:rStyle w:val="Hyperlink"/>
            <w:noProof/>
          </w:rPr>
          <w:t>Figure 51WEKA K Nearest Neighbours Confusion Matrix for Pre-processed Dataset</w:t>
        </w:r>
        <w:r w:rsidR="00D168C4">
          <w:rPr>
            <w:noProof/>
            <w:webHidden/>
          </w:rPr>
          <w:tab/>
        </w:r>
        <w:r w:rsidR="00D168C4">
          <w:rPr>
            <w:noProof/>
            <w:webHidden/>
          </w:rPr>
          <w:fldChar w:fldCharType="begin"/>
        </w:r>
        <w:r w:rsidR="00D168C4">
          <w:rPr>
            <w:noProof/>
            <w:webHidden/>
          </w:rPr>
          <w:instrText xml:space="preserve"> PAGEREF _Toc510708998 \h </w:instrText>
        </w:r>
        <w:r w:rsidR="00D168C4">
          <w:rPr>
            <w:noProof/>
            <w:webHidden/>
          </w:rPr>
        </w:r>
        <w:r w:rsidR="00D168C4">
          <w:rPr>
            <w:noProof/>
            <w:webHidden/>
          </w:rPr>
          <w:fldChar w:fldCharType="separate"/>
        </w:r>
        <w:r w:rsidR="009E377D">
          <w:rPr>
            <w:noProof/>
            <w:webHidden/>
          </w:rPr>
          <w:t>49</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8999" w:history="1">
        <w:r w:rsidR="00D168C4" w:rsidRPr="00C729A3">
          <w:rPr>
            <w:rStyle w:val="Hyperlink"/>
            <w:noProof/>
          </w:rPr>
          <w:t>Figure 52 WEKA Linear Discriminant Analysis Output for Unprocessed Dataset</w:t>
        </w:r>
        <w:r w:rsidR="00D168C4">
          <w:rPr>
            <w:noProof/>
            <w:webHidden/>
          </w:rPr>
          <w:tab/>
        </w:r>
        <w:r w:rsidR="00D168C4">
          <w:rPr>
            <w:noProof/>
            <w:webHidden/>
          </w:rPr>
          <w:fldChar w:fldCharType="begin"/>
        </w:r>
        <w:r w:rsidR="00D168C4">
          <w:rPr>
            <w:noProof/>
            <w:webHidden/>
          </w:rPr>
          <w:instrText xml:space="preserve"> PAGEREF _Toc510708999 \h </w:instrText>
        </w:r>
        <w:r w:rsidR="00D168C4">
          <w:rPr>
            <w:noProof/>
            <w:webHidden/>
          </w:rPr>
        </w:r>
        <w:r w:rsidR="00D168C4">
          <w:rPr>
            <w:noProof/>
            <w:webHidden/>
          </w:rPr>
          <w:fldChar w:fldCharType="separate"/>
        </w:r>
        <w:r w:rsidR="009E377D">
          <w:rPr>
            <w:noProof/>
            <w:webHidden/>
          </w:rPr>
          <w:t>5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0" w:history="1">
        <w:r w:rsidR="00D168C4" w:rsidRPr="00C729A3">
          <w:rPr>
            <w:rStyle w:val="Hyperlink"/>
            <w:noProof/>
          </w:rPr>
          <w:t>Figure 53 WEKA Linear Discriminant Analysis Class Accuracy for Unprocessed Dataset</w:t>
        </w:r>
        <w:r w:rsidR="00D168C4">
          <w:rPr>
            <w:noProof/>
            <w:webHidden/>
          </w:rPr>
          <w:tab/>
        </w:r>
        <w:r w:rsidR="00D168C4">
          <w:rPr>
            <w:noProof/>
            <w:webHidden/>
          </w:rPr>
          <w:fldChar w:fldCharType="begin"/>
        </w:r>
        <w:r w:rsidR="00D168C4">
          <w:rPr>
            <w:noProof/>
            <w:webHidden/>
          </w:rPr>
          <w:instrText xml:space="preserve"> PAGEREF _Toc510709000 \h </w:instrText>
        </w:r>
        <w:r w:rsidR="00D168C4">
          <w:rPr>
            <w:noProof/>
            <w:webHidden/>
          </w:rPr>
        </w:r>
        <w:r w:rsidR="00D168C4">
          <w:rPr>
            <w:noProof/>
            <w:webHidden/>
          </w:rPr>
          <w:fldChar w:fldCharType="separate"/>
        </w:r>
        <w:r w:rsidR="009E377D">
          <w:rPr>
            <w:noProof/>
            <w:webHidden/>
          </w:rPr>
          <w:t>5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1" w:history="1">
        <w:r w:rsidR="00D168C4" w:rsidRPr="00C729A3">
          <w:rPr>
            <w:rStyle w:val="Hyperlink"/>
            <w:noProof/>
          </w:rPr>
          <w:t>Figure 54 WEKA Linear Discriminant Analysis Confusion Matrix for Unprocessed Dataset</w:t>
        </w:r>
        <w:r w:rsidR="00D168C4">
          <w:rPr>
            <w:noProof/>
            <w:webHidden/>
          </w:rPr>
          <w:tab/>
        </w:r>
        <w:r w:rsidR="00D168C4">
          <w:rPr>
            <w:noProof/>
            <w:webHidden/>
          </w:rPr>
          <w:fldChar w:fldCharType="begin"/>
        </w:r>
        <w:r w:rsidR="00D168C4">
          <w:rPr>
            <w:noProof/>
            <w:webHidden/>
          </w:rPr>
          <w:instrText xml:space="preserve"> PAGEREF _Toc510709001 \h </w:instrText>
        </w:r>
        <w:r w:rsidR="00D168C4">
          <w:rPr>
            <w:noProof/>
            <w:webHidden/>
          </w:rPr>
        </w:r>
        <w:r w:rsidR="00D168C4">
          <w:rPr>
            <w:noProof/>
            <w:webHidden/>
          </w:rPr>
          <w:fldChar w:fldCharType="separate"/>
        </w:r>
        <w:r w:rsidR="009E377D">
          <w:rPr>
            <w:noProof/>
            <w:webHidden/>
          </w:rPr>
          <w:t>5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2" w:history="1">
        <w:r w:rsidR="00D168C4" w:rsidRPr="00C729A3">
          <w:rPr>
            <w:rStyle w:val="Hyperlink"/>
            <w:noProof/>
          </w:rPr>
          <w:t>Figure 55 WEKA Linear Discriminant Analysis Output for Pre-processed Dataset</w:t>
        </w:r>
        <w:r w:rsidR="00D168C4">
          <w:rPr>
            <w:noProof/>
            <w:webHidden/>
          </w:rPr>
          <w:tab/>
        </w:r>
        <w:r w:rsidR="00D168C4">
          <w:rPr>
            <w:noProof/>
            <w:webHidden/>
          </w:rPr>
          <w:fldChar w:fldCharType="begin"/>
        </w:r>
        <w:r w:rsidR="00D168C4">
          <w:rPr>
            <w:noProof/>
            <w:webHidden/>
          </w:rPr>
          <w:instrText xml:space="preserve"> PAGEREF _Toc510709002 \h </w:instrText>
        </w:r>
        <w:r w:rsidR="00D168C4">
          <w:rPr>
            <w:noProof/>
            <w:webHidden/>
          </w:rPr>
        </w:r>
        <w:r w:rsidR="00D168C4">
          <w:rPr>
            <w:noProof/>
            <w:webHidden/>
          </w:rPr>
          <w:fldChar w:fldCharType="separate"/>
        </w:r>
        <w:r w:rsidR="009E377D">
          <w:rPr>
            <w:noProof/>
            <w:webHidden/>
          </w:rPr>
          <w:t>5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3" w:history="1">
        <w:r w:rsidR="00D168C4" w:rsidRPr="00C729A3">
          <w:rPr>
            <w:rStyle w:val="Hyperlink"/>
            <w:noProof/>
          </w:rPr>
          <w:t>Figure 56 WEKA Linear Discriminant Analysis Class Accuracy for Pre-processed Dataset</w:t>
        </w:r>
        <w:r w:rsidR="00D168C4">
          <w:rPr>
            <w:noProof/>
            <w:webHidden/>
          </w:rPr>
          <w:tab/>
        </w:r>
        <w:r w:rsidR="00D168C4">
          <w:rPr>
            <w:noProof/>
            <w:webHidden/>
          </w:rPr>
          <w:fldChar w:fldCharType="begin"/>
        </w:r>
        <w:r w:rsidR="00D168C4">
          <w:rPr>
            <w:noProof/>
            <w:webHidden/>
          </w:rPr>
          <w:instrText xml:space="preserve"> PAGEREF _Toc510709003 \h </w:instrText>
        </w:r>
        <w:r w:rsidR="00D168C4">
          <w:rPr>
            <w:noProof/>
            <w:webHidden/>
          </w:rPr>
        </w:r>
        <w:r w:rsidR="00D168C4">
          <w:rPr>
            <w:noProof/>
            <w:webHidden/>
          </w:rPr>
          <w:fldChar w:fldCharType="separate"/>
        </w:r>
        <w:r w:rsidR="009E377D">
          <w:rPr>
            <w:noProof/>
            <w:webHidden/>
          </w:rPr>
          <w:t>5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4" w:history="1">
        <w:r w:rsidR="00D168C4" w:rsidRPr="00C729A3">
          <w:rPr>
            <w:rStyle w:val="Hyperlink"/>
            <w:noProof/>
          </w:rPr>
          <w:t>Figure 57 WEKA Linear Discriminant Analysis Confusion Matrix for Pre-processed Dataset</w:t>
        </w:r>
        <w:r w:rsidR="00D168C4">
          <w:rPr>
            <w:noProof/>
            <w:webHidden/>
          </w:rPr>
          <w:tab/>
        </w:r>
        <w:r w:rsidR="00D168C4">
          <w:rPr>
            <w:noProof/>
            <w:webHidden/>
          </w:rPr>
          <w:fldChar w:fldCharType="begin"/>
        </w:r>
        <w:r w:rsidR="00D168C4">
          <w:rPr>
            <w:noProof/>
            <w:webHidden/>
          </w:rPr>
          <w:instrText xml:space="preserve"> PAGEREF _Toc510709004 \h </w:instrText>
        </w:r>
        <w:r w:rsidR="00D168C4">
          <w:rPr>
            <w:noProof/>
            <w:webHidden/>
          </w:rPr>
        </w:r>
        <w:r w:rsidR="00D168C4">
          <w:rPr>
            <w:noProof/>
            <w:webHidden/>
          </w:rPr>
          <w:fldChar w:fldCharType="separate"/>
        </w:r>
        <w:r w:rsidR="009E377D">
          <w:rPr>
            <w:noProof/>
            <w:webHidden/>
          </w:rPr>
          <w:t>5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5" w:history="1">
        <w:r w:rsidR="00D168C4" w:rsidRPr="00C729A3">
          <w:rPr>
            <w:rStyle w:val="Hyperlink"/>
            <w:noProof/>
          </w:rPr>
          <w:t>Figure 58 WEKA Naive Bayes Output for Unprocessed Dataset</w:t>
        </w:r>
        <w:r w:rsidR="00D168C4">
          <w:rPr>
            <w:noProof/>
            <w:webHidden/>
          </w:rPr>
          <w:tab/>
        </w:r>
        <w:r w:rsidR="00D168C4">
          <w:rPr>
            <w:noProof/>
            <w:webHidden/>
          </w:rPr>
          <w:fldChar w:fldCharType="begin"/>
        </w:r>
        <w:r w:rsidR="00D168C4">
          <w:rPr>
            <w:noProof/>
            <w:webHidden/>
          </w:rPr>
          <w:instrText xml:space="preserve"> PAGEREF _Toc510709005 \h </w:instrText>
        </w:r>
        <w:r w:rsidR="00D168C4">
          <w:rPr>
            <w:noProof/>
            <w:webHidden/>
          </w:rPr>
        </w:r>
        <w:r w:rsidR="00D168C4">
          <w:rPr>
            <w:noProof/>
            <w:webHidden/>
          </w:rPr>
          <w:fldChar w:fldCharType="separate"/>
        </w:r>
        <w:r w:rsidR="009E377D">
          <w:rPr>
            <w:noProof/>
            <w:webHidden/>
          </w:rPr>
          <w:t>5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6" w:history="1">
        <w:r w:rsidR="00D168C4" w:rsidRPr="00C729A3">
          <w:rPr>
            <w:rStyle w:val="Hyperlink"/>
            <w:noProof/>
          </w:rPr>
          <w:t>Figure 59 WEKA Naive Bayes Class Accuracy for Unprocessed Dataset</w:t>
        </w:r>
        <w:r w:rsidR="00D168C4">
          <w:rPr>
            <w:noProof/>
            <w:webHidden/>
          </w:rPr>
          <w:tab/>
        </w:r>
        <w:r w:rsidR="00D168C4">
          <w:rPr>
            <w:noProof/>
            <w:webHidden/>
          </w:rPr>
          <w:fldChar w:fldCharType="begin"/>
        </w:r>
        <w:r w:rsidR="00D168C4">
          <w:rPr>
            <w:noProof/>
            <w:webHidden/>
          </w:rPr>
          <w:instrText xml:space="preserve"> PAGEREF _Toc510709006 \h </w:instrText>
        </w:r>
        <w:r w:rsidR="00D168C4">
          <w:rPr>
            <w:noProof/>
            <w:webHidden/>
          </w:rPr>
        </w:r>
        <w:r w:rsidR="00D168C4">
          <w:rPr>
            <w:noProof/>
            <w:webHidden/>
          </w:rPr>
          <w:fldChar w:fldCharType="separate"/>
        </w:r>
        <w:r w:rsidR="009E377D">
          <w:rPr>
            <w:noProof/>
            <w:webHidden/>
          </w:rPr>
          <w:t>5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7" w:history="1">
        <w:r w:rsidR="00D168C4" w:rsidRPr="00C729A3">
          <w:rPr>
            <w:rStyle w:val="Hyperlink"/>
            <w:noProof/>
          </w:rPr>
          <w:t>Figure 60 WEKA Naive Bayes Confusion Matrix for Unprocessed Dataset</w:t>
        </w:r>
        <w:r w:rsidR="00D168C4">
          <w:rPr>
            <w:noProof/>
            <w:webHidden/>
          </w:rPr>
          <w:tab/>
        </w:r>
        <w:r w:rsidR="00D168C4">
          <w:rPr>
            <w:noProof/>
            <w:webHidden/>
          </w:rPr>
          <w:fldChar w:fldCharType="begin"/>
        </w:r>
        <w:r w:rsidR="00D168C4">
          <w:rPr>
            <w:noProof/>
            <w:webHidden/>
          </w:rPr>
          <w:instrText xml:space="preserve"> PAGEREF _Toc510709007 \h </w:instrText>
        </w:r>
        <w:r w:rsidR="00D168C4">
          <w:rPr>
            <w:noProof/>
            <w:webHidden/>
          </w:rPr>
        </w:r>
        <w:r w:rsidR="00D168C4">
          <w:rPr>
            <w:noProof/>
            <w:webHidden/>
          </w:rPr>
          <w:fldChar w:fldCharType="separate"/>
        </w:r>
        <w:r w:rsidR="009E377D">
          <w:rPr>
            <w:noProof/>
            <w:webHidden/>
          </w:rPr>
          <w:t>5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8" w:history="1">
        <w:r w:rsidR="00D168C4" w:rsidRPr="00C729A3">
          <w:rPr>
            <w:rStyle w:val="Hyperlink"/>
            <w:noProof/>
          </w:rPr>
          <w:t>Figure 61 WEKA Naive Bayes Output for Pre-processed Dataset</w:t>
        </w:r>
        <w:r w:rsidR="00D168C4">
          <w:rPr>
            <w:noProof/>
            <w:webHidden/>
          </w:rPr>
          <w:tab/>
        </w:r>
        <w:r w:rsidR="00D168C4">
          <w:rPr>
            <w:noProof/>
            <w:webHidden/>
          </w:rPr>
          <w:fldChar w:fldCharType="begin"/>
        </w:r>
        <w:r w:rsidR="00D168C4">
          <w:rPr>
            <w:noProof/>
            <w:webHidden/>
          </w:rPr>
          <w:instrText xml:space="preserve"> PAGEREF _Toc510709008 \h </w:instrText>
        </w:r>
        <w:r w:rsidR="00D168C4">
          <w:rPr>
            <w:noProof/>
            <w:webHidden/>
          </w:rPr>
        </w:r>
        <w:r w:rsidR="00D168C4">
          <w:rPr>
            <w:noProof/>
            <w:webHidden/>
          </w:rPr>
          <w:fldChar w:fldCharType="separate"/>
        </w:r>
        <w:r w:rsidR="009E377D">
          <w:rPr>
            <w:noProof/>
            <w:webHidden/>
          </w:rPr>
          <w:t>5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09" w:history="1">
        <w:r w:rsidR="00D168C4" w:rsidRPr="00C729A3">
          <w:rPr>
            <w:rStyle w:val="Hyperlink"/>
            <w:noProof/>
          </w:rPr>
          <w:t>Figure 62 WEKA Naive Bayes Class Accuracy for Pre-processed Dataset</w:t>
        </w:r>
        <w:r w:rsidR="00D168C4">
          <w:rPr>
            <w:noProof/>
            <w:webHidden/>
          </w:rPr>
          <w:tab/>
        </w:r>
        <w:r w:rsidR="00D168C4">
          <w:rPr>
            <w:noProof/>
            <w:webHidden/>
          </w:rPr>
          <w:fldChar w:fldCharType="begin"/>
        </w:r>
        <w:r w:rsidR="00D168C4">
          <w:rPr>
            <w:noProof/>
            <w:webHidden/>
          </w:rPr>
          <w:instrText xml:space="preserve"> PAGEREF _Toc510709009 \h </w:instrText>
        </w:r>
        <w:r w:rsidR="00D168C4">
          <w:rPr>
            <w:noProof/>
            <w:webHidden/>
          </w:rPr>
        </w:r>
        <w:r w:rsidR="00D168C4">
          <w:rPr>
            <w:noProof/>
            <w:webHidden/>
          </w:rPr>
          <w:fldChar w:fldCharType="separate"/>
        </w:r>
        <w:r w:rsidR="009E377D">
          <w:rPr>
            <w:noProof/>
            <w:webHidden/>
          </w:rPr>
          <w:t>5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0" w:history="1">
        <w:r w:rsidR="00D168C4" w:rsidRPr="00C729A3">
          <w:rPr>
            <w:rStyle w:val="Hyperlink"/>
            <w:noProof/>
          </w:rPr>
          <w:t>Figure 63 WEKA Naive Bayes Confusion Matrix for Pre-processed Dataset</w:t>
        </w:r>
        <w:r w:rsidR="00D168C4">
          <w:rPr>
            <w:noProof/>
            <w:webHidden/>
          </w:rPr>
          <w:tab/>
        </w:r>
        <w:r w:rsidR="00D168C4">
          <w:rPr>
            <w:noProof/>
            <w:webHidden/>
          </w:rPr>
          <w:fldChar w:fldCharType="begin"/>
        </w:r>
        <w:r w:rsidR="00D168C4">
          <w:rPr>
            <w:noProof/>
            <w:webHidden/>
          </w:rPr>
          <w:instrText xml:space="preserve"> PAGEREF _Toc510709010 \h </w:instrText>
        </w:r>
        <w:r w:rsidR="00D168C4">
          <w:rPr>
            <w:noProof/>
            <w:webHidden/>
          </w:rPr>
        </w:r>
        <w:r w:rsidR="00D168C4">
          <w:rPr>
            <w:noProof/>
            <w:webHidden/>
          </w:rPr>
          <w:fldChar w:fldCharType="separate"/>
        </w:r>
        <w:r w:rsidR="009E377D">
          <w:rPr>
            <w:noProof/>
            <w:webHidden/>
          </w:rPr>
          <w:t>5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1" w:history="1">
        <w:r w:rsidR="00D168C4" w:rsidRPr="00C729A3">
          <w:rPr>
            <w:rStyle w:val="Hyperlink"/>
            <w:noProof/>
          </w:rPr>
          <w:t>Figure 64 Logistic Regression coefficients for the features</w:t>
        </w:r>
        <w:r w:rsidR="00D168C4">
          <w:rPr>
            <w:noProof/>
            <w:webHidden/>
          </w:rPr>
          <w:tab/>
        </w:r>
        <w:r w:rsidR="00D168C4">
          <w:rPr>
            <w:noProof/>
            <w:webHidden/>
          </w:rPr>
          <w:fldChar w:fldCharType="begin"/>
        </w:r>
        <w:r w:rsidR="00D168C4">
          <w:rPr>
            <w:noProof/>
            <w:webHidden/>
          </w:rPr>
          <w:instrText xml:space="preserve"> PAGEREF _Toc510709011 \h </w:instrText>
        </w:r>
        <w:r w:rsidR="00D168C4">
          <w:rPr>
            <w:noProof/>
            <w:webHidden/>
          </w:rPr>
        </w:r>
        <w:r w:rsidR="00D168C4">
          <w:rPr>
            <w:noProof/>
            <w:webHidden/>
          </w:rPr>
          <w:fldChar w:fldCharType="separate"/>
        </w:r>
        <w:r w:rsidR="009E377D">
          <w:rPr>
            <w:noProof/>
            <w:webHidden/>
          </w:rPr>
          <w:t>5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2" w:history="1">
        <w:r w:rsidR="00D168C4" w:rsidRPr="00C729A3">
          <w:rPr>
            <w:rStyle w:val="Hyperlink"/>
            <w:noProof/>
          </w:rPr>
          <w:t>Figure 65 Fitting results for the model</w:t>
        </w:r>
        <w:r w:rsidR="00D168C4">
          <w:rPr>
            <w:noProof/>
            <w:webHidden/>
          </w:rPr>
          <w:tab/>
        </w:r>
        <w:r w:rsidR="00D168C4">
          <w:rPr>
            <w:noProof/>
            <w:webHidden/>
          </w:rPr>
          <w:fldChar w:fldCharType="begin"/>
        </w:r>
        <w:r w:rsidR="00D168C4">
          <w:rPr>
            <w:noProof/>
            <w:webHidden/>
          </w:rPr>
          <w:instrText xml:space="preserve"> PAGEREF _Toc510709012 \h </w:instrText>
        </w:r>
        <w:r w:rsidR="00D168C4">
          <w:rPr>
            <w:noProof/>
            <w:webHidden/>
          </w:rPr>
        </w:r>
        <w:r w:rsidR="00D168C4">
          <w:rPr>
            <w:noProof/>
            <w:webHidden/>
          </w:rPr>
          <w:fldChar w:fldCharType="separate"/>
        </w:r>
        <w:r w:rsidR="009E377D">
          <w:rPr>
            <w:noProof/>
            <w:webHidden/>
          </w:rPr>
          <w:t>57</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3" w:history="1">
        <w:r w:rsidR="00D168C4" w:rsidRPr="00C729A3">
          <w:rPr>
            <w:rStyle w:val="Hyperlink"/>
            <w:noProof/>
          </w:rPr>
          <w:t>Figure 66 Intrinsic Discrepancies Output for Training Dataset</w:t>
        </w:r>
        <w:r w:rsidR="00D168C4">
          <w:rPr>
            <w:noProof/>
            <w:webHidden/>
          </w:rPr>
          <w:tab/>
        </w:r>
        <w:r w:rsidR="00D168C4">
          <w:rPr>
            <w:noProof/>
            <w:webHidden/>
          </w:rPr>
          <w:fldChar w:fldCharType="begin"/>
        </w:r>
        <w:r w:rsidR="00D168C4">
          <w:rPr>
            <w:noProof/>
            <w:webHidden/>
          </w:rPr>
          <w:instrText xml:space="preserve"> PAGEREF _Toc510709013 \h </w:instrText>
        </w:r>
        <w:r w:rsidR="00D168C4">
          <w:rPr>
            <w:noProof/>
            <w:webHidden/>
          </w:rPr>
        </w:r>
        <w:r w:rsidR="00D168C4">
          <w:rPr>
            <w:noProof/>
            <w:webHidden/>
          </w:rPr>
          <w:fldChar w:fldCharType="separate"/>
        </w:r>
        <w:r w:rsidR="009E377D">
          <w:rPr>
            <w:noProof/>
            <w:webHidden/>
          </w:rPr>
          <w:t>5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4" w:history="1">
        <w:r w:rsidR="00D168C4" w:rsidRPr="00C729A3">
          <w:rPr>
            <w:rStyle w:val="Hyperlink"/>
            <w:noProof/>
          </w:rPr>
          <w:t>Figure 67 Logistic Regression Output Score for Training Dataset using Lasso</w:t>
        </w:r>
        <w:r w:rsidR="00D168C4">
          <w:rPr>
            <w:noProof/>
            <w:webHidden/>
          </w:rPr>
          <w:tab/>
        </w:r>
        <w:r w:rsidR="00D168C4">
          <w:rPr>
            <w:noProof/>
            <w:webHidden/>
          </w:rPr>
          <w:fldChar w:fldCharType="begin"/>
        </w:r>
        <w:r w:rsidR="00D168C4">
          <w:rPr>
            <w:noProof/>
            <w:webHidden/>
          </w:rPr>
          <w:instrText xml:space="preserve"> PAGEREF _Toc510709014 \h </w:instrText>
        </w:r>
        <w:r w:rsidR="00D168C4">
          <w:rPr>
            <w:noProof/>
            <w:webHidden/>
          </w:rPr>
        </w:r>
        <w:r w:rsidR="00D168C4">
          <w:rPr>
            <w:noProof/>
            <w:webHidden/>
          </w:rPr>
          <w:fldChar w:fldCharType="separate"/>
        </w:r>
        <w:r w:rsidR="009E377D">
          <w:rPr>
            <w:noProof/>
            <w:webHidden/>
          </w:rPr>
          <w:t>5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5" w:history="1">
        <w:r w:rsidR="00D168C4" w:rsidRPr="00C729A3">
          <w:rPr>
            <w:rStyle w:val="Hyperlink"/>
            <w:noProof/>
          </w:rPr>
          <w:t>Figure 68 Classification Report for Training Dataset using Lasso</w:t>
        </w:r>
        <w:r w:rsidR="00D168C4">
          <w:rPr>
            <w:noProof/>
            <w:webHidden/>
          </w:rPr>
          <w:tab/>
        </w:r>
        <w:r w:rsidR="00D168C4">
          <w:rPr>
            <w:noProof/>
            <w:webHidden/>
          </w:rPr>
          <w:fldChar w:fldCharType="begin"/>
        </w:r>
        <w:r w:rsidR="00D168C4">
          <w:rPr>
            <w:noProof/>
            <w:webHidden/>
          </w:rPr>
          <w:instrText xml:space="preserve"> PAGEREF _Toc510709015 \h </w:instrText>
        </w:r>
        <w:r w:rsidR="00D168C4">
          <w:rPr>
            <w:noProof/>
            <w:webHidden/>
          </w:rPr>
        </w:r>
        <w:r w:rsidR="00D168C4">
          <w:rPr>
            <w:noProof/>
            <w:webHidden/>
          </w:rPr>
          <w:fldChar w:fldCharType="separate"/>
        </w:r>
        <w:r w:rsidR="009E377D">
          <w:rPr>
            <w:noProof/>
            <w:webHidden/>
          </w:rPr>
          <w:t>5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6" w:history="1">
        <w:r w:rsidR="00D168C4" w:rsidRPr="00C729A3">
          <w:rPr>
            <w:rStyle w:val="Hyperlink"/>
            <w:noProof/>
          </w:rPr>
          <w:t>Figure 69 Confusion Matrix for Training Dataset using Lasso</w:t>
        </w:r>
        <w:r w:rsidR="00D168C4">
          <w:rPr>
            <w:noProof/>
            <w:webHidden/>
          </w:rPr>
          <w:tab/>
        </w:r>
        <w:r w:rsidR="00D168C4">
          <w:rPr>
            <w:noProof/>
            <w:webHidden/>
          </w:rPr>
          <w:fldChar w:fldCharType="begin"/>
        </w:r>
        <w:r w:rsidR="00D168C4">
          <w:rPr>
            <w:noProof/>
            <w:webHidden/>
          </w:rPr>
          <w:instrText xml:space="preserve"> PAGEREF _Toc510709016 \h </w:instrText>
        </w:r>
        <w:r w:rsidR="00D168C4">
          <w:rPr>
            <w:noProof/>
            <w:webHidden/>
          </w:rPr>
        </w:r>
        <w:r w:rsidR="00D168C4">
          <w:rPr>
            <w:noProof/>
            <w:webHidden/>
          </w:rPr>
          <w:fldChar w:fldCharType="separate"/>
        </w:r>
        <w:r w:rsidR="009E377D">
          <w:rPr>
            <w:noProof/>
            <w:webHidden/>
          </w:rPr>
          <w:t>58</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7" w:history="1">
        <w:r w:rsidR="00D168C4" w:rsidRPr="00C729A3">
          <w:rPr>
            <w:rStyle w:val="Hyperlink"/>
            <w:noProof/>
          </w:rPr>
          <w:t>Figure 70 Output for Automatic Feature Selection on Training Dataset</w:t>
        </w:r>
        <w:r w:rsidR="00D168C4">
          <w:rPr>
            <w:noProof/>
            <w:webHidden/>
          </w:rPr>
          <w:tab/>
        </w:r>
        <w:r w:rsidR="00D168C4">
          <w:rPr>
            <w:noProof/>
            <w:webHidden/>
          </w:rPr>
          <w:fldChar w:fldCharType="begin"/>
        </w:r>
        <w:r w:rsidR="00D168C4">
          <w:rPr>
            <w:noProof/>
            <w:webHidden/>
          </w:rPr>
          <w:instrText xml:space="preserve"> PAGEREF _Toc510709017 \h </w:instrText>
        </w:r>
        <w:r w:rsidR="00D168C4">
          <w:rPr>
            <w:noProof/>
            <w:webHidden/>
          </w:rPr>
        </w:r>
        <w:r w:rsidR="00D168C4">
          <w:rPr>
            <w:noProof/>
            <w:webHidden/>
          </w:rPr>
          <w:fldChar w:fldCharType="separate"/>
        </w:r>
        <w:r w:rsidR="009E377D">
          <w:rPr>
            <w:noProof/>
            <w:webHidden/>
          </w:rPr>
          <w:t>59</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8" w:history="1">
        <w:r w:rsidR="00D168C4" w:rsidRPr="00C729A3">
          <w:rPr>
            <w:rStyle w:val="Hyperlink"/>
            <w:noProof/>
          </w:rPr>
          <w:t>Figure 71 Training Data Probability Plot</w:t>
        </w:r>
        <w:r w:rsidR="00D168C4">
          <w:rPr>
            <w:noProof/>
            <w:webHidden/>
          </w:rPr>
          <w:tab/>
        </w:r>
        <w:r w:rsidR="00D168C4">
          <w:rPr>
            <w:noProof/>
            <w:webHidden/>
          </w:rPr>
          <w:fldChar w:fldCharType="begin"/>
        </w:r>
        <w:r w:rsidR="00D168C4">
          <w:rPr>
            <w:noProof/>
            <w:webHidden/>
          </w:rPr>
          <w:instrText xml:space="preserve"> PAGEREF _Toc510709018 \h </w:instrText>
        </w:r>
        <w:r w:rsidR="00D168C4">
          <w:rPr>
            <w:noProof/>
            <w:webHidden/>
          </w:rPr>
        </w:r>
        <w:r w:rsidR="00D168C4">
          <w:rPr>
            <w:noProof/>
            <w:webHidden/>
          </w:rPr>
          <w:fldChar w:fldCharType="separate"/>
        </w:r>
        <w:r w:rsidR="009E377D">
          <w:rPr>
            <w:noProof/>
            <w:webHidden/>
          </w:rPr>
          <w:t>6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19" w:history="1">
        <w:r w:rsidR="00D168C4" w:rsidRPr="00C729A3">
          <w:rPr>
            <w:rStyle w:val="Hyperlink"/>
            <w:noProof/>
          </w:rPr>
          <w:t>Figure 72 Intrinsic Discrepancies Output for Testing Dataset</w:t>
        </w:r>
        <w:r w:rsidR="00D168C4">
          <w:rPr>
            <w:noProof/>
            <w:webHidden/>
          </w:rPr>
          <w:tab/>
        </w:r>
        <w:r w:rsidR="00D168C4">
          <w:rPr>
            <w:noProof/>
            <w:webHidden/>
          </w:rPr>
          <w:fldChar w:fldCharType="begin"/>
        </w:r>
        <w:r w:rsidR="00D168C4">
          <w:rPr>
            <w:noProof/>
            <w:webHidden/>
          </w:rPr>
          <w:instrText xml:space="preserve"> PAGEREF _Toc510709019 \h </w:instrText>
        </w:r>
        <w:r w:rsidR="00D168C4">
          <w:rPr>
            <w:noProof/>
            <w:webHidden/>
          </w:rPr>
        </w:r>
        <w:r w:rsidR="00D168C4">
          <w:rPr>
            <w:noProof/>
            <w:webHidden/>
          </w:rPr>
          <w:fldChar w:fldCharType="separate"/>
        </w:r>
        <w:r w:rsidR="009E377D">
          <w:rPr>
            <w:noProof/>
            <w:webHidden/>
          </w:rPr>
          <w:t>6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0" w:history="1">
        <w:r w:rsidR="00D168C4" w:rsidRPr="00C729A3">
          <w:rPr>
            <w:rStyle w:val="Hyperlink"/>
            <w:noProof/>
          </w:rPr>
          <w:t>Figure 73 LR using Lasso for Testing Dataset</w:t>
        </w:r>
        <w:r w:rsidR="00D168C4">
          <w:rPr>
            <w:noProof/>
            <w:webHidden/>
          </w:rPr>
          <w:tab/>
        </w:r>
        <w:r w:rsidR="00D168C4">
          <w:rPr>
            <w:noProof/>
            <w:webHidden/>
          </w:rPr>
          <w:fldChar w:fldCharType="begin"/>
        </w:r>
        <w:r w:rsidR="00D168C4">
          <w:rPr>
            <w:noProof/>
            <w:webHidden/>
          </w:rPr>
          <w:instrText xml:space="preserve"> PAGEREF _Toc510709020 \h </w:instrText>
        </w:r>
        <w:r w:rsidR="00D168C4">
          <w:rPr>
            <w:noProof/>
            <w:webHidden/>
          </w:rPr>
        </w:r>
        <w:r w:rsidR="00D168C4">
          <w:rPr>
            <w:noProof/>
            <w:webHidden/>
          </w:rPr>
          <w:fldChar w:fldCharType="separate"/>
        </w:r>
        <w:r w:rsidR="009E377D">
          <w:rPr>
            <w:noProof/>
            <w:webHidden/>
          </w:rPr>
          <w:t>6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1" w:history="1">
        <w:r w:rsidR="00D168C4" w:rsidRPr="00C729A3">
          <w:rPr>
            <w:rStyle w:val="Hyperlink"/>
            <w:noProof/>
          </w:rPr>
          <w:t>Figure 74 Classification Report for Testing Dataset using Lasso</w:t>
        </w:r>
        <w:r w:rsidR="00D168C4">
          <w:rPr>
            <w:noProof/>
            <w:webHidden/>
          </w:rPr>
          <w:tab/>
        </w:r>
        <w:r w:rsidR="00D168C4">
          <w:rPr>
            <w:noProof/>
            <w:webHidden/>
          </w:rPr>
          <w:fldChar w:fldCharType="begin"/>
        </w:r>
        <w:r w:rsidR="00D168C4">
          <w:rPr>
            <w:noProof/>
            <w:webHidden/>
          </w:rPr>
          <w:instrText xml:space="preserve"> PAGEREF _Toc510709021 \h </w:instrText>
        </w:r>
        <w:r w:rsidR="00D168C4">
          <w:rPr>
            <w:noProof/>
            <w:webHidden/>
          </w:rPr>
        </w:r>
        <w:r w:rsidR="00D168C4">
          <w:rPr>
            <w:noProof/>
            <w:webHidden/>
          </w:rPr>
          <w:fldChar w:fldCharType="separate"/>
        </w:r>
        <w:r w:rsidR="009E377D">
          <w:rPr>
            <w:noProof/>
            <w:webHidden/>
          </w:rPr>
          <w:t>6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2" w:history="1">
        <w:r w:rsidR="00D168C4" w:rsidRPr="00C729A3">
          <w:rPr>
            <w:rStyle w:val="Hyperlink"/>
            <w:noProof/>
          </w:rPr>
          <w:t>Figure 75 LR using lasso Testing Dataset Confusion Matrix</w:t>
        </w:r>
        <w:r w:rsidR="00D168C4">
          <w:rPr>
            <w:noProof/>
            <w:webHidden/>
          </w:rPr>
          <w:tab/>
        </w:r>
        <w:r w:rsidR="00D168C4">
          <w:rPr>
            <w:noProof/>
            <w:webHidden/>
          </w:rPr>
          <w:fldChar w:fldCharType="begin"/>
        </w:r>
        <w:r w:rsidR="00D168C4">
          <w:rPr>
            <w:noProof/>
            <w:webHidden/>
          </w:rPr>
          <w:instrText xml:space="preserve"> PAGEREF _Toc510709022 \h </w:instrText>
        </w:r>
        <w:r w:rsidR="00D168C4">
          <w:rPr>
            <w:noProof/>
            <w:webHidden/>
          </w:rPr>
        </w:r>
        <w:r w:rsidR="00D168C4">
          <w:rPr>
            <w:noProof/>
            <w:webHidden/>
          </w:rPr>
          <w:fldChar w:fldCharType="separate"/>
        </w:r>
        <w:r w:rsidR="009E377D">
          <w:rPr>
            <w:noProof/>
            <w:webHidden/>
          </w:rPr>
          <w:t>61</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3" w:history="1">
        <w:r w:rsidR="00D168C4" w:rsidRPr="00C729A3">
          <w:rPr>
            <w:rStyle w:val="Hyperlink"/>
            <w:noProof/>
          </w:rPr>
          <w:t>Figure 76 Output for Automated Feature Selection for Testing Dataset</w:t>
        </w:r>
        <w:r w:rsidR="00D168C4">
          <w:rPr>
            <w:noProof/>
            <w:webHidden/>
          </w:rPr>
          <w:tab/>
        </w:r>
        <w:r w:rsidR="00D168C4">
          <w:rPr>
            <w:noProof/>
            <w:webHidden/>
          </w:rPr>
          <w:fldChar w:fldCharType="begin"/>
        </w:r>
        <w:r w:rsidR="00D168C4">
          <w:rPr>
            <w:noProof/>
            <w:webHidden/>
          </w:rPr>
          <w:instrText xml:space="preserve"> PAGEREF _Toc510709023 \h </w:instrText>
        </w:r>
        <w:r w:rsidR="00D168C4">
          <w:rPr>
            <w:noProof/>
            <w:webHidden/>
          </w:rPr>
        </w:r>
        <w:r w:rsidR="00D168C4">
          <w:rPr>
            <w:noProof/>
            <w:webHidden/>
          </w:rPr>
          <w:fldChar w:fldCharType="separate"/>
        </w:r>
        <w:r w:rsidR="009E377D">
          <w:rPr>
            <w:noProof/>
            <w:webHidden/>
          </w:rPr>
          <w:t>6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4" w:history="1">
        <w:r w:rsidR="00D168C4" w:rsidRPr="00C729A3">
          <w:rPr>
            <w:rStyle w:val="Hyperlink"/>
            <w:noProof/>
          </w:rPr>
          <w:t>Figure 77 Testing Dataset Probability Plot</w:t>
        </w:r>
        <w:r w:rsidR="00D168C4">
          <w:rPr>
            <w:noProof/>
            <w:webHidden/>
          </w:rPr>
          <w:tab/>
        </w:r>
        <w:r w:rsidR="00D168C4">
          <w:rPr>
            <w:noProof/>
            <w:webHidden/>
          </w:rPr>
          <w:fldChar w:fldCharType="begin"/>
        </w:r>
        <w:r w:rsidR="00D168C4">
          <w:rPr>
            <w:noProof/>
            <w:webHidden/>
          </w:rPr>
          <w:instrText xml:space="preserve"> PAGEREF _Toc510709024 \h </w:instrText>
        </w:r>
        <w:r w:rsidR="00D168C4">
          <w:rPr>
            <w:noProof/>
            <w:webHidden/>
          </w:rPr>
        </w:r>
        <w:r w:rsidR="00D168C4">
          <w:rPr>
            <w:noProof/>
            <w:webHidden/>
          </w:rPr>
          <w:fldChar w:fldCharType="separate"/>
        </w:r>
        <w:r w:rsidR="009E377D">
          <w:rPr>
            <w:noProof/>
            <w:webHidden/>
          </w:rPr>
          <w:t>62</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5" w:history="1">
        <w:r w:rsidR="00D168C4" w:rsidRPr="00C729A3">
          <w:rPr>
            <w:rStyle w:val="Hyperlink"/>
            <w:noProof/>
          </w:rPr>
          <w:t>Figure 78 Intrinsic Discrepancies Output for Complete Dataset</w:t>
        </w:r>
        <w:r w:rsidR="00D168C4">
          <w:rPr>
            <w:noProof/>
            <w:webHidden/>
          </w:rPr>
          <w:tab/>
        </w:r>
        <w:r w:rsidR="00D168C4">
          <w:rPr>
            <w:noProof/>
            <w:webHidden/>
          </w:rPr>
          <w:fldChar w:fldCharType="begin"/>
        </w:r>
        <w:r w:rsidR="00D168C4">
          <w:rPr>
            <w:noProof/>
            <w:webHidden/>
          </w:rPr>
          <w:instrText xml:space="preserve"> PAGEREF _Toc510709025 \h </w:instrText>
        </w:r>
        <w:r w:rsidR="00D168C4">
          <w:rPr>
            <w:noProof/>
            <w:webHidden/>
          </w:rPr>
        </w:r>
        <w:r w:rsidR="00D168C4">
          <w:rPr>
            <w:noProof/>
            <w:webHidden/>
          </w:rPr>
          <w:fldChar w:fldCharType="separate"/>
        </w:r>
        <w:r w:rsidR="009E377D">
          <w:rPr>
            <w:noProof/>
            <w:webHidden/>
          </w:rPr>
          <w:t>6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6" w:history="1">
        <w:r w:rsidR="00D168C4" w:rsidRPr="00C729A3">
          <w:rPr>
            <w:rStyle w:val="Hyperlink"/>
            <w:noProof/>
          </w:rPr>
          <w:t>Figure 79 LR using Lasso for Complete Dataset</w:t>
        </w:r>
        <w:r w:rsidR="00D168C4">
          <w:rPr>
            <w:noProof/>
            <w:webHidden/>
          </w:rPr>
          <w:tab/>
        </w:r>
        <w:r w:rsidR="00D168C4">
          <w:rPr>
            <w:noProof/>
            <w:webHidden/>
          </w:rPr>
          <w:fldChar w:fldCharType="begin"/>
        </w:r>
        <w:r w:rsidR="00D168C4">
          <w:rPr>
            <w:noProof/>
            <w:webHidden/>
          </w:rPr>
          <w:instrText xml:space="preserve"> PAGEREF _Toc510709026 \h </w:instrText>
        </w:r>
        <w:r w:rsidR="00D168C4">
          <w:rPr>
            <w:noProof/>
            <w:webHidden/>
          </w:rPr>
        </w:r>
        <w:r w:rsidR="00D168C4">
          <w:rPr>
            <w:noProof/>
            <w:webHidden/>
          </w:rPr>
          <w:fldChar w:fldCharType="separate"/>
        </w:r>
        <w:r w:rsidR="009E377D">
          <w:rPr>
            <w:noProof/>
            <w:webHidden/>
          </w:rPr>
          <w:t>6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7" w:history="1">
        <w:r w:rsidR="00D168C4" w:rsidRPr="00C729A3">
          <w:rPr>
            <w:rStyle w:val="Hyperlink"/>
            <w:noProof/>
          </w:rPr>
          <w:t>Figure 80 Classification Report for Complete Dataset using Lasso</w:t>
        </w:r>
        <w:r w:rsidR="00D168C4">
          <w:rPr>
            <w:noProof/>
            <w:webHidden/>
          </w:rPr>
          <w:tab/>
        </w:r>
        <w:r w:rsidR="00D168C4">
          <w:rPr>
            <w:noProof/>
            <w:webHidden/>
          </w:rPr>
          <w:fldChar w:fldCharType="begin"/>
        </w:r>
        <w:r w:rsidR="00D168C4">
          <w:rPr>
            <w:noProof/>
            <w:webHidden/>
          </w:rPr>
          <w:instrText xml:space="preserve"> PAGEREF _Toc510709027 \h </w:instrText>
        </w:r>
        <w:r w:rsidR="00D168C4">
          <w:rPr>
            <w:noProof/>
            <w:webHidden/>
          </w:rPr>
        </w:r>
        <w:r w:rsidR="00D168C4">
          <w:rPr>
            <w:noProof/>
            <w:webHidden/>
          </w:rPr>
          <w:fldChar w:fldCharType="separate"/>
        </w:r>
        <w:r w:rsidR="009E377D">
          <w:rPr>
            <w:noProof/>
            <w:webHidden/>
          </w:rPr>
          <w:t>6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8" w:history="1">
        <w:r w:rsidR="00D168C4" w:rsidRPr="00C729A3">
          <w:rPr>
            <w:rStyle w:val="Hyperlink"/>
            <w:noProof/>
          </w:rPr>
          <w:t>Figure 81 LR using lasso Complete Dataset Confusion Matrix</w:t>
        </w:r>
        <w:r w:rsidR="00D168C4">
          <w:rPr>
            <w:noProof/>
            <w:webHidden/>
          </w:rPr>
          <w:tab/>
        </w:r>
        <w:r w:rsidR="00D168C4">
          <w:rPr>
            <w:noProof/>
            <w:webHidden/>
          </w:rPr>
          <w:fldChar w:fldCharType="begin"/>
        </w:r>
        <w:r w:rsidR="00D168C4">
          <w:rPr>
            <w:noProof/>
            <w:webHidden/>
          </w:rPr>
          <w:instrText xml:space="preserve"> PAGEREF _Toc510709028 \h </w:instrText>
        </w:r>
        <w:r w:rsidR="00D168C4">
          <w:rPr>
            <w:noProof/>
            <w:webHidden/>
          </w:rPr>
        </w:r>
        <w:r w:rsidR="00D168C4">
          <w:rPr>
            <w:noProof/>
            <w:webHidden/>
          </w:rPr>
          <w:fldChar w:fldCharType="separate"/>
        </w:r>
        <w:r w:rsidR="009E377D">
          <w:rPr>
            <w:noProof/>
            <w:webHidden/>
          </w:rPr>
          <w:t>63</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29" w:history="1">
        <w:r w:rsidR="00D168C4" w:rsidRPr="00C729A3">
          <w:rPr>
            <w:rStyle w:val="Hyperlink"/>
            <w:noProof/>
          </w:rPr>
          <w:t>Figure 82 Output for Automated Feature Selection for the complete Dataset</w:t>
        </w:r>
        <w:r w:rsidR="00D168C4">
          <w:rPr>
            <w:noProof/>
            <w:webHidden/>
          </w:rPr>
          <w:tab/>
        </w:r>
        <w:r w:rsidR="00D168C4">
          <w:rPr>
            <w:noProof/>
            <w:webHidden/>
          </w:rPr>
          <w:fldChar w:fldCharType="begin"/>
        </w:r>
        <w:r w:rsidR="00D168C4">
          <w:rPr>
            <w:noProof/>
            <w:webHidden/>
          </w:rPr>
          <w:instrText xml:space="preserve"> PAGEREF _Toc510709029 \h </w:instrText>
        </w:r>
        <w:r w:rsidR="00D168C4">
          <w:rPr>
            <w:noProof/>
            <w:webHidden/>
          </w:rPr>
        </w:r>
        <w:r w:rsidR="00D168C4">
          <w:rPr>
            <w:noProof/>
            <w:webHidden/>
          </w:rPr>
          <w:fldChar w:fldCharType="separate"/>
        </w:r>
        <w:r w:rsidR="009E377D">
          <w:rPr>
            <w:noProof/>
            <w:webHidden/>
          </w:rPr>
          <w:t>6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30" w:history="1">
        <w:r w:rsidR="00D168C4" w:rsidRPr="00C729A3">
          <w:rPr>
            <w:rStyle w:val="Hyperlink"/>
            <w:noProof/>
          </w:rPr>
          <w:t>Figure 83 Complete Dataset Probability Plot</w:t>
        </w:r>
        <w:r w:rsidR="00D168C4">
          <w:rPr>
            <w:noProof/>
            <w:webHidden/>
          </w:rPr>
          <w:tab/>
        </w:r>
        <w:r w:rsidR="00D168C4">
          <w:rPr>
            <w:noProof/>
            <w:webHidden/>
          </w:rPr>
          <w:fldChar w:fldCharType="begin"/>
        </w:r>
        <w:r w:rsidR="00D168C4">
          <w:rPr>
            <w:noProof/>
            <w:webHidden/>
          </w:rPr>
          <w:instrText xml:space="preserve"> PAGEREF _Toc510709030 \h </w:instrText>
        </w:r>
        <w:r w:rsidR="00D168C4">
          <w:rPr>
            <w:noProof/>
            <w:webHidden/>
          </w:rPr>
        </w:r>
        <w:r w:rsidR="00D168C4">
          <w:rPr>
            <w:noProof/>
            <w:webHidden/>
          </w:rPr>
          <w:fldChar w:fldCharType="separate"/>
        </w:r>
        <w:r w:rsidR="009E377D">
          <w:rPr>
            <w:noProof/>
            <w:webHidden/>
          </w:rPr>
          <w:t>64</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31" w:history="1">
        <w:r w:rsidR="00D168C4" w:rsidRPr="00C729A3">
          <w:rPr>
            <w:rStyle w:val="Hyperlink"/>
            <w:noProof/>
          </w:rPr>
          <w:t>Figure 84 Naive Bayes Output</w:t>
        </w:r>
        <w:r w:rsidR="00D168C4">
          <w:rPr>
            <w:noProof/>
            <w:webHidden/>
          </w:rPr>
          <w:tab/>
        </w:r>
        <w:r w:rsidR="00D168C4">
          <w:rPr>
            <w:noProof/>
            <w:webHidden/>
          </w:rPr>
          <w:fldChar w:fldCharType="begin"/>
        </w:r>
        <w:r w:rsidR="00D168C4">
          <w:rPr>
            <w:noProof/>
            <w:webHidden/>
          </w:rPr>
          <w:instrText xml:space="preserve"> PAGEREF _Toc510709031 \h </w:instrText>
        </w:r>
        <w:r w:rsidR="00D168C4">
          <w:rPr>
            <w:noProof/>
            <w:webHidden/>
          </w:rPr>
        </w:r>
        <w:r w:rsidR="00D168C4">
          <w:rPr>
            <w:noProof/>
            <w:webHidden/>
          </w:rPr>
          <w:fldChar w:fldCharType="separate"/>
        </w:r>
        <w:r w:rsidR="009E377D">
          <w:rPr>
            <w:noProof/>
            <w:webHidden/>
          </w:rPr>
          <w:t>65</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32" w:history="1">
        <w:r w:rsidR="00D168C4" w:rsidRPr="00C729A3">
          <w:rPr>
            <w:rStyle w:val="Hyperlink"/>
            <w:noProof/>
          </w:rPr>
          <w:t>Figure 85 Random Forrest Output</w:t>
        </w:r>
        <w:r w:rsidR="00D168C4">
          <w:rPr>
            <w:noProof/>
            <w:webHidden/>
          </w:rPr>
          <w:tab/>
        </w:r>
        <w:r w:rsidR="00D168C4">
          <w:rPr>
            <w:noProof/>
            <w:webHidden/>
          </w:rPr>
          <w:fldChar w:fldCharType="begin"/>
        </w:r>
        <w:r w:rsidR="00D168C4">
          <w:rPr>
            <w:noProof/>
            <w:webHidden/>
          </w:rPr>
          <w:instrText xml:space="preserve"> PAGEREF _Toc510709032 \h </w:instrText>
        </w:r>
        <w:r w:rsidR="00D168C4">
          <w:rPr>
            <w:noProof/>
            <w:webHidden/>
          </w:rPr>
        </w:r>
        <w:r w:rsidR="00D168C4">
          <w:rPr>
            <w:noProof/>
            <w:webHidden/>
          </w:rPr>
          <w:fldChar w:fldCharType="separate"/>
        </w:r>
        <w:r w:rsidR="009E377D">
          <w:rPr>
            <w:noProof/>
            <w:webHidden/>
          </w:rPr>
          <w:t>65</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33" w:history="1">
        <w:r w:rsidR="00D168C4" w:rsidRPr="00C729A3">
          <w:rPr>
            <w:rStyle w:val="Hyperlink"/>
            <w:noProof/>
          </w:rPr>
          <w:t>Figure 86 Support Vector Machine Output</w:t>
        </w:r>
        <w:r w:rsidR="00D168C4">
          <w:rPr>
            <w:noProof/>
            <w:webHidden/>
          </w:rPr>
          <w:tab/>
        </w:r>
        <w:r w:rsidR="00D168C4">
          <w:rPr>
            <w:noProof/>
            <w:webHidden/>
          </w:rPr>
          <w:fldChar w:fldCharType="begin"/>
        </w:r>
        <w:r w:rsidR="00D168C4">
          <w:rPr>
            <w:noProof/>
            <w:webHidden/>
          </w:rPr>
          <w:instrText xml:space="preserve"> PAGEREF _Toc510709033 \h </w:instrText>
        </w:r>
        <w:r w:rsidR="00D168C4">
          <w:rPr>
            <w:noProof/>
            <w:webHidden/>
          </w:rPr>
        </w:r>
        <w:r w:rsidR="00D168C4">
          <w:rPr>
            <w:noProof/>
            <w:webHidden/>
          </w:rPr>
          <w:fldChar w:fldCharType="separate"/>
        </w:r>
        <w:r w:rsidR="009E377D">
          <w:rPr>
            <w:noProof/>
            <w:webHidden/>
          </w:rPr>
          <w:t>66</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34" w:history="1">
        <w:r w:rsidR="00D168C4" w:rsidRPr="00C729A3">
          <w:rPr>
            <w:rStyle w:val="Hyperlink"/>
            <w:noProof/>
          </w:rPr>
          <w:t>Figure 87 Kullback-Leibler Distance for discrete features</w:t>
        </w:r>
        <w:r w:rsidR="00D168C4">
          <w:rPr>
            <w:noProof/>
            <w:webHidden/>
          </w:rPr>
          <w:tab/>
        </w:r>
        <w:r w:rsidR="00D168C4">
          <w:rPr>
            <w:noProof/>
            <w:webHidden/>
          </w:rPr>
          <w:fldChar w:fldCharType="begin"/>
        </w:r>
        <w:r w:rsidR="00D168C4">
          <w:rPr>
            <w:noProof/>
            <w:webHidden/>
          </w:rPr>
          <w:instrText xml:space="preserve"> PAGEREF _Toc510709034 \h </w:instrText>
        </w:r>
        <w:r w:rsidR="00D168C4">
          <w:rPr>
            <w:noProof/>
            <w:webHidden/>
          </w:rPr>
        </w:r>
        <w:r w:rsidR="00D168C4">
          <w:rPr>
            <w:noProof/>
            <w:webHidden/>
          </w:rPr>
          <w:fldChar w:fldCharType="separate"/>
        </w:r>
        <w:r w:rsidR="009E377D">
          <w:rPr>
            <w:noProof/>
            <w:webHidden/>
          </w:rPr>
          <w:t>7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Fonts w:asciiTheme="minorHAnsi" w:eastAsiaTheme="minorEastAsia" w:hAnsiTheme="minorHAnsi" w:cstheme="minorBidi"/>
          <w:noProof/>
          <w:sz w:val="22"/>
          <w:szCs w:val="22"/>
          <w:lang w:eastAsia="en-GB"/>
        </w:rPr>
      </w:pPr>
      <w:hyperlink w:anchor="_Toc510709035" w:history="1">
        <w:r w:rsidR="00D168C4" w:rsidRPr="00C729A3">
          <w:rPr>
            <w:rStyle w:val="Hyperlink"/>
            <w:noProof/>
          </w:rPr>
          <w:t>Figure 88 Kullback-Leibler distance for Continuous features</w:t>
        </w:r>
        <w:r w:rsidR="00D168C4">
          <w:rPr>
            <w:noProof/>
            <w:webHidden/>
          </w:rPr>
          <w:tab/>
        </w:r>
        <w:r w:rsidR="00D168C4">
          <w:rPr>
            <w:noProof/>
            <w:webHidden/>
          </w:rPr>
          <w:fldChar w:fldCharType="begin"/>
        </w:r>
        <w:r w:rsidR="00D168C4">
          <w:rPr>
            <w:noProof/>
            <w:webHidden/>
          </w:rPr>
          <w:instrText xml:space="preserve"> PAGEREF _Toc510709035 \h </w:instrText>
        </w:r>
        <w:r w:rsidR="00D168C4">
          <w:rPr>
            <w:noProof/>
            <w:webHidden/>
          </w:rPr>
        </w:r>
        <w:r w:rsidR="00D168C4">
          <w:rPr>
            <w:noProof/>
            <w:webHidden/>
          </w:rPr>
          <w:fldChar w:fldCharType="separate"/>
        </w:r>
        <w:r w:rsidR="009E377D">
          <w:rPr>
            <w:noProof/>
            <w:webHidden/>
          </w:rPr>
          <w:t>70</w:t>
        </w:r>
        <w:r w:rsidR="00D168C4">
          <w:rPr>
            <w:noProof/>
            <w:webHidden/>
          </w:rPr>
          <w:fldChar w:fldCharType="end"/>
        </w:r>
      </w:hyperlink>
    </w:p>
    <w:p w:rsidR="00D168C4" w:rsidRDefault="00F257F6" w:rsidP="00EA2D35">
      <w:pPr>
        <w:pStyle w:val="TableofFigures"/>
        <w:tabs>
          <w:tab w:val="right" w:leader="dot" w:pos="8296"/>
        </w:tabs>
        <w:spacing w:after="0" w:afterAutospacing="0" w:line="240" w:lineRule="auto"/>
        <w:ind w:left="-993" w:firstLine="0"/>
        <w:rPr>
          <w:rStyle w:val="Hyperlink"/>
          <w:noProof/>
        </w:rPr>
      </w:pPr>
      <w:hyperlink w:anchor="_Toc510709036" w:history="1">
        <w:r w:rsidR="00D168C4" w:rsidRPr="00C729A3">
          <w:rPr>
            <w:rStyle w:val="Hyperlink"/>
            <w:noProof/>
          </w:rPr>
          <w:t>Figure 89 Kullback-Leibler Distance Symmetrised</w:t>
        </w:r>
        <w:r w:rsidR="00D168C4">
          <w:rPr>
            <w:noProof/>
            <w:webHidden/>
          </w:rPr>
          <w:tab/>
        </w:r>
        <w:r w:rsidR="00D168C4">
          <w:rPr>
            <w:noProof/>
            <w:webHidden/>
          </w:rPr>
          <w:fldChar w:fldCharType="begin"/>
        </w:r>
        <w:r w:rsidR="00D168C4">
          <w:rPr>
            <w:noProof/>
            <w:webHidden/>
          </w:rPr>
          <w:instrText xml:space="preserve"> PAGEREF _Toc510709036 \h </w:instrText>
        </w:r>
        <w:r w:rsidR="00D168C4">
          <w:rPr>
            <w:noProof/>
            <w:webHidden/>
          </w:rPr>
        </w:r>
        <w:r w:rsidR="00D168C4">
          <w:rPr>
            <w:noProof/>
            <w:webHidden/>
          </w:rPr>
          <w:fldChar w:fldCharType="separate"/>
        </w:r>
        <w:r w:rsidR="009E377D">
          <w:rPr>
            <w:noProof/>
            <w:webHidden/>
          </w:rPr>
          <w:t>70</w:t>
        </w:r>
        <w:r w:rsidR="00D168C4">
          <w:rPr>
            <w:noProof/>
            <w:webHidden/>
          </w:rPr>
          <w:fldChar w:fldCharType="end"/>
        </w:r>
      </w:hyperlink>
    </w:p>
    <w:p w:rsidR="00D168C4" w:rsidRDefault="00D168C4" w:rsidP="00EA2D35">
      <w:pPr>
        <w:rPr>
          <w:rFonts w:eastAsiaTheme="minorEastAsia"/>
          <w:noProof/>
        </w:rPr>
      </w:pPr>
    </w:p>
    <w:p w:rsidR="006C649D" w:rsidRDefault="00760D26" w:rsidP="006C649D">
      <w:pPr>
        <w:pStyle w:val="Heading1"/>
        <w:numPr>
          <w:ilvl w:val="0"/>
          <w:numId w:val="0"/>
        </w:numPr>
        <w:ind w:left="432" w:hanging="432"/>
        <w:sectPr w:rsidR="006C649D" w:rsidSect="00223F20">
          <w:headerReference w:type="default" r:id="rId15"/>
          <w:pgSz w:w="11906" w:h="16838"/>
          <w:pgMar w:top="709" w:right="1797" w:bottom="851" w:left="1797" w:header="709" w:footer="0" w:gutter="0"/>
          <w:pgNumType w:fmt="lowerRoman" w:start="1"/>
          <w:cols w:space="708"/>
          <w:docGrid w:linePitch="360"/>
        </w:sectPr>
      </w:pPr>
      <w:r>
        <w:fldChar w:fldCharType="end"/>
      </w:r>
    </w:p>
    <w:p w:rsidR="006C649D" w:rsidRPr="007C5160" w:rsidRDefault="006C649D" w:rsidP="006C649D">
      <w:pPr>
        <w:pStyle w:val="Heading1"/>
      </w:pPr>
      <w:bookmarkStart w:id="0" w:name="_Toc511165183"/>
      <w:r w:rsidRPr="008636B9">
        <w:lastRenderedPageBreak/>
        <w:t>Introduction</w:t>
      </w:r>
      <w:bookmarkEnd w:id="0"/>
      <w:r>
        <w:tab/>
      </w:r>
    </w:p>
    <w:p w:rsidR="006C649D" w:rsidRPr="007C5160" w:rsidRDefault="006C649D" w:rsidP="006C649D">
      <w:pPr>
        <w:pStyle w:val="Heading2"/>
      </w:pPr>
      <w:bookmarkStart w:id="1" w:name="_Toc511165184"/>
      <w:r w:rsidRPr="007C5160">
        <w:t>Project Overview</w:t>
      </w:r>
      <w:bookmarkEnd w:id="1"/>
      <w:r w:rsidRPr="007C5160">
        <w:t xml:space="preserve"> </w:t>
      </w:r>
    </w:p>
    <w:p w:rsidR="00406956" w:rsidRPr="007C5160" w:rsidRDefault="00E760F5" w:rsidP="006C649D">
      <w:pPr>
        <w:ind w:left="0"/>
        <w:rPr>
          <w:lang w:val="en-IE"/>
        </w:rPr>
      </w:pPr>
      <w:r w:rsidRPr="007C5160">
        <w:rPr>
          <w:lang w:val="en-IE"/>
        </w:rPr>
        <w:t>The project aims to predict the presence of heart disease in a patient given a number of factors. To do this there will be an implementation of</w:t>
      </w:r>
      <w:r w:rsidR="000252CA" w:rsidRPr="007C5160">
        <w:rPr>
          <w:lang w:val="en-IE"/>
        </w:rPr>
        <w:t xml:space="preserve"> Machine L</w:t>
      </w:r>
      <w:r w:rsidR="001C1024" w:rsidRPr="007C5160">
        <w:rPr>
          <w:lang w:val="en-IE"/>
        </w:rPr>
        <w:t>earning</w:t>
      </w:r>
      <w:r w:rsidRPr="007C5160">
        <w:rPr>
          <w:lang w:val="en-IE"/>
        </w:rPr>
        <w:t xml:space="preserve"> </w:t>
      </w:r>
      <w:r w:rsidR="001C1024" w:rsidRPr="007C5160">
        <w:rPr>
          <w:lang w:val="en-IE"/>
        </w:rPr>
        <w:t>(ML)</w:t>
      </w:r>
      <w:r w:rsidRPr="007C5160">
        <w:rPr>
          <w:lang w:val="en-IE"/>
        </w:rPr>
        <w:t xml:space="preserve"> applied to the dataset. For this project the data set was obtained from the </w:t>
      </w:r>
      <w:r w:rsidR="001C59EA" w:rsidRPr="007C5160">
        <w:rPr>
          <w:lang w:val="en-IE"/>
        </w:rPr>
        <w:t>UCI</w:t>
      </w:r>
      <w:r w:rsidRPr="007C5160">
        <w:rPr>
          <w:lang w:val="en-IE"/>
        </w:rPr>
        <w:t xml:space="preserve"> </w:t>
      </w:r>
      <w:r w:rsidR="001C1024" w:rsidRPr="007C5160">
        <w:rPr>
          <w:lang w:val="en-IE"/>
        </w:rPr>
        <w:t>ML</w:t>
      </w:r>
      <w:r w:rsidRPr="007C5160">
        <w:rPr>
          <w:lang w:val="en-IE"/>
        </w:rPr>
        <w:t xml:space="preserve"> repository</w:t>
      </w:r>
      <w:r w:rsidR="0013699A" w:rsidRPr="007C5160">
        <w:rPr>
          <w:lang w:val="en-IE"/>
        </w:rPr>
        <w:fldChar w:fldCharType="begin"/>
      </w:r>
      <w:r w:rsidR="00055C7E" w:rsidRPr="007C5160">
        <w:rPr>
          <w:lang w:val="en-IE"/>
        </w:rPr>
        <w:instrText xml:space="preserve"> ADDIN ZOTERO_ITEM CSL_CITATION {"citationID":"GOYcG4p1","properties":{"formattedCitation":"(1)","plainCitation":"(1)","noteIndex":0},"citationItems":[{"id":112,"uris":["http://zotero.org/users/4426165/items/YNJFMYWW"],"uri":["http://zotero.org/users/4426165/items/YNJFMYWW"],"itemData":{"id":112,"type":"webpage","title":"UCI Machine Learning Repository: Heart Disease Data Set","URL":"http://archive.ics.uci.edu/ml/datasets/heart+Disease","accessed":{"date-parts":[["2018",2,11]]}}}],"schema":"https://github.com/citation-style-language/schema/raw/master/csl-citation.json"} </w:instrText>
      </w:r>
      <w:r w:rsidR="0013699A" w:rsidRPr="007C5160">
        <w:rPr>
          <w:lang w:val="en-IE"/>
        </w:rPr>
        <w:fldChar w:fldCharType="separate"/>
      </w:r>
      <w:r w:rsidR="0013699A" w:rsidRPr="007C5160">
        <w:t>(1)</w:t>
      </w:r>
      <w:r w:rsidR="0013699A" w:rsidRPr="007C5160">
        <w:rPr>
          <w:lang w:val="en-IE"/>
        </w:rPr>
        <w:fldChar w:fldCharType="end"/>
      </w:r>
      <w:r w:rsidRPr="007C5160">
        <w:rPr>
          <w:lang w:val="en-IE"/>
        </w:rPr>
        <w:t xml:space="preserve">. Using </w:t>
      </w:r>
      <w:r w:rsidR="001C1024" w:rsidRPr="007C5160">
        <w:rPr>
          <w:lang w:val="en-IE"/>
        </w:rPr>
        <w:t>ML</w:t>
      </w:r>
      <w:r w:rsidRPr="007C5160">
        <w:rPr>
          <w:lang w:val="en-IE"/>
        </w:rPr>
        <w:t xml:space="preserve"> algor</w:t>
      </w:r>
      <w:r w:rsidR="00FF4B95" w:rsidRPr="007C5160">
        <w:rPr>
          <w:lang w:val="en-IE"/>
        </w:rPr>
        <w:t xml:space="preserve">ithms such as </w:t>
      </w:r>
      <w:r w:rsidR="006E67CD" w:rsidRPr="007C5160">
        <w:rPr>
          <w:lang w:val="en-IE"/>
        </w:rPr>
        <w:t>Logistic</w:t>
      </w:r>
      <w:r w:rsidR="002C26D5" w:rsidRPr="007C5160">
        <w:rPr>
          <w:lang w:val="en-IE"/>
        </w:rPr>
        <w:t xml:space="preserve"> Regression (LR)</w:t>
      </w:r>
      <w:r w:rsidR="00C7278A" w:rsidRPr="007C5160">
        <w:rPr>
          <w:lang w:val="en-IE"/>
        </w:rPr>
        <w:t xml:space="preserve"> it is possible to make predictions of probability</w:t>
      </w:r>
      <w:r w:rsidR="00FF4B95" w:rsidRPr="007C5160">
        <w:rPr>
          <w:lang w:val="en-IE"/>
        </w:rPr>
        <w:t xml:space="preserve"> given there is enough features and data to train a model</w:t>
      </w:r>
      <w:r w:rsidR="00C7102D" w:rsidRPr="007C5160">
        <w:rPr>
          <w:lang w:val="en-IE"/>
        </w:rPr>
        <w:t>.</w:t>
      </w:r>
      <w:r w:rsidR="00633627" w:rsidRPr="007C5160">
        <w:rPr>
          <w:lang w:val="en-IE"/>
        </w:rPr>
        <w:t xml:space="preserve"> </w:t>
      </w:r>
    </w:p>
    <w:p w:rsidR="00925DD9" w:rsidRDefault="003C4784" w:rsidP="00320B5C">
      <w:pPr>
        <w:ind w:left="0"/>
        <w:rPr>
          <w:lang w:val="en-IE"/>
        </w:rPr>
      </w:pPr>
      <w:r w:rsidRPr="007C5160">
        <w:rPr>
          <w:lang w:val="en-IE"/>
        </w:rPr>
        <w:t xml:space="preserve">Before </w:t>
      </w:r>
      <w:r w:rsidR="00FF4B95" w:rsidRPr="007C5160">
        <w:rPr>
          <w:lang w:val="en-IE"/>
        </w:rPr>
        <w:t>consider</w:t>
      </w:r>
      <w:r w:rsidRPr="007C5160">
        <w:rPr>
          <w:lang w:val="en-IE"/>
        </w:rPr>
        <w:t>ing</w:t>
      </w:r>
      <w:r w:rsidR="00FF4B95" w:rsidRPr="007C5160">
        <w:rPr>
          <w:lang w:val="en-IE"/>
        </w:rPr>
        <w:t xml:space="preserve"> what model to implement there was the </w:t>
      </w:r>
      <w:r w:rsidR="00D36F23">
        <w:rPr>
          <w:lang w:val="en-IE"/>
        </w:rPr>
        <w:t>question,</w:t>
      </w:r>
      <w:r w:rsidR="00C02832" w:rsidRPr="007C5160">
        <w:rPr>
          <w:lang w:val="en-IE"/>
        </w:rPr>
        <w:t xml:space="preserve"> what dataset to use as</w:t>
      </w:r>
      <w:r w:rsidR="00FF4B95" w:rsidRPr="007C5160">
        <w:rPr>
          <w:lang w:val="en-IE"/>
        </w:rPr>
        <w:t xml:space="preserve"> there are plenty of datasets ou</w:t>
      </w:r>
      <w:r w:rsidR="00C02832" w:rsidRPr="007C5160">
        <w:rPr>
          <w:lang w:val="en-IE"/>
        </w:rPr>
        <w:t>t th</w:t>
      </w:r>
      <w:r w:rsidR="00D36F23">
        <w:rPr>
          <w:lang w:val="en-IE"/>
        </w:rPr>
        <w:t>ere that focus on heart disease?</w:t>
      </w:r>
      <w:r w:rsidR="00FF4B95" w:rsidRPr="007C5160">
        <w:rPr>
          <w:lang w:val="en-IE"/>
        </w:rPr>
        <w:t xml:space="preserve"> </w:t>
      </w:r>
    </w:p>
    <w:p w:rsidR="00C7102D" w:rsidRPr="007C5160" w:rsidRDefault="00FF4B95" w:rsidP="00320B5C">
      <w:pPr>
        <w:ind w:left="0"/>
        <w:rPr>
          <w:lang w:val="en-IE"/>
        </w:rPr>
      </w:pPr>
      <w:r w:rsidRPr="007C5160">
        <w:rPr>
          <w:lang w:val="en-IE"/>
        </w:rPr>
        <w:t>The dataset that was selected for this project was a combination of the four sources</w:t>
      </w:r>
      <w:r w:rsidR="00C02832" w:rsidRPr="007C5160">
        <w:rPr>
          <w:lang w:val="en-IE"/>
        </w:rPr>
        <w:t xml:space="preserve"> in the UCI ML repository</w:t>
      </w:r>
      <w:r w:rsidRPr="007C5160">
        <w:rPr>
          <w:lang w:val="en-IE"/>
        </w:rPr>
        <w:t xml:space="preserve">, the reason for this is they have been used for </w:t>
      </w:r>
      <w:r w:rsidR="001C1024" w:rsidRPr="007C5160">
        <w:rPr>
          <w:lang w:val="en-IE"/>
        </w:rPr>
        <w:t>ML</w:t>
      </w:r>
      <w:r w:rsidRPr="007C5160">
        <w:rPr>
          <w:lang w:val="en-IE"/>
        </w:rPr>
        <w:t xml:space="preserve"> model training in the past</w:t>
      </w:r>
      <w:r w:rsidR="003C4784" w:rsidRPr="007C5160">
        <w:rPr>
          <w:lang w:val="en-IE"/>
        </w:rPr>
        <w:t xml:space="preserve"> with outcomes of success</w:t>
      </w:r>
      <w:r w:rsidRPr="007C5160">
        <w:rPr>
          <w:lang w:val="en-IE"/>
        </w:rPr>
        <w:t>.</w:t>
      </w:r>
    </w:p>
    <w:p w:rsidR="0040731D" w:rsidRPr="007C5160" w:rsidRDefault="00FF4B95" w:rsidP="00320B5C">
      <w:pPr>
        <w:ind w:left="0"/>
        <w:rPr>
          <w:lang w:val="en-IE"/>
        </w:rPr>
      </w:pPr>
      <w:r w:rsidRPr="007C5160">
        <w:rPr>
          <w:lang w:val="en-IE"/>
        </w:rPr>
        <w:t>After selecting a da</w:t>
      </w:r>
      <w:r w:rsidR="003C4784" w:rsidRPr="007C5160">
        <w:rPr>
          <w:lang w:val="en-IE"/>
        </w:rPr>
        <w:t>taset the</w:t>
      </w:r>
      <w:r w:rsidRPr="007C5160">
        <w:rPr>
          <w:lang w:val="en-IE"/>
        </w:rPr>
        <w:t xml:space="preserve"> data quality analysis and report</w:t>
      </w:r>
      <w:r w:rsidR="00C02832" w:rsidRPr="007C5160">
        <w:rPr>
          <w:lang w:val="en-IE"/>
        </w:rPr>
        <w:t>ing was</w:t>
      </w:r>
      <w:r w:rsidR="003C4784" w:rsidRPr="007C5160">
        <w:rPr>
          <w:lang w:val="en-IE"/>
        </w:rPr>
        <w:t xml:space="preserve"> done</w:t>
      </w:r>
      <w:r w:rsidRPr="007C5160">
        <w:rPr>
          <w:lang w:val="en-IE"/>
        </w:rPr>
        <w:t>, this is to determine the characteristics of the dataset, such as detection of outliers and anomalies. For this project there were two datasets a pre-processed and an unprocessed, both</w:t>
      </w:r>
      <w:r w:rsidR="00D36F23">
        <w:rPr>
          <w:lang w:val="en-IE"/>
        </w:rPr>
        <w:t xml:space="preserve"> consisted of the four sources from the repo</w:t>
      </w:r>
      <w:r w:rsidR="002C7A13">
        <w:rPr>
          <w:lang w:val="en-IE"/>
        </w:rPr>
        <w:t>sitory</w:t>
      </w:r>
      <w:r w:rsidR="00D36F23">
        <w:rPr>
          <w:lang w:val="en-IE"/>
        </w:rPr>
        <w:t>, also both</w:t>
      </w:r>
      <w:r w:rsidRPr="007C5160">
        <w:rPr>
          <w:lang w:val="en-IE"/>
        </w:rPr>
        <w:t xml:space="preserve"> were examined and analys</w:t>
      </w:r>
      <w:r w:rsidR="00633627" w:rsidRPr="007C5160">
        <w:rPr>
          <w:lang w:val="en-IE"/>
        </w:rPr>
        <w:t>ed for the data quality repo</w:t>
      </w:r>
      <w:r w:rsidR="002C7A13">
        <w:rPr>
          <w:lang w:val="en-IE"/>
        </w:rPr>
        <w:t>r</w:t>
      </w:r>
      <w:r w:rsidR="00633627" w:rsidRPr="007C5160">
        <w:rPr>
          <w:lang w:val="en-IE"/>
        </w:rPr>
        <w:t xml:space="preserve">t. </w:t>
      </w:r>
    </w:p>
    <w:p w:rsidR="00406956" w:rsidRPr="007C5160" w:rsidRDefault="00FF4B95" w:rsidP="00320B5C">
      <w:pPr>
        <w:ind w:left="0"/>
        <w:rPr>
          <w:lang w:val="en-IE"/>
        </w:rPr>
      </w:pPr>
      <w:r w:rsidRPr="007C5160">
        <w:rPr>
          <w:lang w:val="en-IE"/>
        </w:rPr>
        <w:t>This was to ascertain if there were other feature</w:t>
      </w:r>
      <w:r w:rsidR="00D36F23">
        <w:rPr>
          <w:lang w:val="en-IE"/>
        </w:rPr>
        <w:t>s</w:t>
      </w:r>
      <w:r w:rsidRPr="007C5160">
        <w:rPr>
          <w:lang w:val="en-IE"/>
        </w:rPr>
        <w:t xml:space="preserve"> that may have been over looked when the original data was processed.</w:t>
      </w:r>
      <w:r w:rsidR="00406956" w:rsidRPr="007C5160">
        <w:rPr>
          <w:lang w:val="en-IE"/>
        </w:rPr>
        <w:t xml:space="preserve"> </w:t>
      </w:r>
      <w:r w:rsidR="00C02832" w:rsidRPr="007C5160">
        <w:rPr>
          <w:lang w:val="en-IE"/>
        </w:rPr>
        <w:t>This produced some interesting results as a</w:t>
      </w:r>
      <w:r w:rsidRPr="007C5160">
        <w:rPr>
          <w:lang w:val="en-IE"/>
        </w:rPr>
        <w:t xml:space="preserve">fter completing the </w:t>
      </w:r>
      <w:r w:rsidR="00C02832" w:rsidRPr="007C5160">
        <w:rPr>
          <w:lang w:val="en-IE"/>
        </w:rPr>
        <w:t xml:space="preserve">data quality analysis and feature selection the remaining features for the two datasets were the same bar the unprocessed dataset retaining two additional features after feature selection. </w:t>
      </w:r>
    </w:p>
    <w:p w:rsidR="00AA63EE" w:rsidRDefault="00C02832" w:rsidP="00320B5C">
      <w:pPr>
        <w:ind w:left="0"/>
        <w:rPr>
          <w:lang w:val="en-IE"/>
        </w:rPr>
      </w:pPr>
      <w:r w:rsidRPr="007C5160">
        <w:rPr>
          <w:lang w:val="en-IE"/>
        </w:rPr>
        <w:t>They were family history and the resting heart rate features. For the most part</w:t>
      </w:r>
      <w:r w:rsidR="006F28FE">
        <w:rPr>
          <w:lang w:val="en-IE"/>
        </w:rPr>
        <w:t>,</w:t>
      </w:r>
      <w:r w:rsidRPr="007C5160">
        <w:rPr>
          <w:lang w:val="en-IE"/>
        </w:rPr>
        <w:t xml:space="preserve"> the plotting of both datasets look the same</w:t>
      </w:r>
      <w:r w:rsidR="006F28FE">
        <w:rPr>
          <w:lang w:val="en-IE"/>
        </w:rPr>
        <w:t>,</w:t>
      </w:r>
      <w:r w:rsidRPr="007C5160">
        <w:rPr>
          <w:lang w:val="en-IE"/>
        </w:rPr>
        <w:t xml:space="preserve"> apart from some outliers in the unprocessed dataset which were expected due to Null values being replaced with a zero value.</w:t>
      </w:r>
      <w:r w:rsidR="003C4784" w:rsidRPr="007C5160">
        <w:rPr>
          <w:lang w:val="en-IE"/>
        </w:rPr>
        <w:t xml:space="preserve"> </w:t>
      </w:r>
      <w:r w:rsidR="00FF4B95" w:rsidRPr="007C5160">
        <w:rPr>
          <w:lang w:val="en-IE"/>
        </w:rPr>
        <w:t xml:space="preserve"> </w:t>
      </w:r>
      <w:r w:rsidR="00406956" w:rsidRPr="007C5160">
        <w:rPr>
          <w:lang w:val="en-IE"/>
        </w:rPr>
        <w:t xml:space="preserve"> </w:t>
      </w:r>
      <w:r w:rsidR="00633627" w:rsidRPr="007C5160">
        <w:rPr>
          <w:lang w:val="en-IE"/>
        </w:rPr>
        <w:t xml:space="preserve">The final section of this report will cover the findings of the testing and development, along with any further plans for the project. </w:t>
      </w:r>
    </w:p>
    <w:p w:rsidR="00FF4B95" w:rsidRPr="00AA63EE" w:rsidRDefault="00FF4B95" w:rsidP="00AA63EE">
      <w:pPr>
        <w:ind w:firstLine="720"/>
        <w:rPr>
          <w:lang w:val="en-IE"/>
        </w:rPr>
      </w:pPr>
    </w:p>
    <w:p w:rsidR="00063EE0" w:rsidRPr="007C5160" w:rsidRDefault="00063EE0" w:rsidP="00320B5C">
      <w:pPr>
        <w:pStyle w:val="Heading2"/>
      </w:pPr>
      <w:bookmarkStart w:id="2" w:name="_Toc511165185"/>
      <w:r w:rsidRPr="007C5160">
        <w:lastRenderedPageBreak/>
        <w:t>Project Objectives</w:t>
      </w:r>
      <w:bookmarkEnd w:id="2"/>
      <w:r w:rsidRPr="007C5160">
        <w:t xml:space="preserve"> </w:t>
      </w:r>
    </w:p>
    <w:p w:rsidR="00FF4B95" w:rsidRPr="007C5160" w:rsidRDefault="00FF4B95" w:rsidP="00320B5C">
      <w:pPr>
        <w:ind w:left="0"/>
        <w:rPr>
          <w:lang w:val="en-IE"/>
        </w:rPr>
      </w:pPr>
      <w:r w:rsidRPr="007C5160">
        <w:rPr>
          <w:lang w:val="en-IE"/>
        </w:rPr>
        <w:t xml:space="preserve">This project will apply </w:t>
      </w:r>
      <w:r w:rsidR="001C1024" w:rsidRPr="007C5160">
        <w:rPr>
          <w:lang w:val="en-IE"/>
        </w:rPr>
        <w:t>ML</w:t>
      </w:r>
      <w:r w:rsidR="00C7102D" w:rsidRPr="007C5160">
        <w:rPr>
          <w:lang w:val="en-IE"/>
        </w:rPr>
        <w:t xml:space="preserve"> algorithms</w:t>
      </w:r>
      <w:r w:rsidRPr="007C5160">
        <w:rPr>
          <w:lang w:val="en-IE"/>
        </w:rPr>
        <w:t xml:space="preserve"> or models</w:t>
      </w:r>
      <w:r w:rsidR="00C7102D" w:rsidRPr="007C5160">
        <w:rPr>
          <w:lang w:val="en-IE"/>
        </w:rPr>
        <w:t xml:space="preserve"> to a </w:t>
      </w:r>
      <w:r w:rsidR="00320B5C">
        <w:rPr>
          <w:lang w:val="en-IE"/>
        </w:rPr>
        <w:t>selected number of attributes from</w:t>
      </w:r>
      <w:r w:rsidR="00C7102D" w:rsidRPr="007C5160">
        <w:rPr>
          <w:lang w:val="en-IE"/>
        </w:rPr>
        <w:t xml:space="preserve"> the dataset to try and find out just how precise a prediction can be made.</w:t>
      </w:r>
      <w:r w:rsidRPr="007C5160">
        <w:rPr>
          <w:lang w:val="en-IE"/>
        </w:rPr>
        <w:t xml:space="preserve"> This is to determine the presence of heart disease in a patient or instance of the dataset.</w:t>
      </w:r>
      <w:r w:rsidR="00C7102D" w:rsidRPr="007C5160">
        <w:rPr>
          <w:lang w:val="en-IE"/>
        </w:rPr>
        <w:t xml:space="preserve"> The</w:t>
      </w:r>
      <w:r w:rsidRPr="007C5160">
        <w:rPr>
          <w:lang w:val="en-IE"/>
        </w:rPr>
        <w:t xml:space="preserve"> UCI </w:t>
      </w:r>
      <w:r w:rsidR="001C1024" w:rsidRPr="007C5160">
        <w:rPr>
          <w:lang w:val="en-IE"/>
        </w:rPr>
        <w:t>ML</w:t>
      </w:r>
      <w:r w:rsidR="00C7102D" w:rsidRPr="007C5160">
        <w:rPr>
          <w:lang w:val="en-IE"/>
        </w:rPr>
        <w:t xml:space="preserve"> website lists a number of attributes that are selected for the </w:t>
      </w:r>
      <w:r w:rsidRPr="007C5160">
        <w:rPr>
          <w:lang w:val="en-IE"/>
        </w:rPr>
        <w:t xml:space="preserve">application of </w:t>
      </w:r>
      <w:r w:rsidR="001C1024" w:rsidRPr="007C5160">
        <w:rPr>
          <w:lang w:val="en-IE"/>
        </w:rPr>
        <w:t>ML</w:t>
      </w:r>
      <w:r w:rsidRPr="007C5160">
        <w:rPr>
          <w:lang w:val="en-IE"/>
        </w:rPr>
        <w:t xml:space="preserve">. </w:t>
      </w:r>
    </w:p>
    <w:p w:rsidR="00FF4B95" w:rsidRPr="007C5160" w:rsidRDefault="00FF4B95" w:rsidP="00320B5C">
      <w:pPr>
        <w:ind w:left="0"/>
        <w:rPr>
          <w:lang w:val="en-IE"/>
        </w:rPr>
      </w:pPr>
      <w:r w:rsidRPr="007C5160">
        <w:rPr>
          <w:lang w:val="en-IE"/>
        </w:rPr>
        <w:t>I</w:t>
      </w:r>
      <w:r w:rsidR="00C7102D" w:rsidRPr="007C5160">
        <w:rPr>
          <w:lang w:val="en-IE"/>
        </w:rPr>
        <w:t>t consists of fourteen in total including a predictive attribute for the presence of heart disease. Aside from thi</w:t>
      </w:r>
      <w:r w:rsidR="00C7278A" w:rsidRPr="007C5160">
        <w:rPr>
          <w:lang w:val="en-IE"/>
        </w:rPr>
        <w:t>s there are in total seventy-five</w:t>
      </w:r>
      <w:r w:rsidR="00C7102D" w:rsidRPr="007C5160">
        <w:rPr>
          <w:lang w:val="en-IE"/>
        </w:rPr>
        <w:t xml:space="preserve"> attributes in the</w:t>
      </w:r>
      <w:r w:rsidR="00617ACC" w:rsidRPr="007C5160">
        <w:rPr>
          <w:lang w:val="en-IE"/>
        </w:rPr>
        <w:t xml:space="preserve"> unprocessed</w:t>
      </w:r>
      <w:r w:rsidR="00C7102D" w:rsidRPr="007C5160">
        <w:rPr>
          <w:lang w:val="en-IE"/>
        </w:rPr>
        <w:t xml:space="preserve"> dataset</w:t>
      </w:r>
      <w:r w:rsidR="00E34069" w:rsidRPr="007C5160">
        <w:rPr>
          <w:lang w:val="en-IE"/>
        </w:rPr>
        <w:t>, the project seeks to see if there are in fact other attributes that may be useful in the prediction process</w:t>
      </w:r>
      <w:r w:rsidR="002C7A13">
        <w:rPr>
          <w:lang w:val="en-IE"/>
        </w:rPr>
        <w:t>, that may have been overlooked in previous projects</w:t>
      </w:r>
      <w:r w:rsidR="00E34069" w:rsidRPr="007C5160">
        <w:rPr>
          <w:lang w:val="en-IE"/>
        </w:rPr>
        <w:t>.</w:t>
      </w:r>
      <w:r w:rsidRPr="007C5160">
        <w:rPr>
          <w:lang w:val="en-IE"/>
        </w:rPr>
        <w:t xml:space="preserve"> </w:t>
      </w:r>
      <w:r w:rsidR="002C7A13">
        <w:rPr>
          <w:lang w:val="en-IE"/>
        </w:rPr>
        <w:t>With a la</w:t>
      </w:r>
      <w:r w:rsidR="006F28FE">
        <w:rPr>
          <w:lang w:val="en-IE"/>
        </w:rPr>
        <w:t>r</w:t>
      </w:r>
      <w:r w:rsidR="002C7A13">
        <w:rPr>
          <w:lang w:val="en-IE"/>
        </w:rPr>
        <w:t xml:space="preserve">ger selection of features </w:t>
      </w:r>
      <w:r w:rsidR="0022327E">
        <w:rPr>
          <w:lang w:val="en-IE"/>
        </w:rPr>
        <w:t>it is more likely the model will be more accurate.</w:t>
      </w:r>
      <w:r w:rsidR="002C7A13">
        <w:rPr>
          <w:lang w:val="en-IE"/>
        </w:rPr>
        <w:t xml:space="preserve"> </w:t>
      </w:r>
      <w:r w:rsidRPr="007C5160">
        <w:rPr>
          <w:lang w:val="en-IE"/>
        </w:rPr>
        <w:t>This will be done by analysing the complete set of features in the unprocessed dataset</w:t>
      </w:r>
      <w:r w:rsidR="00617ACC" w:rsidRPr="007C5160">
        <w:rPr>
          <w:lang w:val="en-IE"/>
        </w:rPr>
        <w:t>, with the results being compared</w:t>
      </w:r>
      <w:r w:rsidR="00AD1BC4">
        <w:rPr>
          <w:lang w:val="en-IE"/>
        </w:rPr>
        <w:t xml:space="preserve"> to the pre-processed dataset</w:t>
      </w:r>
      <w:r w:rsidRPr="007C5160">
        <w:rPr>
          <w:lang w:val="en-IE"/>
        </w:rPr>
        <w:t>.</w:t>
      </w:r>
    </w:p>
    <w:p w:rsidR="00993E9B" w:rsidRPr="007C5160" w:rsidRDefault="00FF4B95" w:rsidP="00320B5C">
      <w:pPr>
        <w:ind w:left="0"/>
        <w:rPr>
          <w:lang w:val="en-IE"/>
        </w:rPr>
      </w:pPr>
      <w:r w:rsidRPr="007C5160">
        <w:rPr>
          <w:lang w:val="en-IE"/>
        </w:rPr>
        <w:t xml:space="preserve">The main objective of the project is to use </w:t>
      </w:r>
      <w:r w:rsidR="001C1024" w:rsidRPr="007C5160">
        <w:rPr>
          <w:lang w:val="en-IE"/>
        </w:rPr>
        <w:t>ML</w:t>
      </w:r>
      <w:r w:rsidRPr="007C5160">
        <w:rPr>
          <w:lang w:val="en-IE"/>
        </w:rPr>
        <w:t xml:space="preserve"> to predict the presence of heart disease. If an accuracy of above 80% is achieve</w:t>
      </w:r>
      <w:r w:rsidR="00633627" w:rsidRPr="007C5160">
        <w:rPr>
          <w:lang w:val="en-IE"/>
        </w:rPr>
        <w:t>d</w:t>
      </w:r>
      <w:r w:rsidRPr="007C5160">
        <w:rPr>
          <w:lang w:val="en-IE"/>
        </w:rPr>
        <w:t>, this woul</w:t>
      </w:r>
      <w:r w:rsidR="00AD1BC4">
        <w:rPr>
          <w:lang w:val="en-IE"/>
        </w:rPr>
        <w:t>d be</w:t>
      </w:r>
      <w:r w:rsidR="00633627" w:rsidRPr="007C5160">
        <w:rPr>
          <w:lang w:val="en-IE"/>
        </w:rPr>
        <w:t xml:space="preserve"> sufficient for the purposes of this project</w:t>
      </w:r>
      <w:r w:rsidR="00AD1BC4">
        <w:rPr>
          <w:lang w:val="en-IE"/>
        </w:rPr>
        <w:t>, but would only be a starting point for a real world application</w:t>
      </w:r>
      <w:r w:rsidRPr="007C5160">
        <w:rPr>
          <w:lang w:val="en-IE"/>
        </w:rPr>
        <w:t xml:space="preserve">. This project will provide an understanding of what is involved in the application of </w:t>
      </w:r>
      <w:r w:rsidR="001C1024" w:rsidRPr="007C5160">
        <w:rPr>
          <w:lang w:val="en-IE"/>
        </w:rPr>
        <w:t>ML</w:t>
      </w:r>
      <w:r w:rsidRPr="007C5160">
        <w:rPr>
          <w:lang w:val="en-IE"/>
        </w:rPr>
        <w:t xml:space="preserve"> process to a dataset</w:t>
      </w:r>
      <w:r w:rsidR="00633627" w:rsidRPr="007C5160">
        <w:rPr>
          <w:lang w:val="en-IE"/>
        </w:rPr>
        <w:t xml:space="preserve"> and how to select the right dataset</w:t>
      </w:r>
      <w:r w:rsidR="0022327E">
        <w:rPr>
          <w:lang w:val="en-IE"/>
        </w:rPr>
        <w:t>/algorithms</w:t>
      </w:r>
      <w:r w:rsidRPr="007C5160">
        <w:rPr>
          <w:lang w:val="en-IE"/>
        </w:rPr>
        <w:t>.</w:t>
      </w:r>
    </w:p>
    <w:p w:rsidR="0022327E" w:rsidRDefault="0016426B" w:rsidP="00CD1CD4">
      <w:pPr>
        <w:ind w:left="0"/>
        <w:rPr>
          <w:lang w:val="en-IE"/>
        </w:rPr>
      </w:pPr>
      <w:r w:rsidRPr="007C5160">
        <w:rPr>
          <w:lang w:val="en-IE"/>
        </w:rPr>
        <w:t>There will be a brief investigation into the different ML algorithms</w:t>
      </w:r>
      <w:r w:rsidR="0022327E">
        <w:rPr>
          <w:lang w:val="en-IE"/>
        </w:rPr>
        <w:t xml:space="preserve"> that can be used</w:t>
      </w:r>
      <w:r w:rsidR="00925DD9">
        <w:rPr>
          <w:lang w:val="en-IE"/>
        </w:rPr>
        <w:t>, before one is selected for the final model</w:t>
      </w:r>
      <w:r w:rsidRPr="007C5160">
        <w:rPr>
          <w:lang w:val="en-IE"/>
        </w:rPr>
        <w:t>. The project seeks to demonstrate the use of ML for classification and prediction while providing and understanding of what the output</w:t>
      </w:r>
      <w:r w:rsidR="0022327E">
        <w:rPr>
          <w:lang w:val="en-IE"/>
        </w:rPr>
        <w:t>s</w:t>
      </w:r>
      <w:r w:rsidRPr="007C5160">
        <w:rPr>
          <w:lang w:val="en-IE"/>
        </w:rPr>
        <w:t xml:space="preserve"> from the algorithms </w:t>
      </w:r>
      <w:r w:rsidR="0042656D" w:rsidRPr="007C5160">
        <w:rPr>
          <w:lang w:val="en-IE"/>
        </w:rPr>
        <w:t>mean.</w:t>
      </w:r>
    </w:p>
    <w:p w:rsidR="0022327E" w:rsidRDefault="0022327E" w:rsidP="00CD1CD4">
      <w:pPr>
        <w:ind w:left="0"/>
        <w:rPr>
          <w:lang w:val="en-IE"/>
        </w:rPr>
      </w:pPr>
    </w:p>
    <w:p w:rsidR="0022327E" w:rsidRDefault="0022327E" w:rsidP="00CD1CD4">
      <w:pPr>
        <w:ind w:left="0"/>
        <w:rPr>
          <w:lang w:val="en-IE"/>
        </w:rPr>
      </w:pPr>
    </w:p>
    <w:p w:rsidR="0022327E" w:rsidRDefault="0022327E" w:rsidP="00CD1CD4">
      <w:pPr>
        <w:ind w:left="0"/>
        <w:rPr>
          <w:lang w:val="en-IE"/>
        </w:rPr>
      </w:pPr>
    </w:p>
    <w:p w:rsidR="00993E9B" w:rsidRPr="00CD1CD4" w:rsidRDefault="0042656D" w:rsidP="00CD1CD4">
      <w:pPr>
        <w:ind w:left="0"/>
        <w:rPr>
          <w:lang w:val="en-IE"/>
        </w:rPr>
      </w:pPr>
      <w:r w:rsidRPr="007C5160">
        <w:rPr>
          <w:lang w:val="en-IE"/>
        </w:rPr>
        <w:t xml:space="preserve"> </w:t>
      </w:r>
      <w:r w:rsidR="0016426B" w:rsidRPr="007C5160">
        <w:rPr>
          <w:lang w:val="en-IE"/>
        </w:rPr>
        <w:t xml:space="preserve">  </w:t>
      </w:r>
    </w:p>
    <w:p w:rsidR="00063EE0" w:rsidRPr="007C5160" w:rsidRDefault="00063EE0" w:rsidP="00320B5C">
      <w:pPr>
        <w:pStyle w:val="Heading2"/>
      </w:pPr>
      <w:bookmarkStart w:id="3" w:name="_Toc511165186"/>
      <w:r w:rsidRPr="007C5160">
        <w:lastRenderedPageBreak/>
        <w:t>Project Challenges</w:t>
      </w:r>
      <w:bookmarkEnd w:id="3"/>
    </w:p>
    <w:p w:rsidR="002F223A" w:rsidRPr="00E07B18" w:rsidRDefault="00E34069" w:rsidP="00552549">
      <w:pPr>
        <w:ind w:left="0"/>
        <w:rPr>
          <w:lang w:val="en-IE"/>
        </w:rPr>
      </w:pPr>
      <w:r w:rsidRPr="007C5160">
        <w:rPr>
          <w:lang w:val="en-IE"/>
        </w:rPr>
        <w:t>The challenges for this project are very clear, there is very little time until the deadline, there is the need to learn Python</w:t>
      </w:r>
      <w:r w:rsidR="00CE1491" w:rsidRPr="007C5160">
        <w:rPr>
          <w:lang w:val="en-IE"/>
        </w:rPr>
        <w:t xml:space="preserve"> and other technologies</w:t>
      </w:r>
      <w:r w:rsidRPr="007C5160">
        <w:rPr>
          <w:lang w:val="en-IE"/>
        </w:rPr>
        <w:t xml:space="preserve"> in a very short time leading to a lot of hacking around problems to find solutions. This may end up l</w:t>
      </w:r>
      <w:r w:rsidR="00CA3382">
        <w:rPr>
          <w:lang w:val="en-IE"/>
        </w:rPr>
        <w:t>eading to messy code or even</w:t>
      </w:r>
      <w:r w:rsidRPr="007C5160">
        <w:rPr>
          <w:lang w:val="en-IE"/>
        </w:rPr>
        <w:t xml:space="preserve"> inefficiency in the running of the code such as memory</w:t>
      </w:r>
      <w:r w:rsidR="00C7278A" w:rsidRPr="007C5160">
        <w:rPr>
          <w:lang w:val="en-IE"/>
        </w:rPr>
        <w:t xml:space="preserve"> or CPU</w:t>
      </w:r>
      <w:r w:rsidRPr="007C5160">
        <w:rPr>
          <w:lang w:val="en-IE"/>
        </w:rPr>
        <w:t xml:space="preserve"> usage. Then there is the learning of the actual </w:t>
      </w:r>
      <w:r w:rsidR="001C1024" w:rsidRPr="007C5160">
        <w:rPr>
          <w:lang w:val="en-IE"/>
        </w:rPr>
        <w:t>ML</w:t>
      </w:r>
      <w:r w:rsidRPr="007C5160">
        <w:rPr>
          <w:lang w:val="en-IE"/>
        </w:rPr>
        <w:t xml:space="preserve"> which is only a module being currently undertaken</w:t>
      </w:r>
      <w:r w:rsidR="002F223A" w:rsidRPr="007C5160">
        <w:rPr>
          <w:lang w:val="en-IE"/>
        </w:rPr>
        <w:t xml:space="preserve">, this </w:t>
      </w:r>
      <w:r w:rsidR="00CA3382">
        <w:rPr>
          <w:lang w:val="en-IE"/>
        </w:rPr>
        <w:t>means there is a need to surpass what is covered in this module in order to complete the project</w:t>
      </w:r>
      <w:r w:rsidRPr="007C5160">
        <w:rPr>
          <w:lang w:val="en-IE"/>
        </w:rPr>
        <w:t>.</w:t>
      </w:r>
    </w:p>
    <w:p w:rsidR="00B25FEF" w:rsidRPr="007C5160" w:rsidRDefault="00CE1491" w:rsidP="00320B5C">
      <w:pPr>
        <w:ind w:left="0"/>
        <w:rPr>
          <w:lang w:val="en-IE"/>
        </w:rPr>
      </w:pPr>
      <w:r w:rsidRPr="007C5160">
        <w:rPr>
          <w:lang w:val="en-IE"/>
        </w:rPr>
        <w:t>Aside from this there are a whole host of applications and algorithms for implementation, meaning deciding on what is best to use is unknown to the author</w:t>
      </w:r>
      <w:r w:rsidR="002F223A" w:rsidRPr="007C5160">
        <w:rPr>
          <w:lang w:val="en-IE"/>
        </w:rPr>
        <w:t>, thus also needing research</w:t>
      </w:r>
      <w:r w:rsidRPr="007C5160">
        <w:rPr>
          <w:lang w:val="en-IE"/>
        </w:rPr>
        <w:t>.</w:t>
      </w:r>
      <w:r w:rsidR="002F223A" w:rsidRPr="007C5160">
        <w:rPr>
          <w:lang w:val="en-IE"/>
        </w:rPr>
        <w:t xml:space="preserve"> </w:t>
      </w:r>
    </w:p>
    <w:p w:rsidR="0042656D" w:rsidRDefault="002F223A" w:rsidP="00320B5C">
      <w:pPr>
        <w:ind w:left="0"/>
        <w:rPr>
          <w:lang w:val="en-IE"/>
        </w:rPr>
      </w:pPr>
      <w:r w:rsidRPr="007C5160">
        <w:rPr>
          <w:lang w:val="en-IE"/>
        </w:rPr>
        <w:t>This is because the</w:t>
      </w:r>
      <w:r w:rsidR="00617ACC" w:rsidRPr="007C5160">
        <w:rPr>
          <w:lang w:val="en-IE"/>
        </w:rPr>
        <w:t xml:space="preserve"> </w:t>
      </w:r>
      <w:r w:rsidR="001C1024" w:rsidRPr="007C5160">
        <w:rPr>
          <w:lang w:val="en-IE"/>
        </w:rPr>
        <w:t>ML</w:t>
      </w:r>
      <w:r w:rsidR="00617ACC" w:rsidRPr="007C5160">
        <w:rPr>
          <w:lang w:val="en-IE"/>
        </w:rPr>
        <w:t xml:space="preserve"> algorithms that are needed to implement a project like this can be very complex and very difficult to</w:t>
      </w:r>
      <w:r w:rsidR="00CE1491" w:rsidRPr="007C5160">
        <w:rPr>
          <w:lang w:val="en-IE"/>
        </w:rPr>
        <w:t xml:space="preserve"> both</w:t>
      </w:r>
      <w:r w:rsidR="00617ACC" w:rsidRPr="007C5160">
        <w:rPr>
          <w:lang w:val="en-IE"/>
        </w:rPr>
        <w:t xml:space="preserve"> implement and understand. </w:t>
      </w:r>
      <w:r w:rsidRPr="007C5160">
        <w:rPr>
          <w:lang w:val="en-IE"/>
        </w:rPr>
        <w:t>This means t</w:t>
      </w:r>
      <w:r w:rsidR="00617ACC" w:rsidRPr="007C5160">
        <w:rPr>
          <w:lang w:val="en-IE"/>
        </w:rPr>
        <w:t>here is a need to get an in depth understa</w:t>
      </w:r>
      <w:r w:rsidR="00CE1491" w:rsidRPr="007C5160">
        <w:rPr>
          <w:lang w:val="en-IE"/>
        </w:rPr>
        <w:t xml:space="preserve">nding of the data being used, to try and determine what </w:t>
      </w:r>
      <w:r w:rsidR="001C1024" w:rsidRPr="007C5160">
        <w:rPr>
          <w:lang w:val="en-IE"/>
        </w:rPr>
        <w:t>ML</w:t>
      </w:r>
      <w:r w:rsidR="00617ACC" w:rsidRPr="007C5160">
        <w:rPr>
          <w:lang w:val="en-IE"/>
        </w:rPr>
        <w:t xml:space="preserve"> algorithms or models are best suited to a project like this.</w:t>
      </w:r>
      <w:r w:rsidRPr="007C5160">
        <w:rPr>
          <w:lang w:val="en-IE"/>
        </w:rPr>
        <w:t xml:space="preserve"> </w:t>
      </w:r>
      <w:r w:rsidR="00320B5C">
        <w:rPr>
          <w:lang w:val="en-IE"/>
        </w:rPr>
        <w:t xml:space="preserve"> </w:t>
      </w:r>
    </w:p>
    <w:p w:rsidR="0022327E" w:rsidRDefault="0022327E" w:rsidP="00320B5C">
      <w:pPr>
        <w:ind w:left="0"/>
        <w:rPr>
          <w:lang w:val="en-IE"/>
        </w:rPr>
      </w:pPr>
    </w:p>
    <w:p w:rsidR="0022327E" w:rsidRDefault="0022327E" w:rsidP="00320B5C">
      <w:pPr>
        <w:ind w:left="0"/>
        <w:rPr>
          <w:lang w:val="en-IE"/>
        </w:rPr>
      </w:pPr>
    </w:p>
    <w:p w:rsidR="0022327E" w:rsidRDefault="0022327E" w:rsidP="00320B5C">
      <w:pPr>
        <w:ind w:left="0"/>
        <w:rPr>
          <w:lang w:val="en-IE"/>
        </w:rPr>
      </w:pPr>
    </w:p>
    <w:p w:rsidR="0022327E" w:rsidRDefault="0022327E" w:rsidP="00320B5C">
      <w:pPr>
        <w:ind w:left="0"/>
        <w:rPr>
          <w:lang w:val="en-IE"/>
        </w:rPr>
      </w:pPr>
    </w:p>
    <w:p w:rsidR="0022327E" w:rsidRDefault="0022327E" w:rsidP="00320B5C">
      <w:pPr>
        <w:ind w:left="0"/>
        <w:rPr>
          <w:lang w:val="en-IE"/>
        </w:rPr>
      </w:pPr>
    </w:p>
    <w:p w:rsidR="0022327E" w:rsidRDefault="0022327E" w:rsidP="00320B5C">
      <w:pPr>
        <w:ind w:left="0"/>
        <w:rPr>
          <w:lang w:val="en-IE"/>
        </w:rPr>
      </w:pPr>
    </w:p>
    <w:p w:rsidR="0022327E" w:rsidRDefault="0022327E" w:rsidP="00320B5C">
      <w:pPr>
        <w:ind w:left="0"/>
        <w:rPr>
          <w:lang w:val="en-IE"/>
        </w:rPr>
      </w:pPr>
    </w:p>
    <w:p w:rsidR="0022327E" w:rsidRPr="007C5160" w:rsidRDefault="0022327E" w:rsidP="00320B5C">
      <w:pPr>
        <w:ind w:left="0"/>
        <w:rPr>
          <w:lang w:val="en-IE"/>
        </w:rPr>
      </w:pPr>
    </w:p>
    <w:p w:rsidR="00063EE0" w:rsidRPr="007C5160" w:rsidRDefault="00063EE0" w:rsidP="00320B5C">
      <w:pPr>
        <w:pStyle w:val="Heading2"/>
      </w:pPr>
      <w:bookmarkStart w:id="4" w:name="_Toc511165187"/>
      <w:r w:rsidRPr="007C5160">
        <w:lastRenderedPageBreak/>
        <w:t>Structure of the document</w:t>
      </w:r>
      <w:bookmarkEnd w:id="4"/>
    </w:p>
    <w:p w:rsidR="0042656D" w:rsidRPr="007C5160" w:rsidRDefault="00E34069" w:rsidP="00320B5C">
      <w:pPr>
        <w:ind w:left="0"/>
        <w:rPr>
          <w:lang w:val="en-IE"/>
        </w:rPr>
      </w:pPr>
      <w:r w:rsidRPr="007C5160">
        <w:rPr>
          <w:lang w:val="en-IE"/>
        </w:rPr>
        <w:t>In</w:t>
      </w:r>
      <w:r w:rsidR="00925DD9">
        <w:rPr>
          <w:lang w:val="en-IE"/>
        </w:rPr>
        <w:t xml:space="preserve"> the</w:t>
      </w:r>
      <w:r w:rsidRPr="007C5160">
        <w:rPr>
          <w:lang w:val="en-IE"/>
        </w:rPr>
        <w:t xml:space="preserve"> </w:t>
      </w:r>
      <w:r w:rsidR="00CA3382">
        <w:rPr>
          <w:lang w:val="en-IE"/>
        </w:rPr>
        <w:t>research section</w:t>
      </w:r>
      <w:r w:rsidR="00925DD9">
        <w:rPr>
          <w:lang w:val="en-IE"/>
        </w:rPr>
        <w:t>,</w:t>
      </w:r>
      <w:r w:rsidR="00CA3382">
        <w:rPr>
          <w:lang w:val="en-IE"/>
        </w:rPr>
        <w:t xml:space="preserve"> the </w:t>
      </w:r>
      <w:r w:rsidRPr="007C5160">
        <w:rPr>
          <w:lang w:val="en-IE"/>
        </w:rPr>
        <w:t>re</w:t>
      </w:r>
      <w:r w:rsidR="00CA3382">
        <w:rPr>
          <w:lang w:val="en-IE"/>
        </w:rPr>
        <w:t>search</w:t>
      </w:r>
      <w:r w:rsidRPr="007C5160">
        <w:rPr>
          <w:lang w:val="en-IE"/>
        </w:rPr>
        <w:t xml:space="preserve"> will a</w:t>
      </w:r>
      <w:r w:rsidR="00E9130A" w:rsidRPr="007C5160">
        <w:rPr>
          <w:lang w:val="en-IE"/>
        </w:rPr>
        <w:t>ddress the different algorithms and</w:t>
      </w:r>
      <w:r w:rsidRPr="007C5160">
        <w:rPr>
          <w:lang w:val="en-IE"/>
        </w:rPr>
        <w:t xml:space="preserve"> languag</w:t>
      </w:r>
      <w:r w:rsidR="00CA3382">
        <w:rPr>
          <w:lang w:val="en-IE"/>
        </w:rPr>
        <w:t>es that could have been used along</w:t>
      </w:r>
      <w:r w:rsidR="00E9130A" w:rsidRPr="007C5160">
        <w:rPr>
          <w:lang w:val="en-IE"/>
        </w:rPr>
        <w:t xml:space="preserve"> with sources of data</w:t>
      </w:r>
      <w:r w:rsidRPr="007C5160">
        <w:rPr>
          <w:lang w:val="en-IE"/>
        </w:rPr>
        <w:t>. There will be an analysis of the dataset and the performance of the algorithms that were applied to the dataset</w:t>
      </w:r>
      <w:r w:rsidR="005F03A6" w:rsidRPr="007C5160">
        <w:rPr>
          <w:lang w:val="en-IE"/>
        </w:rPr>
        <w:t>, this will include a data quality repo</w:t>
      </w:r>
      <w:r w:rsidR="006F28FE">
        <w:rPr>
          <w:lang w:val="en-IE"/>
        </w:rPr>
        <w:t>r</w:t>
      </w:r>
      <w:r w:rsidR="005F03A6" w:rsidRPr="007C5160">
        <w:rPr>
          <w:lang w:val="en-IE"/>
        </w:rPr>
        <w:t>t</w:t>
      </w:r>
      <w:r w:rsidRPr="007C5160">
        <w:rPr>
          <w:lang w:val="en-IE"/>
        </w:rPr>
        <w:t>.</w:t>
      </w:r>
      <w:r w:rsidR="005F03A6" w:rsidRPr="007C5160">
        <w:rPr>
          <w:lang w:val="en-IE"/>
        </w:rPr>
        <w:t xml:space="preserve"> </w:t>
      </w:r>
    </w:p>
    <w:p w:rsidR="00364B89" w:rsidRDefault="00364B89" w:rsidP="00320B5C">
      <w:pPr>
        <w:ind w:left="0"/>
        <w:rPr>
          <w:lang w:val="en-IE"/>
        </w:rPr>
      </w:pPr>
      <w:r>
        <w:rPr>
          <w:lang w:val="en-IE"/>
        </w:rPr>
        <w:t>Section 2.1 cover</w:t>
      </w:r>
      <w:r w:rsidR="00925DD9">
        <w:rPr>
          <w:lang w:val="en-IE"/>
        </w:rPr>
        <w:t>s</w:t>
      </w:r>
      <w:r>
        <w:rPr>
          <w:lang w:val="en-IE"/>
        </w:rPr>
        <w:t xml:space="preserve"> the research into the problem</w:t>
      </w:r>
      <w:r w:rsidR="00A31814">
        <w:rPr>
          <w:lang w:val="en-IE"/>
        </w:rPr>
        <w:t xml:space="preserve"> area that is heart disease</w:t>
      </w:r>
      <w:r>
        <w:rPr>
          <w:lang w:val="en-IE"/>
        </w:rPr>
        <w:t>, the research into the solution can be found after this in section 2.2.1. Section 2.3 of this document covers the ML algorithms that were investigated for the project. A discussion on some of the technologies that could have been used including the ones that were</w:t>
      </w:r>
      <w:r w:rsidR="00A31814">
        <w:rPr>
          <w:lang w:val="en-IE"/>
        </w:rPr>
        <w:t xml:space="preserve"> can be found in section 2.4</w:t>
      </w:r>
      <w:r w:rsidR="005F157E">
        <w:rPr>
          <w:lang w:val="en-IE"/>
        </w:rPr>
        <w:t>.</w:t>
      </w:r>
      <w:r>
        <w:rPr>
          <w:lang w:val="en-IE"/>
        </w:rPr>
        <w:t xml:space="preserve"> </w:t>
      </w:r>
    </w:p>
    <w:p w:rsidR="0042656D" w:rsidRPr="007C5160" w:rsidRDefault="00364B89" w:rsidP="00320B5C">
      <w:pPr>
        <w:ind w:left="0"/>
        <w:rPr>
          <w:lang w:val="en-IE"/>
        </w:rPr>
      </w:pPr>
      <w:r>
        <w:rPr>
          <w:lang w:val="en-IE"/>
        </w:rPr>
        <w:t>T</w:t>
      </w:r>
      <w:r w:rsidR="00FF4B95" w:rsidRPr="007C5160">
        <w:rPr>
          <w:lang w:val="en-IE"/>
        </w:rPr>
        <w:t>he data</w:t>
      </w:r>
      <w:r w:rsidR="005F157E">
        <w:rPr>
          <w:lang w:val="en-IE"/>
        </w:rPr>
        <w:t xml:space="preserve"> selection is covered in section 3.1, while the data</w:t>
      </w:r>
      <w:r w:rsidR="00FF4B95" w:rsidRPr="007C5160">
        <w:rPr>
          <w:lang w:val="en-IE"/>
        </w:rPr>
        <w:t xml:space="preserve"> quality analysis and report</w:t>
      </w:r>
      <w:r w:rsidR="005F157E">
        <w:rPr>
          <w:lang w:val="en-IE"/>
        </w:rPr>
        <w:t xml:space="preserve"> can be found in section 3.2</w:t>
      </w:r>
      <w:r w:rsidR="00A31814">
        <w:rPr>
          <w:lang w:val="en-IE"/>
        </w:rPr>
        <w:t>, this section also covers</w:t>
      </w:r>
      <w:r w:rsidR="00FF4B95" w:rsidRPr="007C5160">
        <w:rPr>
          <w:lang w:val="en-IE"/>
        </w:rPr>
        <w:t xml:space="preserve"> </w:t>
      </w:r>
      <w:r w:rsidR="005F03A6" w:rsidRPr="007C5160">
        <w:rPr>
          <w:lang w:val="en-IE"/>
        </w:rPr>
        <w:t>the</w:t>
      </w:r>
      <w:r w:rsidR="00925DD9">
        <w:rPr>
          <w:lang w:val="en-IE"/>
        </w:rPr>
        <w:t xml:space="preserve"> feature selection stage.</w:t>
      </w:r>
      <w:r w:rsidR="00FF4B95" w:rsidRPr="007C5160">
        <w:rPr>
          <w:lang w:val="en-IE"/>
        </w:rPr>
        <w:t xml:space="preserve"> </w:t>
      </w:r>
      <w:r w:rsidR="00925DD9">
        <w:rPr>
          <w:lang w:val="en-IE"/>
        </w:rPr>
        <w:t>T</w:t>
      </w:r>
      <w:r w:rsidR="00A31814" w:rsidRPr="007C5160">
        <w:rPr>
          <w:lang w:val="en-IE"/>
        </w:rPr>
        <w:t>his</w:t>
      </w:r>
      <w:r w:rsidR="00FF4B95" w:rsidRPr="007C5160">
        <w:rPr>
          <w:lang w:val="en-IE"/>
        </w:rPr>
        <w:t xml:space="preserve"> is where the features for the training of the model are selected.</w:t>
      </w:r>
      <w:r w:rsidR="0042656D" w:rsidRPr="007C5160">
        <w:rPr>
          <w:lang w:val="en-IE"/>
        </w:rPr>
        <w:t xml:space="preserve"> This is to determine the best combination of features for the final training of the ML algorithms.</w:t>
      </w:r>
      <w:r w:rsidR="00FF4B95" w:rsidRPr="007C5160">
        <w:rPr>
          <w:lang w:val="en-IE"/>
        </w:rPr>
        <w:t xml:space="preserve"> </w:t>
      </w:r>
    </w:p>
    <w:p w:rsidR="00FF4B95" w:rsidRPr="007C5160" w:rsidRDefault="00A31814" w:rsidP="00320B5C">
      <w:pPr>
        <w:ind w:left="0"/>
        <w:rPr>
          <w:lang w:val="en-IE"/>
        </w:rPr>
      </w:pPr>
      <w:r>
        <w:rPr>
          <w:lang w:val="en-IE"/>
        </w:rPr>
        <w:t xml:space="preserve">In sections 4.2 through to 4.7 </w:t>
      </w:r>
      <w:r w:rsidR="00FF4B95" w:rsidRPr="007C5160">
        <w:rPr>
          <w:lang w:val="en-IE"/>
        </w:rPr>
        <w:t xml:space="preserve">the fitting and training of the </w:t>
      </w:r>
      <w:r w:rsidR="001C1024" w:rsidRPr="007C5160">
        <w:rPr>
          <w:lang w:val="en-IE"/>
        </w:rPr>
        <w:t>ML</w:t>
      </w:r>
      <w:r w:rsidR="00FF4B95" w:rsidRPr="007C5160">
        <w:rPr>
          <w:lang w:val="en-IE"/>
        </w:rPr>
        <w:t xml:space="preserve"> model</w:t>
      </w:r>
      <w:r w:rsidR="00FD4321">
        <w:rPr>
          <w:lang w:val="en-IE"/>
        </w:rPr>
        <w:t>s are investigated</w:t>
      </w:r>
      <w:r>
        <w:rPr>
          <w:lang w:val="en-IE"/>
        </w:rPr>
        <w:t xml:space="preserve"> using Weka, and sections 5.1 through to 5.</w:t>
      </w:r>
      <w:r w:rsidR="00FD4321">
        <w:rPr>
          <w:lang w:val="en-IE"/>
        </w:rPr>
        <w:t>4 using Scikit-Learn</w:t>
      </w:r>
      <w:r w:rsidR="00FF4B95" w:rsidRPr="007C5160">
        <w:rPr>
          <w:lang w:val="en-IE"/>
        </w:rPr>
        <w:t>.</w:t>
      </w:r>
      <w:r w:rsidR="00FD4321">
        <w:rPr>
          <w:lang w:val="en-IE"/>
        </w:rPr>
        <w:t xml:space="preserve"> It is in these sections</w:t>
      </w:r>
      <w:r w:rsidR="0042656D" w:rsidRPr="007C5160">
        <w:rPr>
          <w:lang w:val="en-IE"/>
        </w:rPr>
        <w:t xml:space="preserve"> that the analysis of the different ML algorithms and technologies are compared.</w:t>
      </w:r>
      <w:r w:rsidR="00FF4B95" w:rsidRPr="007C5160">
        <w:rPr>
          <w:lang w:val="en-IE"/>
        </w:rPr>
        <w:t xml:space="preserve"> </w:t>
      </w:r>
      <w:r w:rsidR="00FD4321">
        <w:rPr>
          <w:lang w:val="en-IE"/>
        </w:rPr>
        <w:t>In section 5.5</w:t>
      </w:r>
      <w:r w:rsidR="00FF4B95" w:rsidRPr="007C5160">
        <w:rPr>
          <w:lang w:val="en-IE"/>
        </w:rPr>
        <w:t xml:space="preserve"> the analysis of the model outputs</w:t>
      </w:r>
      <w:r w:rsidR="0042656D" w:rsidRPr="007C5160">
        <w:rPr>
          <w:lang w:val="en-IE"/>
        </w:rPr>
        <w:t xml:space="preserve"> from the selected technologies and algorithms</w:t>
      </w:r>
      <w:r w:rsidR="00FD4321">
        <w:rPr>
          <w:lang w:val="en-IE"/>
        </w:rPr>
        <w:t xml:space="preserve"> are covered</w:t>
      </w:r>
      <w:r w:rsidR="00FF4B95" w:rsidRPr="007C5160">
        <w:rPr>
          <w:lang w:val="en-IE"/>
        </w:rPr>
        <w:t xml:space="preserve">. </w:t>
      </w:r>
    </w:p>
    <w:p w:rsidR="00EA13D0" w:rsidRPr="00320B5C" w:rsidRDefault="00FD4321" w:rsidP="00320B5C">
      <w:pPr>
        <w:ind w:left="0"/>
        <w:rPr>
          <w:lang w:val="en-IE"/>
        </w:rPr>
      </w:pPr>
      <w:r>
        <w:rPr>
          <w:lang w:val="en-IE"/>
        </w:rPr>
        <w:t>S</w:t>
      </w:r>
      <w:r w:rsidR="00FF4B95" w:rsidRPr="007C5160">
        <w:rPr>
          <w:lang w:val="en-IE"/>
        </w:rPr>
        <w:t>ection</w:t>
      </w:r>
      <w:r>
        <w:rPr>
          <w:lang w:val="en-IE"/>
        </w:rPr>
        <w:t xml:space="preserve"> 6</w:t>
      </w:r>
      <w:r w:rsidR="00FF4B95" w:rsidRPr="007C5160">
        <w:rPr>
          <w:lang w:val="en-IE"/>
        </w:rPr>
        <w:t xml:space="preserve"> covers the source code, models and implementation of the project.</w:t>
      </w:r>
      <w:r w:rsidR="0042656D" w:rsidRPr="007C5160">
        <w:rPr>
          <w:lang w:val="en-IE"/>
        </w:rPr>
        <w:t xml:space="preserve"> In </w:t>
      </w:r>
      <w:r w:rsidR="00EA13D0" w:rsidRPr="007C5160">
        <w:rPr>
          <w:lang w:val="en-IE"/>
        </w:rPr>
        <w:t>this section there are</w:t>
      </w:r>
      <w:r w:rsidR="0042656D" w:rsidRPr="007C5160">
        <w:rPr>
          <w:lang w:val="en-IE"/>
        </w:rPr>
        <w:t xml:space="preserve"> details about the funct</w:t>
      </w:r>
      <w:r w:rsidR="00EA13D0" w:rsidRPr="007C5160">
        <w:rPr>
          <w:lang w:val="en-IE"/>
        </w:rPr>
        <w:t>ions and process involved in a</w:t>
      </w:r>
      <w:r w:rsidR="0042656D" w:rsidRPr="007C5160">
        <w:rPr>
          <w:lang w:val="en-IE"/>
        </w:rPr>
        <w:t xml:space="preserve"> project</w:t>
      </w:r>
      <w:r w:rsidR="00EA13D0" w:rsidRPr="007C5160">
        <w:rPr>
          <w:lang w:val="en-IE"/>
        </w:rPr>
        <w:t xml:space="preserve"> like this.</w:t>
      </w:r>
      <w:r>
        <w:rPr>
          <w:lang w:val="en-IE"/>
        </w:rPr>
        <w:t xml:space="preserve"> </w:t>
      </w:r>
      <w:r w:rsidR="00FF4B95" w:rsidRPr="007C5160">
        <w:rPr>
          <w:lang w:val="en-IE"/>
        </w:rPr>
        <w:t>The final section</w:t>
      </w:r>
      <w:r>
        <w:rPr>
          <w:lang w:val="en-IE"/>
        </w:rPr>
        <w:t>s contain</w:t>
      </w:r>
      <w:r w:rsidR="00FF4B95" w:rsidRPr="007C5160">
        <w:rPr>
          <w:lang w:val="en-IE"/>
        </w:rPr>
        <w:t xml:space="preserve"> a discussion of the project findings and conclusions</w:t>
      </w:r>
      <w:r>
        <w:rPr>
          <w:lang w:val="en-IE"/>
        </w:rPr>
        <w:t>, refer to section 8, t</w:t>
      </w:r>
      <w:r w:rsidR="00EA13D0" w:rsidRPr="007C5160">
        <w:rPr>
          <w:lang w:val="en-IE"/>
        </w:rPr>
        <w:t>his is where the learning outcomes are discussed along with any further plans for the project</w:t>
      </w:r>
      <w:r>
        <w:rPr>
          <w:lang w:val="en-IE"/>
        </w:rPr>
        <w:t>, refer to section 7</w:t>
      </w:r>
      <w:r w:rsidR="00EA13D0" w:rsidRPr="007C5160">
        <w:rPr>
          <w:lang w:val="en-IE"/>
        </w:rPr>
        <w:t>. It also addresses things the author would have done differently should the project be restarted.</w:t>
      </w:r>
    </w:p>
    <w:p w:rsidR="00E12C37" w:rsidRPr="007C5160" w:rsidRDefault="00561B82" w:rsidP="00F3679B">
      <w:pPr>
        <w:pStyle w:val="Heading1"/>
      </w:pPr>
      <w:bookmarkStart w:id="5" w:name="_Toc511165188"/>
      <w:r w:rsidRPr="007C5160">
        <w:lastRenderedPageBreak/>
        <w:t>Research</w:t>
      </w:r>
      <w:bookmarkEnd w:id="5"/>
    </w:p>
    <w:p w:rsidR="002274F3" w:rsidRPr="007C5160" w:rsidRDefault="002274F3" w:rsidP="00320B5C">
      <w:pPr>
        <w:pStyle w:val="Heading2"/>
      </w:pPr>
      <w:bookmarkStart w:id="6" w:name="_Toc511165189"/>
      <w:r w:rsidRPr="007C5160">
        <w:t>Researching the Problem</w:t>
      </w:r>
      <w:bookmarkEnd w:id="6"/>
      <w:r w:rsidRPr="007C5160">
        <w:t xml:space="preserve"> </w:t>
      </w:r>
    </w:p>
    <w:p w:rsidR="00680A40" w:rsidRDefault="002274F3" w:rsidP="00320B5C">
      <w:pPr>
        <w:ind w:left="0"/>
        <w:rPr>
          <w:lang w:val="en-IE"/>
        </w:rPr>
      </w:pPr>
      <w:r w:rsidRPr="007C5160">
        <w:rPr>
          <w:lang w:val="en-IE"/>
        </w:rPr>
        <w:t>It is no secret that heart disease costs a fortune to treat in just a</w:t>
      </w:r>
      <w:r w:rsidR="00973C15">
        <w:rPr>
          <w:lang w:val="en-IE"/>
        </w:rPr>
        <w:t xml:space="preserve">bout every country in the world. </w:t>
      </w:r>
      <w:r w:rsidR="00973C15" w:rsidRPr="00973C15">
        <w:rPr>
          <w:lang w:val="en-IE"/>
        </w:rPr>
        <w:t>The World Heart Federation’s World Congress of Cardiology &amp; Cardiovascular Health (WCC 2016)</w:t>
      </w:r>
      <w:r w:rsidR="00973C15">
        <w:rPr>
          <w:lang w:val="en-IE"/>
        </w:rPr>
        <w:t>, published a report in June of that year. It stated that the cost of heart disease to Latin America alone was in excess of 30  billion dollars to treat</w:t>
      </w:r>
      <w:r w:rsidR="00973C15">
        <w:rPr>
          <w:lang w:val="en-IE"/>
        </w:rPr>
        <w:fldChar w:fldCharType="begin"/>
      </w:r>
      <w:r w:rsidR="00973C15">
        <w:rPr>
          <w:lang w:val="en-IE"/>
        </w:rPr>
        <w:instrText xml:space="preserve"> ADDIN ZOTERO_ITEM CSL_CITATION {"citationID":"HDraP0aP","properties":{"formattedCitation":"(2)","plainCitation":"(2)","noteIndex":0},"citationItems":[{"id":304,"uris":["http://zotero.org/users/4426165/items/LXLEXL4X"],"uri":["http://zotero.org/users/4426165/items/LXLEXL4X"],"itemData":{"id":304,"type":"post-weblog","title":"Cost of heart disease in Latin America tops $30bn","container-title":"World Heart Federation","abstract":"New research shows the economic burden of Latin America’s biggest killer, heart disease, for the first time. The World Heart Federation’s World Congress of Cardiology &amp; Cardiovascular Health (WCC 2016) comes to Mexico to highlight the impact of CVDs in the region.   New research has examined the economic burden of four heart conditions in …","URL":"https://www.world-heart-federation.org/cost-heart-disease-latin-america-tops-30bn/","issued":{"date-parts":[["2016",6,4]]},"accessed":{"date-parts":[["2018",4,10]]}}}],"schema":"https://github.com/citation-style-language/schema/raw/master/csl-citation.json"} </w:instrText>
      </w:r>
      <w:r w:rsidR="00973C15">
        <w:rPr>
          <w:lang w:val="en-IE"/>
        </w:rPr>
        <w:fldChar w:fldCharType="separate"/>
      </w:r>
      <w:r w:rsidR="00973C15" w:rsidRPr="00973C15">
        <w:t>(2)</w:t>
      </w:r>
      <w:r w:rsidR="00973C15">
        <w:rPr>
          <w:lang w:val="en-IE"/>
        </w:rPr>
        <w:fldChar w:fldCharType="end"/>
      </w:r>
      <w:r w:rsidR="00973C15">
        <w:rPr>
          <w:lang w:val="en-IE"/>
        </w:rPr>
        <w:t xml:space="preserve">. </w:t>
      </w:r>
    </w:p>
    <w:p w:rsidR="00741864" w:rsidRDefault="00973C15" w:rsidP="00320B5C">
      <w:pPr>
        <w:ind w:left="0"/>
        <w:rPr>
          <w:lang w:val="en-IE"/>
        </w:rPr>
      </w:pPr>
      <w:r>
        <w:rPr>
          <w:lang w:val="en-IE"/>
        </w:rPr>
        <w:t>T</w:t>
      </w:r>
      <w:r w:rsidR="002274F3" w:rsidRPr="007C5160">
        <w:rPr>
          <w:lang w:val="en-IE"/>
        </w:rPr>
        <w:t>his means that there is no shortage of reports and research into the area.</w:t>
      </w:r>
      <w:r w:rsidR="00B70DC7">
        <w:rPr>
          <w:lang w:val="en-IE"/>
        </w:rPr>
        <w:t xml:space="preserve"> </w:t>
      </w:r>
      <w:r w:rsidR="0081455B" w:rsidRPr="007C5160">
        <w:rPr>
          <w:lang w:val="en-IE"/>
        </w:rPr>
        <w:t>Research conducted by the Heartbeat Trust in collaboration with the Irish Heart F</w:t>
      </w:r>
      <w:r w:rsidR="00A03115">
        <w:rPr>
          <w:lang w:val="en-IE"/>
        </w:rPr>
        <w:t>oundation and</w:t>
      </w:r>
      <w:r w:rsidR="0081455B" w:rsidRPr="007C5160">
        <w:rPr>
          <w:lang w:val="en-IE"/>
        </w:rPr>
        <w:t xml:space="preserve"> the National University of Ireland Galway (NUIG)</w:t>
      </w:r>
      <w:r w:rsidR="00A03115">
        <w:rPr>
          <w:lang w:val="en-IE"/>
        </w:rPr>
        <w:t>,</w:t>
      </w:r>
      <w:r w:rsidR="0081455B" w:rsidRPr="007C5160">
        <w:rPr>
          <w:lang w:val="en-IE"/>
        </w:rPr>
        <w:t xml:space="preserve"> found that the total cost of heart failure is approximately </w:t>
      </w:r>
      <w:r>
        <w:rPr>
          <w:lang w:val="en-IE"/>
        </w:rPr>
        <w:t>666 million euros</w:t>
      </w:r>
      <w:r w:rsidR="002E4B50" w:rsidRPr="007C5160">
        <w:rPr>
          <w:lang w:val="en-IE"/>
        </w:rPr>
        <w:t>. This</w:t>
      </w:r>
      <w:r w:rsidR="00741864">
        <w:rPr>
          <w:lang w:val="en-IE"/>
        </w:rPr>
        <w:t xml:space="preserve"> is also predicted to increase</w:t>
      </w:r>
      <w:r w:rsidR="0081455B" w:rsidRPr="007C5160">
        <w:rPr>
          <w:lang w:val="en-IE"/>
        </w:rPr>
        <w:t xml:space="preserve"> in the future</w:t>
      </w:r>
      <w:r w:rsidR="00332E0F" w:rsidRPr="007C5160">
        <w:rPr>
          <w:lang w:val="en-IE"/>
        </w:rPr>
        <w:fldChar w:fldCharType="begin"/>
      </w:r>
      <w:r>
        <w:rPr>
          <w:lang w:val="en-IE"/>
        </w:rPr>
        <w:instrText xml:space="preserve"> ADDIN ZOTERO_ITEM CSL_CITATION {"citationID":"dDvVlpSm","properties":{"formattedCitation":"(3)","plainCitation":"(3)","noteIndex":0},"citationItems":[{"id":114,"uris":["http://zotero.org/users/4426165/items/AMVPC5PC"],"uri":["http://zotero.org/users/4426165/items/AMVPC5PC"],"itemData":{"id":114,"type":"article","title":"Cost-of-Heart-Failure-Report-web.pdf","URL":"http://heartbeat-trust.ie/wp-content/uploads/2015/12/Cost-of-Heart-Failure-Report-web.pdf","accessed":{"date-parts":[["2018",2,11]]}}}],"schema":"https://github.com/citation-style-language/schema/raw/master/csl-citation.json"} </w:instrText>
      </w:r>
      <w:r w:rsidR="00332E0F" w:rsidRPr="007C5160">
        <w:rPr>
          <w:lang w:val="en-IE"/>
        </w:rPr>
        <w:fldChar w:fldCharType="separate"/>
      </w:r>
      <w:r w:rsidRPr="00973C15">
        <w:t>(3)</w:t>
      </w:r>
      <w:r w:rsidR="00332E0F" w:rsidRPr="007C5160">
        <w:rPr>
          <w:lang w:val="en-IE"/>
        </w:rPr>
        <w:fldChar w:fldCharType="end"/>
      </w:r>
      <w:r w:rsidR="0081455B" w:rsidRPr="007C5160">
        <w:rPr>
          <w:lang w:val="en-IE"/>
        </w:rPr>
        <w:t xml:space="preserve">. </w:t>
      </w:r>
    </w:p>
    <w:p w:rsidR="00680A40" w:rsidRDefault="00617ACC" w:rsidP="00320B5C">
      <w:pPr>
        <w:ind w:left="0"/>
        <w:rPr>
          <w:lang w:val="en-IE"/>
        </w:rPr>
      </w:pPr>
      <w:r w:rsidRPr="007C5160">
        <w:rPr>
          <w:lang w:val="en-IE"/>
        </w:rPr>
        <w:t>The findings of the report from the authors understanding into the problem area a</w:t>
      </w:r>
      <w:r w:rsidR="00741864">
        <w:rPr>
          <w:lang w:val="en-IE"/>
        </w:rPr>
        <w:t xml:space="preserve">re that heart failure effects around 250,000 Irish people. The direct cost to the Health Service </w:t>
      </w:r>
      <w:r w:rsidR="00741864" w:rsidRPr="00741864">
        <w:rPr>
          <w:lang w:val="en-IE"/>
        </w:rPr>
        <w:t>Executive</w:t>
      </w:r>
      <w:r w:rsidR="00741864">
        <w:rPr>
          <w:lang w:val="en-IE"/>
        </w:rPr>
        <w:t xml:space="preserve"> (HSE), is estimated to be </w:t>
      </w:r>
      <w:r w:rsidR="0081455B" w:rsidRPr="007C5160">
        <w:rPr>
          <w:lang w:val="en-IE"/>
        </w:rPr>
        <w:t>158 million annually for heart disease</w:t>
      </w:r>
      <w:r w:rsidR="00A03115">
        <w:rPr>
          <w:lang w:val="en-IE"/>
        </w:rPr>
        <w:t xml:space="preserve"> alone.</w:t>
      </w:r>
      <w:r w:rsidR="0081455B" w:rsidRPr="007C5160">
        <w:rPr>
          <w:lang w:val="en-IE"/>
        </w:rPr>
        <w:t xml:space="preserve"> </w:t>
      </w:r>
      <w:r w:rsidR="00A03115">
        <w:rPr>
          <w:lang w:val="en-IE"/>
        </w:rPr>
        <w:t>T</w:t>
      </w:r>
      <w:r w:rsidR="0081455B" w:rsidRPr="007C5160">
        <w:rPr>
          <w:lang w:val="en-IE"/>
        </w:rPr>
        <w:t>h</w:t>
      </w:r>
      <w:r w:rsidR="00741864">
        <w:rPr>
          <w:lang w:val="en-IE"/>
        </w:rPr>
        <w:t>is includes hospitalisations, General Practitioners (GP)</w:t>
      </w:r>
      <w:r w:rsidR="0081455B" w:rsidRPr="007C5160">
        <w:rPr>
          <w:lang w:val="en-IE"/>
        </w:rPr>
        <w:t xml:space="preserve"> v</w:t>
      </w:r>
      <w:r w:rsidR="00741864">
        <w:rPr>
          <w:lang w:val="en-IE"/>
        </w:rPr>
        <w:t>isits, nursing home care and</w:t>
      </w:r>
      <w:r w:rsidR="0081455B" w:rsidRPr="007C5160">
        <w:rPr>
          <w:lang w:val="en-IE"/>
        </w:rPr>
        <w:t xml:space="preserve"> other services</w:t>
      </w:r>
      <w:r w:rsidR="00741864">
        <w:rPr>
          <w:lang w:val="en-IE"/>
        </w:rPr>
        <w:t xml:space="preserve"> where applicable. </w:t>
      </w:r>
    </w:p>
    <w:p w:rsidR="00680A40" w:rsidRDefault="0081455B" w:rsidP="00320B5C">
      <w:pPr>
        <w:ind w:left="0"/>
        <w:rPr>
          <w:lang w:val="en-IE"/>
        </w:rPr>
      </w:pPr>
      <w:r w:rsidRPr="007C5160">
        <w:rPr>
          <w:lang w:val="en-IE"/>
        </w:rPr>
        <w:t>The cost of heart failure in Ireland is</w:t>
      </w:r>
      <w:r w:rsidR="00741864">
        <w:rPr>
          <w:lang w:val="en-IE"/>
        </w:rPr>
        <w:t xml:space="preserve"> now in excess of </w:t>
      </w:r>
      <w:r w:rsidRPr="007C5160">
        <w:rPr>
          <w:lang w:val="en-IE"/>
        </w:rPr>
        <w:t>660 million</w:t>
      </w:r>
      <w:r w:rsidR="00741864">
        <w:rPr>
          <w:lang w:val="en-IE"/>
        </w:rPr>
        <w:t xml:space="preserve"> euros</w:t>
      </w:r>
      <w:r w:rsidRPr="007C5160">
        <w:rPr>
          <w:lang w:val="en-IE"/>
        </w:rPr>
        <w:t>, this comprises of direct costs for informal care</w:t>
      </w:r>
      <w:r w:rsidR="00741864">
        <w:rPr>
          <w:lang w:val="en-IE"/>
        </w:rPr>
        <w:t>,</w:t>
      </w:r>
      <w:r w:rsidRPr="007C5160">
        <w:rPr>
          <w:lang w:val="en-IE"/>
        </w:rPr>
        <w:t xml:space="preserve"> </w:t>
      </w:r>
      <w:r w:rsidR="00741864">
        <w:rPr>
          <w:lang w:val="en-IE"/>
        </w:rPr>
        <w:t>equating</w:t>
      </w:r>
      <w:r w:rsidRPr="007C5160">
        <w:rPr>
          <w:lang w:val="en-IE"/>
        </w:rPr>
        <w:t xml:space="preserve"> to about a third of the total cost and the costs of premature deaths</w:t>
      </w:r>
      <w:r w:rsidR="00741864">
        <w:rPr>
          <w:lang w:val="en-IE"/>
        </w:rPr>
        <w:t xml:space="preserve"> accounting</w:t>
      </w:r>
      <w:r w:rsidRPr="007C5160">
        <w:rPr>
          <w:lang w:val="en-IE"/>
        </w:rPr>
        <w:t xml:space="preserve"> for the remainder</w:t>
      </w:r>
      <w:r w:rsidR="00B70DC7">
        <w:rPr>
          <w:lang w:val="en-IE"/>
        </w:rPr>
        <w:t>(3)</w:t>
      </w:r>
      <w:r w:rsidR="00741864">
        <w:rPr>
          <w:lang w:val="en-IE"/>
        </w:rPr>
        <w:t>.</w:t>
      </w:r>
      <w:r w:rsidR="00B70DC7">
        <w:rPr>
          <w:lang w:val="en-IE"/>
        </w:rPr>
        <w:t xml:space="preserve"> </w:t>
      </w:r>
    </w:p>
    <w:p w:rsidR="00680A40" w:rsidRDefault="00A03115" w:rsidP="00320B5C">
      <w:pPr>
        <w:ind w:left="0"/>
        <w:rPr>
          <w:lang w:val="en-IE"/>
        </w:rPr>
      </w:pPr>
      <w:r>
        <w:rPr>
          <w:lang w:val="en-IE"/>
        </w:rPr>
        <w:t>Just under</w:t>
      </w:r>
      <w:r w:rsidR="00B70DC7">
        <w:rPr>
          <w:lang w:val="en-IE"/>
        </w:rPr>
        <w:t xml:space="preserve"> half of the direct costs are hospital related, h</w:t>
      </w:r>
      <w:r w:rsidR="00F3454C" w:rsidRPr="007C5160">
        <w:rPr>
          <w:lang w:val="en-IE"/>
        </w:rPr>
        <w:t>eart failure patients account for</w:t>
      </w:r>
      <w:r w:rsidR="0081455B" w:rsidRPr="007C5160">
        <w:rPr>
          <w:lang w:val="en-IE"/>
        </w:rPr>
        <w:t xml:space="preserve"> more than 231,000 hospital bed days each year</w:t>
      </w:r>
      <w:r w:rsidR="00B70DC7">
        <w:rPr>
          <w:lang w:val="en-IE"/>
        </w:rPr>
        <w:t xml:space="preserve">, with </w:t>
      </w:r>
      <w:r w:rsidR="00F3454C" w:rsidRPr="007C5160">
        <w:rPr>
          <w:lang w:val="en-IE"/>
        </w:rPr>
        <w:t>7%</w:t>
      </w:r>
      <w:r w:rsidR="0081455B" w:rsidRPr="007C5160">
        <w:rPr>
          <w:lang w:val="en-IE"/>
        </w:rPr>
        <w:t xml:space="preserve"> of all H</w:t>
      </w:r>
      <w:r w:rsidR="00F3454C" w:rsidRPr="007C5160">
        <w:rPr>
          <w:lang w:val="en-IE"/>
        </w:rPr>
        <w:t>SE i</w:t>
      </w:r>
      <w:r w:rsidR="00B70DC7">
        <w:rPr>
          <w:lang w:val="en-IE"/>
        </w:rPr>
        <w:t>npatient bed days being</w:t>
      </w:r>
      <w:r w:rsidR="00F3454C" w:rsidRPr="007C5160">
        <w:rPr>
          <w:lang w:val="en-IE"/>
        </w:rPr>
        <w:t xml:space="preserve"> a result</w:t>
      </w:r>
      <w:r w:rsidR="0081455B" w:rsidRPr="007C5160">
        <w:rPr>
          <w:lang w:val="en-IE"/>
        </w:rPr>
        <w:t xml:space="preserve"> heart failure</w:t>
      </w:r>
      <w:r w:rsidR="00B70DC7">
        <w:rPr>
          <w:lang w:val="en-IE"/>
        </w:rPr>
        <w:t xml:space="preserve">. </w:t>
      </w:r>
      <w:r w:rsidR="0081455B" w:rsidRPr="007C5160">
        <w:rPr>
          <w:lang w:val="en-IE"/>
        </w:rPr>
        <w:t>Primary care related c</w:t>
      </w:r>
      <w:r w:rsidR="00F3454C" w:rsidRPr="007C5160">
        <w:rPr>
          <w:lang w:val="en-IE"/>
        </w:rPr>
        <w:t>osts, such as GP visits account for</w:t>
      </w:r>
      <w:r w:rsidR="0081455B" w:rsidRPr="007C5160">
        <w:rPr>
          <w:lang w:val="en-IE"/>
        </w:rPr>
        <w:t xml:space="preserve"> 25% of the total direct cost of heart failure</w:t>
      </w:r>
      <w:r>
        <w:rPr>
          <w:lang w:val="en-IE"/>
        </w:rPr>
        <w:t>(3)</w:t>
      </w:r>
      <w:r w:rsidR="00B70DC7">
        <w:rPr>
          <w:lang w:val="en-IE"/>
        </w:rPr>
        <w:t xml:space="preserve">. </w:t>
      </w:r>
    </w:p>
    <w:p w:rsidR="00680A40" w:rsidRDefault="00B70DC7" w:rsidP="00320B5C">
      <w:pPr>
        <w:ind w:left="0"/>
        <w:rPr>
          <w:lang w:val="en-IE"/>
        </w:rPr>
      </w:pPr>
      <w:r>
        <w:rPr>
          <w:lang w:val="en-IE"/>
        </w:rPr>
        <w:t>It also states that t</w:t>
      </w:r>
      <w:r w:rsidR="00F3454C" w:rsidRPr="007C5160">
        <w:rPr>
          <w:lang w:val="en-IE"/>
        </w:rPr>
        <w:t>he s</w:t>
      </w:r>
      <w:r w:rsidR="0081455B" w:rsidRPr="007C5160">
        <w:rPr>
          <w:lang w:val="en-IE"/>
        </w:rPr>
        <w:t>pending o</w:t>
      </w:r>
      <w:r>
        <w:rPr>
          <w:lang w:val="en-IE"/>
        </w:rPr>
        <w:t>n cardiovascular health in Ireland is</w:t>
      </w:r>
      <w:r w:rsidR="0081455B" w:rsidRPr="007C5160">
        <w:rPr>
          <w:lang w:val="en-IE"/>
        </w:rPr>
        <w:t xml:space="preserve"> just 6% of the healthcare budget,</w:t>
      </w:r>
      <w:r>
        <w:rPr>
          <w:lang w:val="en-IE"/>
        </w:rPr>
        <w:t xml:space="preserve"> this</w:t>
      </w:r>
      <w:r w:rsidR="00F3454C" w:rsidRPr="007C5160">
        <w:rPr>
          <w:lang w:val="en-IE"/>
        </w:rPr>
        <w:t xml:space="preserve"> is</w:t>
      </w:r>
      <w:r w:rsidR="0081455B" w:rsidRPr="007C5160">
        <w:rPr>
          <w:lang w:val="en-IE"/>
        </w:rPr>
        <w:t xml:space="preserve"> lower than </w:t>
      </w:r>
      <w:r>
        <w:rPr>
          <w:lang w:val="en-IE"/>
        </w:rPr>
        <w:t xml:space="preserve">the reported </w:t>
      </w:r>
      <w:r w:rsidR="0081455B" w:rsidRPr="007C5160">
        <w:rPr>
          <w:lang w:val="en-IE"/>
        </w:rPr>
        <w:t xml:space="preserve">EU average of </w:t>
      </w:r>
      <w:r w:rsidRPr="007C5160">
        <w:rPr>
          <w:lang w:val="en-IE"/>
        </w:rPr>
        <w:t>10 %</w:t>
      </w:r>
      <w:r>
        <w:rPr>
          <w:lang w:val="en-IE"/>
        </w:rPr>
        <w:t>(3).</w:t>
      </w:r>
    </w:p>
    <w:p w:rsidR="0081455B" w:rsidRPr="007C5160" w:rsidRDefault="00F3454C" w:rsidP="00320B5C">
      <w:pPr>
        <w:ind w:left="0"/>
        <w:rPr>
          <w:lang w:val="en-IE"/>
        </w:rPr>
      </w:pPr>
      <w:r w:rsidRPr="007C5160">
        <w:rPr>
          <w:lang w:val="en-IE"/>
        </w:rPr>
        <w:t>With all the other research into the prediction of heart disease across the globe it is a very quickly advancing area,</w:t>
      </w:r>
      <w:r w:rsidR="00332E0F" w:rsidRPr="007C5160">
        <w:rPr>
          <w:lang w:val="en-IE"/>
        </w:rPr>
        <w:t xml:space="preserve"> couple this w</w:t>
      </w:r>
      <w:r w:rsidRPr="007C5160">
        <w:rPr>
          <w:lang w:val="en-IE"/>
        </w:rPr>
        <w:t xml:space="preserve">ith the right application of </w:t>
      </w:r>
      <w:r w:rsidR="001C1024" w:rsidRPr="007C5160">
        <w:rPr>
          <w:lang w:val="en-IE"/>
        </w:rPr>
        <w:t>ML</w:t>
      </w:r>
      <w:r w:rsidRPr="007C5160">
        <w:rPr>
          <w:lang w:val="en-IE"/>
        </w:rPr>
        <w:t xml:space="preserve"> and a mass collection of data from as many credible sources as possible</w:t>
      </w:r>
      <w:r w:rsidR="00332E0F" w:rsidRPr="007C5160">
        <w:rPr>
          <w:lang w:val="en-IE"/>
        </w:rPr>
        <w:t xml:space="preserve"> and this may be the best </w:t>
      </w:r>
      <w:r w:rsidR="00332E0F" w:rsidRPr="007C5160">
        <w:rPr>
          <w:lang w:val="en-IE"/>
        </w:rPr>
        <w:lastRenderedPageBreak/>
        <w:t>solution for issue</w:t>
      </w:r>
      <w:r w:rsidR="00805BCA" w:rsidRPr="007C5160">
        <w:rPr>
          <w:lang w:val="en-IE"/>
        </w:rPr>
        <w:t>s</w:t>
      </w:r>
      <w:r w:rsidR="00332E0F" w:rsidRPr="007C5160">
        <w:rPr>
          <w:lang w:val="en-IE"/>
        </w:rPr>
        <w:t xml:space="preserve"> such as this</w:t>
      </w:r>
      <w:r w:rsidRPr="007C5160">
        <w:rPr>
          <w:lang w:val="en-IE"/>
        </w:rPr>
        <w:t xml:space="preserve">. There are a number heart datasets that could have used for the </w:t>
      </w:r>
      <w:r w:rsidR="001C59EA" w:rsidRPr="007C5160">
        <w:rPr>
          <w:lang w:val="en-IE"/>
        </w:rPr>
        <w:t>purposes</w:t>
      </w:r>
      <w:r w:rsidRPr="007C5160">
        <w:rPr>
          <w:lang w:val="en-IE"/>
        </w:rPr>
        <w:t xml:space="preserve"> of this project but the most used is as mentioned previously the </w:t>
      </w:r>
      <w:r w:rsidR="001C59EA" w:rsidRPr="007C5160">
        <w:rPr>
          <w:lang w:val="en-IE"/>
        </w:rPr>
        <w:t>UCI</w:t>
      </w:r>
      <w:r w:rsidRPr="007C5160">
        <w:rPr>
          <w:lang w:val="en-IE"/>
        </w:rPr>
        <w:t xml:space="preserve"> </w:t>
      </w:r>
      <w:r w:rsidR="001C1024" w:rsidRPr="007C5160">
        <w:rPr>
          <w:lang w:val="en-IE"/>
        </w:rPr>
        <w:t>ML</w:t>
      </w:r>
      <w:r w:rsidRPr="007C5160">
        <w:rPr>
          <w:lang w:val="en-IE"/>
        </w:rPr>
        <w:t xml:space="preserve"> dataset. It was collected from four sources</w:t>
      </w:r>
      <w:r w:rsidR="00332E0F" w:rsidRPr="007C5160">
        <w:rPr>
          <w:lang w:val="en-IE"/>
        </w:rPr>
        <w:t xml:space="preserve"> which will be addressed further on in the report. </w:t>
      </w:r>
    </w:p>
    <w:p w:rsidR="00CE1491" w:rsidRDefault="00CE1491" w:rsidP="00320B5C">
      <w:pPr>
        <w:ind w:left="0"/>
        <w:rPr>
          <w:lang w:val="en-IE"/>
        </w:rPr>
      </w:pPr>
      <w:r w:rsidRPr="007C5160">
        <w:rPr>
          <w:lang w:val="en-IE"/>
        </w:rPr>
        <w:t xml:space="preserve">With the </w:t>
      </w:r>
      <w:r w:rsidR="009362CB" w:rsidRPr="007C5160">
        <w:rPr>
          <w:lang w:val="en-IE"/>
        </w:rPr>
        <w:t>emergence</w:t>
      </w:r>
      <w:r w:rsidRPr="007C5160">
        <w:rPr>
          <w:lang w:val="en-IE"/>
        </w:rPr>
        <w:t xml:space="preserve"> of </w:t>
      </w:r>
      <w:r w:rsidR="009362CB" w:rsidRPr="007C5160">
        <w:rPr>
          <w:lang w:val="en-IE"/>
        </w:rPr>
        <w:t>Artificial Intelligence (AI) over the past number of years it is only clear to see the benefit of applying ML to the processing and c</w:t>
      </w:r>
      <w:r w:rsidR="00EA13D0" w:rsidRPr="007C5160">
        <w:rPr>
          <w:lang w:val="en-IE"/>
        </w:rPr>
        <w:t>lassification of large datasets in recent years.</w:t>
      </w: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Default="00680A40" w:rsidP="00320B5C">
      <w:pPr>
        <w:ind w:left="0"/>
        <w:rPr>
          <w:lang w:val="en-IE"/>
        </w:rPr>
      </w:pPr>
    </w:p>
    <w:p w:rsidR="00680A40" w:rsidRPr="007C5160" w:rsidRDefault="00680A40" w:rsidP="00320B5C">
      <w:pPr>
        <w:ind w:left="0"/>
        <w:rPr>
          <w:lang w:val="en-IE"/>
        </w:rPr>
      </w:pPr>
    </w:p>
    <w:p w:rsidR="00561B82" w:rsidRPr="007C5160" w:rsidRDefault="002274F3" w:rsidP="00320B5C">
      <w:pPr>
        <w:pStyle w:val="Heading2"/>
      </w:pPr>
      <w:bookmarkStart w:id="7" w:name="_Toc511165190"/>
      <w:r w:rsidRPr="007C5160">
        <w:lastRenderedPageBreak/>
        <w:t>R</w:t>
      </w:r>
      <w:r w:rsidR="0040731D" w:rsidRPr="007C5160">
        <w:t>esearch</w:t>
      </w:r>
      <w:r w:rsidR="00B440DA" w:rsidRPr="007C5160">
        <w:t>ing</w:t>
      </w:r>
      <w:r w:rsidR="0040731D" w:rsidRPr="007C5160">
        <w:t xml:space="preserve"> the S</w:t>
      </w:r>
      <w:r w:rsidR="00561B82" w:rsidRPr="007C5160">
        <w:t>olution</w:t>
      </w:r>
      <w:bookmarkEnd w:id="7"/>
    </w:p>
    <w:p w:rsidR="000E30CA" w:rsidRPr="007C5160" w:rsidRDefault="000E30CA" w:rsidP="00320B5C">
      <w:pPr>
        <w:pStyle w:val="Heading3"/>
      </w:pPr>
      <w:bookmarkStart w:id="8" w:name="_Toc511165191"/>
      <w:r w:rsidRPr="007C5160">
        <w:t xml:space="preserve">Machine Learning </w:t>
      </w:r>
      <w:r w:rsidR="00680A40">
        <w:t>in Healthcare</w:t>
      </w:r>
      <w:bookmarkEnd w:id="8"/>
    </w:p>
    <w:p w:rsidR="003D66B4" w:rsidRPr="007C5160" w:rsidRDefault="003D66B4" w:rsidP="00320B5C">
      <w:pPr>
        <w:ind w:left="0"/>
        <w:rPr>
          <w:lang w:val="en-IE"/>
        </w:rPr>
      </w:pPr>
      <w:r w:rsidRPr="007C5160">
        <w:rPr>
          <w:lang w:val="en-IE"/>
        </w:rPr>
        <w:t xml:space="preserve">There are two main forms to ML, they </w:t>
      </w:r>
      <w:r w:rsidR="00680A40">
        <w:rPr>
          <w:lang w:val="en-IE"/>
        </w:rPr>
        <w:t>are supervised and unsupervised. U</w:t>
      </w:r>
      <w:r w:rsidRPr="007C5160">
        <w:rPr>
          <w:lang w:val="en-IE"/>
        </w:rPr>
        <w:t>nsupervised learning is more geared towards learning patterns or distributions about a dataset rather than trying to obtain a definite output from an ML algorithm. It is used for exploratory modelling on a dataset or to find the more important features</w:t>
      </w:r>
      <w:r w:rsidR="00055C7E" w:rsidRPr="007C5160">
        <w:rPr>
          <w:lang w:val="en-IE"/>
        </w:rPr>
        <w:fldChar w:fldCharType="begin"/>
      </w:r>
      <w:r w:rsidR="00973C15">
        <w:rPr>
          <w:lang w:val="en-IE"/>
        </w:rPr>
        <w:instrText xml:space="preserve"> ADDIN ZOTERO_ITEM CSL_CITATION {"citationID":"YYQQELLv","properties":{"formattedCitation":"(4)","plainCitation":"(4)","noteIndex":0},"citationItems":[{"id":231,"uris":["http://zotero.org/users/4426165/items/SVFUG6AU"],"uri":["http://zotero.org/users/4426165/items/SVFUG6AU"],"itemData":{"id":231,"type":"article","title":"ESLII.pdf","URL":"https://web.stanford.edu/~hastie/Papers/ESLII.pdf","accessed":{"date-parts":[["2018",3,28]]}}}],"schema":"https://github.com/citation-style-language/schema/raw/master/csl-citation.json"} </w:instrText>
      </w:r>
      <w:r w:rsidR="00055C7E" w:rsidRPr="007C5160">
        <w:rPr>
          <w:lang w:val="en-IE"/>
        </w:rPr>
        <w:fldChar w:fldCharType="separate"/>
      </w:r>
      <w:r w:rsidR="00973C15" w:rsidRPr="00973C15">
        <w:t>(4)</w:t>
      </w:r>
      <w:r w:rsidR="00055C7E" w:rsidRPr="007C5160">
        <w:rPr>
          <w:lang w:val="en-IE"/>
        </w:rPr>
        <w:fldChar w:fldCharType="end"/>
      </w:r>
      <w:r w:rsidRPr="007C5160">
        <w:rPr>
          <w:lang w:val="en-IE"/>
        </w:rPr>
        <w:t>.</w:t>
      </w:r>
    </w:p>
    <w:p w:rsidR="00055C7E" w:rsidRPr="007C5160" w:rsidRDefault="003D66B4" w:rsidP="00320B5C">
      <w:pPr>
        <w:ind w:left="0"/>
        <w:rPr>
          <w:lang w:val="en-IE"/>
        </w:rPr>
      </w:pPr>
      <w:r w:rsidRPr="007C5160">
        <w:rPr>
          <w:lang w:val="en-IE"/>
        </w:rPr>
        <w:t>Supervised learning is the</w:t>
      </w:r>
      <w:r w:rsidR="00EA13D0" w:rsidRPr="007C5160">
        <w:rPr>
          <w:lang w:val="en-IE"/>
        </w:rPr>
        <w:t xml:space="preserve"> other main form </w:t>
      </w:r>
      <w:r w:rsidRPr="007C5160">
        <w:rPr>
          <w:lang w:val="en-IE"/>
        </w:rPr>
        <w:t xml:space="preserve">of </w:t>
      </w:r>
      <w:r w:rsidR="00680A40">
        <w:rPr>
          <w:lang w:val="en-IE"/>
        </w:rPr>
        <w:t>ML</w:t>
      </w:r>
      <w:r w:rsidR="00EA13D0" w:rsidRPr="007C5160">
        <w:rPr>
          <w:lang w:val="en-IE"/>
        </w:rPr>
        <w:t>, each set of feature values are</w:t>
      </w:r>
      <w:r w:rsidRPr="007C5160">
        <w:rPr>
          <w:lang w:val="en-IE"/>
        </w:rPr>
        <w:t xml:space="preserve"> suppl</w:t>
      </w:r>
      <w:r w:rsidR="00EA13D0" w:rsidRPr="007C5160">
        <w:rPr>
          <w:lang w:val="en-IE"/>
        </w:rPr>
        <w:t xml:space="preserve">ied with a given label or class. This </w:t>
      </w:r>
      <w:r w:rsidR="00281D79" w:rsidRPr="007C5160">
        <w:rPr>
          <w:lang w:val="en-IE"/>
        </w:rPr>
        <w:t>essential</w:t>
      </w:r>
      <w:r w:rsidR="00281D79">
        <w:rPr>
          <w:lang w:val="en-IE"/>
        </w:rPr>
        <w:t>ly</w:t>
      </w:r>
      <w:r w:rsidR="00EA13D0" w:rsidRPr="007C5160">
        <w:rPr>
          <w:lang w:val="en-IE"/>
        </w:rPr>
        <w:t xml:space="preserve"> means</w:t>
      </w:r>
      <w:r w:rsidRPr="007C5160">
        <w:rPr>
          <w:lang w:val="en-IE"/>
        </w:rPr>
        <w:t xml:space="preserve"> </w:t>
      </w:r>
      <w:r w:rsidR="00055C7E" w:rsidRPr="007C5160">
        <w:rPr>
          <w:lang w:val="en-IE"/>
        </w:rPr>
        <w:t>these features are mapped</w:t>
      </w:r>
      <w:r w:rsidR="00281D79">
        <w:rPr>
          <w:lang w:val="en-IE"/>
        </w:rPr>
        <w:t xml:space="preserve"> to the corresponding classes or labels</w:t>
      </w:r>
      <w:r w:rsidR="00055C7E" w:rsidRPr="007C5160">
        <w:rPr>
          <w:lang w:val="en-IE"/>
        </w:rPr>
        <w:t>, this is so they can be</w:t>
      </w:r>
      <w:r w:rsidRPr="007C5160">
        <w:rPr>
          <w:lang w:val="en-IE"/>
        </w:rPr>
        <w:t xml:space="preserve"> used for comparison in order to predict labels for future sets of features</w:t>
      </w:r>
      <w:r w:rsidR="00055C7E" w:rsidRPr="007C5160">
        <w:rPr>
          <w:lang w:val="en-IE"/>
        </w:rPr>
        <w:fldChar w:fldCharType="begin"/>
      </w:r>
      <w:r w:rsidR="00973C15">
        <w:rPr>
          <w:lang w:val="en-IE"/>
        </w:rPr>
        <w:instrText xml:space="preserve"> ADDIN ZOTERO_ITEM CSL_CITATION {"citationID":"FW0Oeana","properties":{"formattedCitation":"(4)","plainCitation":"(4)","noteIndex":0},"citationItems":[{"id":231,"uris":["http://zotero.org/users/4426165/items/SVFUG6AU"],"uri":["http://zotero.org/users/4426165/items/SVFUG6AU"],"itemData":{"id":231,"type":"article","title":"ESLII.pdf","URL":"https://web.stanford.edu/~hastie/Papers/ESLII.pdf","accessed":{"date-parts":[["2018",3,28]]}}}],"schema":"https://github.com/citation-style-language/schema/raw/master/csl-citation.json"} </w:instrText>
      </w:r>
      <w:r w:rsidR="00055C7E" w:rsidRPr="007C5160">
        <w:rPr>
          <w:lang w:val="en-IE"/>
        </w:rPr>
        <w:fldChar w:fldCharType="separate"/>
      </w:r>
      <w:r w:rsidR="00973C15" w:rsidRPr="00973C15">
        <w:t>(4)</w:t>
      </w:r>
      <w:r w:rsidR="00055C7E" w:rsidRPr="007C5160">
        <w:rPr>
          <w:lang w:val="en-IE"/>
        </w:rPr>
        <w:fldChar w:fldCharType="end"/>
      </w:r>
      <w:r w:rsidRPr="007C5160">
        <w:rPr>
          <w:lang w:val="en-IE"/>
        </w:rPr>
        <w:t xml:space="preserve">. </w:t>
      </w:r>
    </w:p>
    <w:p w:rsidR="00055C7E" w:rsidRPr="007C5160" w:rsidRDefault="00A95C7D" w:rsidP="00320B5C">
      <w:pPr>
        <w:ind w:left="0"/>
        <w:rPr>
          <w:lang w:val="en-IE"/>
        </w:rPr>
      </w:pPr>
      <w:bookmarkStart w:id="9" w:name="OLE_LINK7"/>
      <w:bookmarkStart w:id="10" w:name="OLE_LINK8"/>
      <w:r w:rsidRPr="007C5160">
        <w:rPr>
          <w:lang w:val="en-IE"/>
        </w:rPr>
        <w:t>Companie</w:t>
      </w:r>
      <w:r w:rsidR="00D40202" w:rsidRPr="007C5160">
        <w:rPr>
          <w:lang w:val="en-IE"/>
        </w:rPr>
        <w:t>s like Google</w:t>
      </w:r>
      <w:r w:rsidRPr="007C5160">
        <w:rPr>
          <w:lang w:val="en-IE"/>
        </w:rPr>
        <w:t xml:space="preserve"> have used the application of </w:t>
      </w:r>
      <w:r w:rsidR="001C1024" w:rsidRPr="007C5160">
        <w:rPr>
          <w:lang w:val="en-IE"/>
        </w:rPr>
        <w:t>ML</w:t>
      </w:r>
      <w:r w:rsidRPr="007C5160">
        <w:rPr>
          <w:lang w:val="en-IE"/>
        </w:rPr>
        <w:t xml:space="preserve"> algorithms to detect a wide range of health issues</w:t>
      </w:r>
      <w:bookmarkEnd w:id="9"/>
      <w:bookmarkEnd w:id="10"/>
      <w:r w:rsidRPr="007C5160">
        <w:rPr>
          <w:lang w:val="en-IE"/>
        </w:rPr>
        <w:fldChar w:fldCharType="begin"/>
      </w:r>
      <w:r w:rsidR="00973C15">
        <w:rPr>
          <w:lang w:val="en-IE"/>
        </w:rPr>
        <w:instrText xml:space="preserve"> ADDIN ZOTERO_ITEM CSL_CITATION {"citationID":"QzhhYZET","properties":{"formattedCitation":"(5)","plainCitation":"(5)","noteIndex":0},"citationItems":[{"id":118,"uris":["http://zotero.org/users/4426165/items/6V9YSHFW"],"uri":["http://zotero.org/users/4426165/items/6V9YSHFW"],"itemData":{"id":118,"type":"post-weblog","title":"Top Artificial Intelligence Companies in Healthcare to Keep an Eye On","container-title":"The Medical Futurist","abstract":"Read about the biggest artificial intelligence companies in healthcare ranging from start-ups to tech giants to keep an eye on in the future.","URL":"http://medicalfuturist.com/top-artificial-intelligence-companies-in-healthcare/","language":"en-US","issued":{"date-parts":[["2017",1,31]]},"accessed":{"date-parts":[["2018",2,11]]}}}],"schema":"https://github.com/citation-style-language/schema/raw/master/csl-citation.json"} </w:instrText>
      </w:r>
      <w:r w:rsidRPr="007C5160">
        <w:rPr>
          <w:lang w:val="en-IE"/>
        </w:rPr>
        <w:fldChar w:fldCharType="separate"/>
      </w:r>
      <w:r w:rsidR="00973C15" w:rsidRPr="00973C15">
        <w:t>(5)</w:t>
      </w:r>
      <w:r w:rsidRPr="007C5160">
        <w:rPr>
          <w:lang w:val="en-IE"/>
        </w:rPr>
        <w:fldChar w:fldCharType="end"/>
      </w:r>
      <w:r w:rsidRPr="007C5160">
        <w:rPr>
          <w:lang w:val="en-IE"/>
        </w:rPr>
        <w:t>.</w:t>
      </w:r>
      <w:r w:rsidR="00F623FE" w:rsidRPr="007C5160">
        <w:rPr>
          <w:lang w:val="en-IE"/>
        </w:rPr>
        <w:t xml:space="preserve"> Googles DeepMind Health Pro</w:t>
      </w:r>
      <w:r w:rsidR="00055C7E" w:rsidRPr="007C5160">
        <w:rPr>
          <w:lang w:val="en-IE"/>
        </w:rPr>
        <w:t xml:space="preserve">ject Aims to tackle a number of </w:t>
      </w:r>
      <w:r w:rsidR="00F623FE" w:rsidRPr="007C5160">
        <w:rPr>
          <w:lang w:val="en-IE"/>
        </w:rPr>
        <w:t>different areas in the health sector including</w:t>
      </w:r>
      <w:r w:rsidR="00E9130A" w:rsidRPr="007C5160">
        <w:rPr>
          <w:lang w:val="en-IE"/>
        </w:rPr>
        <w:t xml:space="preserve"> a</w:t>
      </w:r>
      <w:r w:rsidR="00F623FE" w:rsidRPr="007C5160">
        <w:rPr>
          <w:lang w:val="en-IE"/>
        </w:rPr>
        <w:t xml:space="preserve"> new way of diagnosing people using </w:t>
      </w:r>
      <w:r w:rsidR="001C1024" w:rsidRPr="007C5160">
        <w:rPr>
          <w:lang w:val="en-IE"/>
        </w:rPr>
        <w:t>ML</w:t>
      </w:r>
      <w:r w:rsidR="00214C4D" w:rsidRPr="007C5160">
        <w:rPr>
          <w:lang w:val="en-IE"/>
        </w:rPr>
        <w:t>.</w:t>
      </w:r>
      <w:r w:rsidR="00331399" w:rsidRPr="007C5160">
        <w:rPr>
          <w:lang w:val="en-IE"/>
        </w:rPr>
        <w:t xml:space="preserve"> </w:t>
      </w:r>
    </w:p>
    <w:p w:rsidR="00F4351C" w:rsidRPr="007C5160" w:rsidRDefault="00331399" w:rsidP="00320B5C">
      <w:pPr>
        <w:ind w:left="0"/>
        <w:rPr>
          <w:lang w:val="en-IE"/>
        </w:rPr>
      </w:pPr>
      <w:r w:rsidRPr="007C5160">
        <w:rPr>
          <w:lang w:val="en-IE"/>
        </w:rPr>
        <w:t>There has been a lot of interest into</w:t>
      </w:r>
      <w:r w:rsidR="009264A0">
        <w:rPr>
          <w:lang w:val="en-IE"/>
        </w:rPr>
        <w:t xml:space="preserve"> this area and with</w:t>
      </w:r>
      <w:r w:rsidRPr="007C5160">
        <w:rPr>
          <w:lang w:val="en-IE"/>
        </w:rPr>
        <w:t xml:space="preserve"> companies like Google</w:t>
      </w:r>
      <w:r w:rsidR="00680A40">
        <w:rPr>
          <w:lang w:val="en-IE"/>
        </w:rPr>
        <w:t>, Fitbit and Microsoft</w:t>
      </w:r>
      <w:r w:rsidR="009264A0">
        <w:rPr>
          <w:lang w:val="en-IE"/>
        </w:rPr>
        <w:t>,</w:t>
      </w:r>
      <w:r w:rsidRPr="007C5160">
        <w:rPr>
          <w:lang w:val="en-IE"/>
        </w:rPr>
        <w:t xml:space="preserve"> collect</w:t>
      </w:r>
      <w:r w:rsidR="00055C7E" w:rsidRPr="007C5160">
        <w:rPr>
          <w:lang w:val="en-IE"/>
        </w:rPr>
        <w:t>ing massive amounts of data</w:t>
      </w:r>
      <w:r w:rsidR="009264A0">
        <w:rPr>
          <w:lang w:val="en-IE"/>
        </w:rPr>
        <w:t>. B</w:t>
      </w:r>
      <w:r w:rsidRPr="007C5160">
        <w:rPr>
          <w:lang w:val="en-IE"/>
        </w:rPr>
        <w:t>e it from a phone or fitness tracker</w:t>
      </w:r>
      <w:r w:rsidR="009264A0">
        <w:rPr>
          <w:lang w:val="en-IE"/>
        </w:rPr>
        <w:t xml:space="preserve"> there is</w:t>
      </w:r>
      <w:r w:rsidRPr="007C5160">
        <w:rPr>
          <w:lang w:val="en-IE"/>
        </w:rPr>
        <w:t xml:space="preserve"> an</w:t>
      </w:r>
      <w:r w:rsidR="00281D79">
        <w:rPr>
          <w:lang w:val="en-IE"/>
        </w:rPr>
        <w:t xml:space="preserve"> endless supply of fresh data</w:t>
      </w:r>
      <w:r w:rsidR="009264A0">
        <w:rPr>
          <w:lang w:val="en-IE"/>
        </w:rPr>
        <w:t>, meaning this</w:t>
      </w:r>
      <w:r w:rsidRPr="007C5160">
        <w:rPr>
          <w:lang w:val="en-IE"/>
        </w:rPr>
        <w:t xml:space="preserve"> </w:t>
      </w:r>
      <w:r w:rsidR="009264A0">
        <w:rPr>
          <w:lang w:val="en-IE"/>
        </w:rPr>
        <w:t>is very possible</w:t>
      </w:r>
      <w:r w:rsidRPr="007C5160">
        <w:rPr>
          <w:lang w:val="en-IE"/>
        </w:rPr>
        <w:t xml:space="preserve">. </w:t>
      </w:r>
    </w:p>
    <w:p w:rsidR="00F4351C" w:rsidRPr="007C5160" w:rsidRDefault="00214C4D" w:rsidP="00320B5C">
      <w:pPr>
        <w:ind w:left="0"/>
        <w:rPr>
          <w:lang w:val="en-IE"/>
        </w:rPr>
      </w:pPr>
      <w:r w:rsidRPr="007C5160">
        <w:rPr>
          <w:lang w:val="en-IE"/>
        </w:rPr>
        <w:t>While this is not a very new problem it is something that can be c</w:t>
      </w:r>
      <w:r w:rsidR="009D255C" w:rsidRPr="007C5160">
        <w:rPr>
          <w:lang w:val="en-IE"/>
        </w:rPr>
        <w:t>ombatted using</w:t>
      </w:r>
      <w:r w:rsidR="009264A0">
        <w:rPr>
          <w:lang w:val="en-IE"/>
        </w:rPr>
        <w:t xml:space="preserve"> new technologies like</w:t>
      </w:r>
      <w:r w:rsidR="009D255C" w:rsidRPr="007C5160">
        <w:rPr>
          <w:lang w:val="en-IE"/>
        </w:rPr>
        <w:t xml:space="preserve"> </w:t>
      </w:r>
      <w:r w:rsidR="001C1024" w:rsidRPr="007C5160">
        <w:rPr>
          <w:lang w:val="en-IE"/>
        </w:rPr>
        <w:t>ML</w:t>
      </w:r>
      <w:r w:rsidR="009264A0">
        <w:rPr>
          <w:lang w:val="en-IE"/>
        </w:rPr>
        <w:t>. I</w:t>
      </w:r>
      <w:r w:rsidR="009D255C" w:rsidRPr="007C5160">
        <w:rPr>
          <w:lang w:val="en-IE"/>
        </w:rPr>
        <w:t xml:space="preserve">t is only in the recent years that such companies have started to pay real attention to what can be achieved using </w:t>
      </w:r>
      <w:r w:rsidR="001C1024" w:rsidRPr="007C5160">
        <w:rPr>
          <w:lang w:val="en-IE"/>
        </w:rPr>
        <w:t>ML</w:t>
      </w:r>
      <w:r w:rsidR="009D255C" w:rsidRPr="007C5160">
        <w:rPr>
          <w:lang w:val="en-IE"/>
        </w:rPr>
        <w:t>. There have been software’s that have been developed to tackle some of these issues</w:t>
      </w:r>
      <w:r w:rsidR="00F4351C" w:rsidRPr="007C5160">
        <w:rPr>
          <w:lang w:val="en-IE"/>
        </w:rPr>
        <w:t xml:space="preserve"> and have proven to be better than a doctor</w:t>
      </w:r>
      <w:r w:rsidR="00281D79">
        <w:rPr>
          <w:lang w:val="en-IE"/>
        </w:rPr>
        <w:t xml:space="preserve"> in some </w:t>
      </w:r>
      <w:r w:rsidR="00680A40">
        <w:rPr>
          <w:lang w:val="en-IE"/>
        </w:rPr>
        <w:t>cases (6), such as</w:t>
      </w:r>
      <w:r w:rsidR="009264A0">
        <w:rPr>
          <w:lang w:val="en-IE"/>
        </w:rPr>
        <w:t xml:space="preserve"> the</w:t>
      </w:r>
      <w:r w:rsidR="00680A40">
        <w:rPr>
          <w:lang w:val="en-IE"/>
        </w:rPr>
        <w:t xml:space="preserve"> aforementioned Google project</w:t>
      </w:r>
      <w:r w:rsidR="00F4351C" w:rsidRPr="007C5160">
        <w:rPr>
          <w:lang w:val="en-IE"/>
        </w:rPr>
        <w:t>.</w:t>
      </w:r>
      <w:r w:rsidR="00281D79">
        <w:rPr>
          <w:lang w:val="en-IE"/>
        </w:rPr>
        <w:t xml:space="preserve"> </w:t>
      </w:r>
    </w:p>
    <w:p w:rsidR="005E3F80" w:rsidRPr="007C5160" w:rsidRDefault="00F4351C" w:rsidP="00320B5C">
      <w:pPr>
        <w:ind w:left="0"/>
      </w:pPr>
      <w:r w:rsidRPr="007C5160">
        <w:rPr>
          <w:lang w:val="en-IE"/>
        </w:rPr>
        <w:t xml:space="preserve">There are countless projects that are setting out to tackle issues in the medical field using </w:t>
      </w:r>
      <w:r w:rsidR="001C1024" w:rsidRPr="007C5160">
        <w:rPr>
          <w:lang w:val="en-IE"/>
        </w:rPr>
        <w:t>ML</w:t>
      </w:r>
      <w:r w:rsidRPr="007C5160">
        <w:rPr>
          <w:lang w:val="en-IE"/>
        </w:rPr>
        <w:t xml:space="preserve"> it’s</w:t>
      </w:r>
      <w:r w:rsidR="00361AB2">
        <w:rPr>
          <w:lang w:val="en-IE"/>
        </w:rPr>
        <w:t xml:space="preserve"> not just prediction of illness</w:t>
      </w:r>
      <w:r w:rsidR="00E62522" w:rsidRPr="007C5160">
        <w:rPr>
          <w:lang w:val="en-IE"/>
        </w:rPr>
        <w:t xml:space="preserve">. </w:t>
      </w:r>
      <w:r w:rsidR="00976C5D" w:rsidRPr="007C5160">
        <w:t>Disease identification and diagnosis</w:t>
      </w:r>
      <w:r w:rsidR="00361AB2">
        <w:t>,</w:t>
      </w:r>
      <w:r w:rsidR="00976C5D" w:rsidRPr="007C5160">
        <w:t xml:space="preserve"> is</w:t>
      </w:r>
      <w:r w:rsidR="00E62522" w:rsidRPr="007C5160">
        <w:t xml:space="preserve"> at the</w:t>
      </w:r>
      <w:r w:rsidR="00976C5D" w:rsidRPr="007C5160">
        <w:t xml:space="preserve"> forefront of ML research in medicine</w:t>
      </w:r>
      <w:r w:rsidR="005E3F80" w:rsidRPr="007C5160">
        <w:t>.</w:t>
      </w:r>
    </w:p>
    <w:p w:rsidR="00361AB2" w:rsidRDefault="005E3F80" w:rsidP="00320B5C">
      <w:pPr>
        <w:ind w:left="0"/>
      </w:pPr>
      <w:r w:rsidRPr="007C5160">
        <w:t>A report</w:t>
      </w:r>
      <w:r w:rsidR="00976C5D" w:rsidRPr="007C5160">
        <w:t xml:space="preserve"> </w:t>
      </w:r>
      <w:r w:rsidRPr="007C5160">
        <w:t>in 2015</w:t>
      </w:r>
      <w:r w:rsidR="00976C5D" w:rsidRPr="007C5160">
        <w:t xml:space="preserve"> issued by</w:t>
      </w:r>
      <w:r w:rsidRPr="007C5160">
        <w:t xml:space="preserve"> the</w:t>
      </w:r>
      <w:r w:rsidR="00976C5D" w:rsidRPr="007C5160">
        <w:t xml:space="preserve"> Pharmaceutical Research and Manufacturers of America, more than 800 medicines and vaccines to treat cancer were in trial</w:t>
      </w:r>
      <w:r w:rsidR="00361AB2">
        <w:t>(7)</w:t>
      </w:r>
      <w:r w:rsidR="00976C5D" w:rsidRPr="007C5160">
        <w:t>.</w:t>
      </w:r>
      <w:r w:rsidR="00B77CC3" w:rsidRPr="007C5160">
        <w:t xml:space="preserve"> This was addressed i</w:t>
      </w:r>
      <w:r w:rsidR="00976C5D" w:rsidRPr="007C5160">
        <w:t>n</w:t>
      </w:r>
      <w:r w:rsidR="00B77CC3" w:rsidRPr="007C5160">
        <w:t xml:space="preserve"> an</w:t>
      </w:r>
      <w:r w:rsidR="00976C5D" w:rsidRPr="007C5160">
        <w:t xml:space="preserve"> interview with Bloomberg Technology, Knight Institute Researcher Jeff</w:t>
      </w:r>
      <w:r w:rsidR="00B77CC3" w:rsidRPr="007C5160">
        <w:t xml:space="preserve"> </w:t>
      </w:r>
      <w:r w:rsidR="00B77CC3" w:rsidRPr="007C5160">
        <w:lastRenderedPageBreak/>
        <w:t>Tyner said that while</w:t>
      </w:r>
      <w:r w:rsidR="00976C5D" w:rsidRPr="007C5160">
        <w:t xml:space="preserve"> exciting</w:t>
      </w:r>
      <w:r w:rsidR="00361AB2">
        <w:t xml:space="preserve"> as</w:t>
      </w:r>
      <w:r w:rsidR="00B77CC3" w:rsidRPr="007C5160">
        <w:t xml:space="preserve"> this may be</w:t>
      </w:r>
      <w:r w:rsidR="00361AB2">
        <w:t>,</w:t>
      </w:r>
      <w:r w:rsidR="00976C5D" w:rsidRPr="007C5160">
        <w:t xml:space="preserve"> it also pre</w:t>
      </w:r>
      <w:r w:rsidR="00361AB2">
        <w:t>sents</w:t>
      </w:r>
      <w:r w:rsidR="00976C5D" w:rsidRPr="007C5160">
        <w:t xml:space="preserve"> challenge</w:t>
      </w:r>
      <w:r w:rsidR="00B77CC3" w:rsidRPr="007C5160">
        <w:t>s,</w:t>
      </w:r>
      <w:r w:rsidR="00976C5D" w:rsidRPr="007C5160">
        <w:t xml:space="preserve"> </w:t>
      </w:r>
      <w:r w:rsidR="00B77CC3" w:rsidRPr="007C5160">
        <w:t xml:space="preserve">like </w:t>
      </w:r>
      <w:r w:rsidR="00976C5D" w:rsidRPr="007C5160">
        <w:t>finding ways to work with all the resulting data. “That is where the idea of a biologist working with data scientists i</w:t>
      </w:r>
      <w:r w:rsidR="00281D79">
        <w:t>s so important</w:t>
      </w:r>
      <w:r w:rsidR="00B77CC3" w:rsidRPr="007C5160">
        <w:t>”</w:t>
      </w:r>
      <w:r w:rsidR="00B77CC3" w:rsidRPr="007C5160">
        <w:fldChar w:fldCharType="begin"/>
      </w:r>
      <w:r w:rsidR="00635E58">
        <w:instrText xml:space="preserve"> ADDIN ZOTERO_ITEM CSL_CITATION {"citationID":"8Q91Xb8x","properties":{"formattedCitation":"(6)","plainCitation":"(6)","noteIndex":0},"citationItems":[{"id":142,"uris":["http://zotero.org/users/4426165/items/9SHACD6C"],"uri":["http://zotero.org/users/4426165/items/9SHACD6C"],"itemData":{"id":142,"type":"article-newspaper","title":"Microsoft Develops AI to Help Cancer Doctors Find the Right Treatments","container-title":"Bloomberg.com","source":"www.bloomberg.com","abstract":"Software giant's AI health push follows similar efforts by IBM, Google's DeepMind and startups including Deep 6.","URL":"https://www.bloomberg.com/news/articles/2016-09-20/microsoft-develops-ai-to-help-cancer-doctors-find-the-right-treatments","language":"en","issued":{"date-parts":[["2016",9,20]]},"accessed":{"date-parts":[["2018",2,16]]}}}],"schema":"https://github.com/citation-style-language/schema/raw/master/csl-citation.json"} </w:instrText>
      </w:r>
      <w:r w:rsidR="00B77CC3" w:rsidRPr="007C5160">
        <w:fldChar w:fldCharType="separate"/>
      </w:r>
      <w:r w:rsidR="00635E58" w:rsidRPr="00635E58">
        <w:t>(6)</w:t>
      </w:r>
      <w:r w:rsidR="00B77CC3" w:rsidRPr="007C5160">
        <w:fldChar w:fldCharType="end"/>
      </w:r>
      <w:r w:rsidR="00361AB2">
        <w:t xml:space="preserve">. </w:t>
      </w:r>
    </w:p>
    <w:p w:rsidR="0026705A" w:rsidRPr="00361AB2" w:rsidRDefault="00361AB2" w:rsidP="00320B5C">
      <w:pPr>
        <w:ind w:left="0"/>
        <w:rPr>
          <w:lang w:val="en-IE"/>
        </w:rPr>
      </w:pPr>
      <w:r>
        <w:t>T</w:t>
      </w:r>
      <w:r w:rsidR="00281D79">
        <w:t xml:space="preserve">his is an interesting time to be involved in ML, largely due to the volume of areas that are currently being explored using </w:t>
      </w:r>
      <w:r w:rsidR="008F372B">
        <w:t>ML</w:t>
      </w:r>
      <w:r w:rsidR="00976C5D" w:rsidRPr="007C5160">
        <w:t>.</w:t>
      </w:r>
      <w:r>
        <w:t xml:space="preserve"> </w:t>
      </w:r>
      <w:r w:rsidR="00B77CC3" w:rsidRPr="007C5160">
        <w:t>A</w:t>
      </w:r>
      <w:r w:rsidR="00976C5D" w:rsidRPr="007C5160">
        <w:t>reas like cancer identification and treatment</w:t>
      </w:r>
      <w:r w:rsidR="0026705A" w:rsidRPr="007C5160">
        <w:t xml:space="preserve"> were just some of the first areas tackled</w:t>
      </w:r>
      <w:r w:rsidR="00976C5D" w:rsidRPr="007C5160">
        <w:t>. In October 2016, IBM Watson Health announced IBM Watson Genomics, a partnership initiative with Quest Diagnostics</w:t>
      </w:r>
      <w:r w:rsidR="0026705A" w:rsidRPr="007C5160">
        <w:t>, its aimed</w:t>
      </w:r>
      <w:r w:rsidR="00976C5D" w:rsidRPr="007C5160">
        <w:t xml:space="preserve"> to make strides in precision medicine by integrating cognitive computing and genomic </w:t>
      </w:r>
      <w:r w:rsidR="0026705A" w:rsidRPr="007C5160">
        <w:t>tumour sequencing</w:t>
      </w:r>
      <w:r>
        <w:t>(9)</w:t>
      </w:r>
      <w:r w:rsidR="0026705A" w:rsidRPr="007C5160">
        <w:t>.</w:t>
      </w:r>
    </w:p>
    <w:p w:rsidR="00E62522" w:rsidRPr="007C5160" w:rsidRDefault="008F372B" w:rsidP="00320B5C">
      <w:pPr>
        <w:ind w:left="0"/>
        <w:rPr>
          <w:lang w:val="en-IE"/>
        </w:rPr>
      </w:pPr>
      <w:r>
        <w:rPr>
          <w:lang w:val="en-IE"/>
        </w:rPr>
        <w:t>Personalis</w:t>
      </w:r>
      <w:r w:rsidR="0026705A" w:rsidRPr="007C5160">
        <w:rPr>
          <w:lang w:val="en-IE"/>
        </w:rPr>
        <w:t>ed medicine, is defined as</w:t>
      </w:r>
      <w:r>
        <w:rPr>
          <w:lang w:val="en-IE"/>
        </w:rPr>
        <w:t xml:space="preserve"> a</w:t>
      </w:r>
      <w:r w:rsidR="0026705A" w:rsidRPr="007C5160">
        <w:rPr>
          <w:lang w:val="en-IE"/>
        </w:rPr>
        <w:t xml:space="preserve"> more effective treatment based on individual health data paired with predictive analytics, </w:t>
      </w:r>
      <w:r w:rsidR="00361AB2">
        <w:rPr>
          <w:lang w:val="en-IE"/>
        </w:rPr>
        <w:t>this</w:t>
      </w:r>
      <w:r w:rsidR="00475504" w:rsidRPr="007C5160">
        <w:rPr>
          <w:lang w:val="en-IE"/>
        </w:rPr>
        <w:t xml:space="preserve"> massive</w:t>
      </w:r>
      <w:r w:rsidR="0026705A" w:rsidRPr="007C5160">
        <w:rPr>
          <w:lang w:val="en-IE"/>
        </w:rPr>
        <w:t xml:space="preserve"> research area and closely related to better disease assessmen</w:t>
      </w:r>
      <w:r w:rsidR="00475504" w:rsidRPr="007C5160">
        <w:rPr>
          <w:lang w:val="en-IE"/>
        </w:rPr>
        <w:t xml:space="preserve">t. The domain primarily consists of </w:t>
      </w:r>
      <w:r w:rsidR="0026705A" w:rsidRPr="007C5160">
        <w:rPr>
          <w:lang w:val="en-IE"/>
        </w:rPr>
        <w:t>supervised learning</w:t>
      </w:r>
      <w:r w:rsidR="00475504" w:rsidRPr="007C5160">
        <w:rPr>
          <w:lang w:val="en-IE"/>
        </w:rPr>
        <w:t xml:space="preserve">. </w:t>
      </w:r>
      <w:r w:rsidR="0026705A" w:rsidRPr="007C5160">
        <w:rPr>
          <w:lang w:val="en-IE"/>
        </w:rPr>
        <w:t>IBM Watson Oncology is a leading institution at the forefront of driving change in treatment decisions, using patient medical information and history to optimize the</w:t>
      </w:r>
      <w:r w:rsidR="00475504" w:rsidRPr="007C5160">
        <w:rPr>
          <w:lang w:val="en-IE"/>
        </w:rPr>
        <w:t xml:space="preserve"> selection of treatment options</w:t>
      </w:r>
      <w:r w:rsidR="00475504" w:rsidRPr="007C5160">
        <w:rPr>
          <w:lang w:val="en-IE"/>
        </w:rPr>
        <w:fldChar w:fldCharType="begin"/>
      </w:r>
      <w:r w:rsidR="00635E58">
        <w:rPr>
          <w:lang w:val="en-IE"/>
        </w:rPr>
        <w:instrText xml:space="preserve"> ADDIN ZOTERO_ITEM CSL_CITATION {"citationID":"uKnMWu5W","properties":{"formattedCitation":"(7)","plainCitation":"(7)","noteIndex":0},"citationItems":[{"id":146,"uris":["http://zotero.org/users/4426165/items/BRB3BLYA"],"uri":["http://zotero.org/users/4426165/items/BRB3BLYA"],"itemData":{"id":146,"type":"webpage","title":"IBM Watson Health - IBM Watson for Oncology","container-title":"IBM Watson Health","abstract":"Provide oncologists the assistance they need to make more informed treatment decisions with Watson for Oncology, trained by Memorial Sloan Kettering.","URL":"https://www.ibm.com/watson/health/oncology-and-genomics/oncology/","language":"en-US","issued":{"date-parts":[["2017",1,1]]},"accessed":{"date-parts":[["2018",2,16]]}}}],"schema":"https://github.com/citation-style-language/schema/raw/master/csl-citation.json"} </w:instrText>
      </w:r>
      <w:r w:rsidR="00475504" w:rsidRPr="007C5160">
        <w:rPr>
          <w:lang w:val="en-IE"/>
        </w:rPr>
        <w:fldChar w:fldCharType="separate"/>
      </w:r>
      <w:r w:rsidR="00635E58" w:rsidRPr="00635E58">
        <w:t>(7)</w:t>
      </w:r>
      <w:r w:rsidR="00475504" w:rsidRPr="007C5160">
        <w:rPr>
          <w:lang w:val="en-IE"/>
        </w:rPr>
        <w:fldChar w:fldCharType="end"/>
      </w:r>
      <w:r w:rsidR="00475504" w:rsidRPr="007C5160">
        <w:rPr>
          <w:lang w:val="en-IE"/>
        </w:rPr>
        <w:t xml:space="preserve">. </w:t>
      </w:r>
    </w:p>
    <w:p w:rsidR="00552549" w:rsidRDefault="00475504" w:rsidP="00320B5C">
      <w:pPr>
        <w:ind w:left="0"/>
        <w:rPr>
          <w:lang w:val="en-IE"/>
        </w:rPr>
      </w:pPr>
      <w:r w:rsidRPr="007C5160">
        <w:rPr>
          <w:lang w:val="en-IE"/>
        </w:rPr>
        <w:t>In th</w:t>
      </w:r>
      <w:r w:rsidR="008F372B">
        <w:rPr>
          <w:lang w:val="en-IE"/>
        </w:rPr>
        <w:t>e coming future there will be an exponential</w:t>
      </w:r>
      <w:r w:rsidR="00E62522" w:rsidRPr="007C5160">
        <w:rPr>
          <w:lang w:val="en-IE"/>
        </w:rPr>
        <w:t xml:space="preserve"> increase in the</w:t>
      </w:r>
      <w:r w:rsidRPr="007C5160">
        <w:rPr>
          <w:lang w:val="en-IE"/>
        </w:rPr>
        <w:t xml:space="preserve"> use of Nano </w:t>
      </w:r>
      <w:r w:rsidR="0026705A" w:rsidRPr="007C5160">
        <w:rPr>
          <w:lang w:val="en-IE"/>
        </w:rPr>
        <w:t>biosensors and devi</w:t>
      </w:r>
      <w:r w:rsidR="00E62522" w:rsidRPr="007C5160">
        <w:rPr>
          <w:lang w:val="en-IE"/>
        </w:rPr>
        <w:t>ces, as well as mobile apps and</w:t>
      </w:r>
      <w:r w:rsidR="0026705A" w:rsidRPr="007C5160">
        <w:rPr>
          <w:lang w:val="en-IE"/>
        </w:rPr>
        <w:t xml:space="preserve"> sophisticated </w:t>
      </w:r>
      <w:r w:rsidR="00E62522" w:rsidRPr="007C5160">
        <w:rPr>
          <w:lang w:val="en-IE"/>
        </w:rPr>
        <w:t xml:space="preserve">wearables with </w:t>
      </w:r>
      <w:r w:rsidR="0026705A" w:rsidRPr="007C5160">
        <w:rPr>
          <w:lang w:val="en-IE"/>
        </w:rPr>
        <w:t>remote monito</w:t>
      </w:r>
      <w:r w:rsidR="00E62522" w:rsidRPr="007C5160">
        <w:rPr>
          <w:lang w:val="en-IE"/>
        </w:rPr>
        <w:t>ring capabilities, which will provide an unfathomable amount</w:t>
      </w:r>
      <w:r w:rsidR="0026705A" w:rsidRPr="007C5160">
        <w:rPr>
          <w:lang w:val="en-IE"/>
        </w:rPr>
        <w:t xml:space="preserve"> of data that can be used to </w:t>
      </w:r>
      <w:r w:rsidR="00E62522" w:rsidRPr="007C5160">
        <w:rPr>
          <w:lang w:val="en-IE"/>
        </w:rPr>
        <w:t>aid in the research and development of</w:t>
      </w:r>
      <w:r w:rsidR="0026705A" w:rsidRPr="007C5160">
        <w:rPr>
          <w:lang w:val="en-IE"/>
        </w:rPr>
        <w:t xml:space="preserve"> treatment </w:t>
      </w:r>
      <w:r w:rsidR="00DB0EBC" w:rsidRPr="007C5160">
        <w:rPr>
          <w:lang w:val="en-IE"/>
        </w:rPr>
        <w:t>efficiency</w:t>
      </w:r>
      <w:r w:rsidR="0026705A" w:rsidRPr="007C5160">
        <w:rPr>
          <w:lang w:val="en-IE"/>
        </w:rPr>
        <w:t>.</w:t>
      </w:r>
      <w:r w:rsidR="008F372B">
        <w:rPr>
          <w:lang w:val="en-IE"/>
        </w:rPr>
        <w:t xml:space="preserve"> </w:t>
      </w:r>
    </w:p>
    <w:p w:rsidR="0085641A" w:rsidRDefault="0085641A" w:rsidP="00320B5C">
      <w:pPr>
        <w:ind w:left="0"/>
        <w:rPr>
          <w:lang w:val="en-IE"/>
        </w:rPr>
      </w:pPr>
    </w:p>
    <w:p w:rsidR="0085641A" w:rsidRDefault="0085641A" w:rsidP="00320B5C">
      <w:pPr>
        <w:ind w:left="0"/>
        <w:rPr>
          <w:lang w:val="en-IE"/>
        </w:rPr>
      </w:pPr>
    </w:p>
    <w:p w:rsidR="0085641A" w:rsidRDefault="0085641A" w:rsidP="00320B5C">
      <w:pPr>
        <w:ind w:left="0"/>
        <w:rPr>
          <w:lang w:val="en-IE"/>
        </w:rPr>
      </w:pPr>
    </w:p>
    <w:p w:rsidR="00693F41" w:rsidRDefault="00693F41" w:rsidP="00320B5C">
      <w:pPr>
        <w:ind w:left="0"/>
        <w:rPr>
          <w:lang w:val="en-IE"/>
        </w:rPr>
      </w:pPr>
    </w:p>
    <w:p w:rsidR="00693F41" w:rsidRDefault="00693F41" w:rsidP="00320B5C">
      <w:pPr>
        <w:ind w:left="0"/>
        <w:rPr>
          <w:lang w:val="en-IE"/>
        </w:rPr>
      </w:pPr>
    </w:p>
    <w:p w:rsidR="0085641A" w:rsidRDefault="0085641A" w:rsidP="00320B5C">
      <w:pPr>
        <w:ind w:left="0"/>
        <w:rPr>
          <w:lang w:val="en-IE"/>
        </w:rPr>
      </w:pPr>
    </w:p>
    <w:p w:rsidR="000E30CA" w:rsidRPr="007C5160" w:rsidRDefault="000E30CA" w:rsidP="00320B5C">
      <w:pPr>
        <w:pStyle w:val="Heading3"/>
      </w:pPr>
      <w:bookmarkStart w:id="11" w:name="_Toc511165192"/>
      <w:r w:rsidRPr="007C5160">
        <w:lastRenderedPageBreak/>
        <w:t>Terminology and Concepts</w:t>
      </w:r>
      <w:bookmarkEnd w:id="11"/>
      <w:r w:rsidRPr="007C5160">
        <w:t xml:space="preserve"> </w:t>
      </w:r>
    </w:p>
    <w:p w:rsidR="00552549" w:rsidRPr="007C5160" w:rsidRDefault="0085641A" w:rsidP="00320B5C">
      <w:pPr>
        <w:ind w:left="0"/>
        <w:rPr>
          <w:lang w:val="en-IE"/>
        </w:rPr>
      </w:pPr>
      <w:r>
        <w:rPr>
          <w:lang w:val="en-IE"/>
        </w:rPr>
        <w:t>This s</w:t>
      </w:r>
      <w:r w:rsidR="00DB28A8" w:rsidRPr="007C5160">
        <w:rPr>
          <w:lang w:val="en-IE"/>
        </w:rPr>
        <w:t>ection covers</w:t>
      </w:r>
      <w:r w:rsidR="000E30CA" w:rsidRPr="007C5160">
        <w:rPr>
          <w:lang w:val="en-IE"/>
        </w:rPr>
        <w:t xml:space="preserve"> some of the terms and concepts </w:t>
      </w:r>
      <w:r w:rsidR="00DB28A8" w:rsidRPr="007C5160">
        <w:rPr>
          <w:lang w:val="en-IE"/>
        </w:rPr>
        <w:t>that are key to the application of ML</w:t>
      </w:r>
      <w:r w:rsidR="000E30CA" w:rsidRPr="007C5160">
        <w:rPr>
          <w:lang w:val="en-IE"/>
        </w:rPr>
        <w:t>. The explanations are</w:t>
      </w:r>
      <w:r>
        <w:rPr>
          <w:lang w:val="en-IE"/>
        </w:rPr>
        <w:t xml:space="preserve"> the authors and are</w:t>
      </w:r>
      <w:r w:rsidR="000E30CA" w:rsidRPr="007C5160">
        <w:rPr>
          <w:lang w:val="en-IE"/>
        </w:rPr>
        <w:t xml:space="preserve"> based on</w:t>
      </w:r>
      <w:r w:rsidR="00DB28A8" w:rsidRPr="007C5160">
        <w:rPr>
          <w:lang w:val="en-IE"/>
        </w:rPr>
        <w:t xml:space="preserve"> the</w:t>
      </w:r>
      <w:r w:rsidR="000E30CA" w:rsidRPr="007C5160">
        <w:rPr>
          <w:lang w:val="en-IE"/>
        </w:rPr>
        <w:t xml:space="preserve"> learning and understanding gained throughout </w:t>
      </w:r>
      <w:r>
        <w:rPr>
          <w:lang w:val="en-IE"/>
        </w:rPr>
        <w:t>this project. T</w:t>
      </w:r>
      <w:r w:rsidR="00DB28A8" w:rsidRPr="007C5160">
        <w:rPr>
          <w:lang w:val="en-IE"/>
        </w:rPr>
        <w:t>hey</w:t>
      </w:r>
      <w:r w:rsidR="000E30CA" w:rsidRPr="007C5160">
        <w:rPr>
          <w:lang w:val="en-IE"/>
        </w:rPr>
        <w:t xml:space="preserve"> are high level</w:t>
      </w:r>
      <w:r w:rsidR="00B25FEF" w:rsidRPr="007C5160">
        <w:rPr>
          <w:lang w:val="en-IE"/>
        </w:rPr>
        <w:t xml:space="preserve"> “broad”</w:t>
      </w:r>
      <w:r w:rsidR="000E30CA" w:rsidRPr="007C5160">
        <w:rPr>
          <w:lang w:val="en-IE"/>
        </w:rPr>
        <w:t xml:space="preserve"> descriptions of the terms.</w:t>
      </w:r>
      <w:r w:rsidR="00DB28A8" w:rsidRPr="007C5160">
        <w:rPr>
          <w:lang w:val="en-IE"/>
        </w:rPr>
        <w:t xml:space="preserve"> For a more in depth discussion on anything covered in this report please see the appendix for a listing of all research materials.</w:t>
      </w:r>
      <w:r w:rsidR="000E30CA" w:rsidRPr="007C5160">
        <w:rPr>
          <w:lang w:val="en-IE"/>
        </w:rPr>
        <w:t xml:space="preserve"> </w:t>
      </w:r>
    </w:p>
    <w:p w:rsidR="00B20C6F" w:rsidRDefault="00B20C6F" w:rsidP="00B20C6F">
      <w:pPr>
        <w:pStyle w:val="ListParagraph"/>
        <w:numPr>
          <w:ilvl w:val="0"/>
          <w:numId w:val="22"/>
        </w:numPr>
        <w:rPr>
          <w:lang w:val="en-IE"/>
        </w:rPr>
      </w:pPr>
      <w:r>
        <w:rPr>
          <w:lang w:val="en-IE"/>
        </w:rPr>
        <w:t xml:space="preserve">ST: </w:t>
      </w:r>
      <w:r w:rsidRPr="00B20C6F">
        <w:rPr>
          <w:lang w:val="en-IE"/>
        </w:rPr>
        <w:t>The ST segment is the flat, isoelectric section of the ECG between the end of the S wave (the J point) and the beginning of the T wave. It represents the interval between ventricular depolarization and repolarizatio</w:t>
      </w:r>
      <w:r>
        <w:rPr>
          <w:lang w:val="en-IE"/>
        </w:rPr>
        <w:t xml:space="preserve">n </w:t>
      </w:r>
    </w:p>
    <w:p w:rsidR="00DB28A8" w:rsidRPr="007C5160" w:rsidRDefault="0085641A" w:rsidP="0085641A">
      <w:pPr>
        <w:pStyle w:val="ListParagraph"/>
        <w:numPr>
          <w:ilvl w:val="0"/>
          <w:numId w:val="22"/>
        </w:numPr>
        <w:rPr>
          <w:lang w:val="en-IE"/>
        </w:rPr>
      </w:pPr>
      <w:r>
        <w:rPr>
          <w:lang w:val="en-IE"/>
        </w:rPr>
        <w:t>Dataset: t</w:t>
      </w:r>
      <w:r w:rsidR="00DB28A8" w:rsidRPr="007C5160">
        <w:rPr>
          <w:lang w:val="en-IE"/>
        </w:rPr>
        <w:t xml:space="preserve">his is </w:t>
      </w:r>
      <w:r w:rsidR="000E30CA" w:rsidRPr="007C5160">
        <w:rPr>
          <w:lang w:val="en-IE"/>
        </w:rPr>
        <w:t>the data used in the model,</w:t>
      </w:r>
      <w:r w:rsidR="00DB28A8" w:rsidRPr="007C5160">
        <w:rPr>
          <w:lang w:val="en-IE"/>
        </w:rPr>
        <w:t xml:space="preserve"> it is normally</w:t>
      </w:r>
      <w:r w:rsidR="000E30CA" w:rsidRPr="007C5160">
        <w:rPr>
          <w:lang w:val="en-IE"/>
        </w:rPr>
        <w:t xml:space="preserve"> st</w:t>
      </w:r>
      <w:r w:rsidR="0009020A">
        <w:rPr>
          <w:lang w:val="en-IE"/>
        </w:rPr>
        <w:t>ored in rows and columns</w:t>
      </w:r>
      <w:r>
        <w:rPr>
          <w:lang w:val="en-IE"/>
        </w:rPr>
        <w:t>.</w:t>
      </w:r>
    </w:p>
    <w:p w:rsidR="000E30CA" w:rsidRPr="007C5160" w:rsidRDefault="0085641A" w:rsidP="0085641A">
      <w:pPr>
        <w:pStyle w:val="ListParagraph"/>
        <w:numPr>
          <w:ilvl w:val="0"/>
          <w:numId w:val="22"/>
        </w:numPr>
        <w:rPr>
          <w:lang w:val="en-IE"/>
        </w:rPr>
      </w:pPr>
      <w:r>
        <w:rPr>
          <w:lang w:val="en-IE"/>
        </w:rPr>
        <w:t>Feature:</w:t>
      </w:r>
      <w:r w:rsidR="000E30CA" w:rsidRPr="007C5160">
        <w:rPr>
          <w:lang w:val="en-IE"/>
        </w:rPr>
        <w:t xml:space="preserve"> a feature is a column in the dataset</w:t>
      </w:r>
      <w:r w:rsidR="00DB28A8" w:rsidRPr="007C5160">
        <w:rPr>
          <w:lang w:val="en-IE"/>
        </w:rPr>
        <w:t>.</w:t>
      </w:r>
      <w:r w:rsidR="000E30CA" w:rsidRPr="007C5160">
        <w:rPr>
          <w:lang w:val="en-IE"/>
        </w:rPr>
        <w:t xml:space="preserve"> </w:t>
      </w:r>
    </w:p>
    <w:p w:rsidR="0009020A" w:rsidRDefault="000E30CA" w:rsidP="0085641A">
      <w:pPr>
        <w:pStyle w:val="ListParagraph"/>
        <w:numPr>
          <w:ilvl w:val="0"/>
          <w:numId w:val="22"/>
        </w:numPr>
        <w:rPr>
          <w:lang w:val="en-IE"/>
        </w:rPr>
      </w:pPr>
      <w:r w:rsidRPr="0009020A">
        <w:rPr>
          <w:lang w:val="en-IE"/>
        </w:rPr>
        <w:t>Classifier</w:t>
      </w:r>
      <w:r w:rsidR="0085641A">
        <w:rPr>
          <w:lang w:val="en-IE"/>
        </w:rPr>
        <w:t>:</w:t>
      </w:r>
      <w:r w:rsidRPr="0009020A">
        <w:rPr>
          <w:lang w:val="en-IE"/>
        </w:rPr>
        <w:t xml:space="preserve"> it is a machine </w:t>
      </w:r>
      <w:r w:rsidR="00DB28A8" w:rsidRPr="0009020A">
        <w:rPr>
          <w:lang w:val="en-IE"/>
        </w:rPr>
        <w:t>learning algorithm that maps</w:t>
      </w:r>
      <w:r w:rsidRPr="0009020A">
        <w:rPr>
          <w:lang w:val="en-IE"/>
        </w:rPr>
        <w:t xml:space="preserve"> features of a row to its label.</w:t>
      </w:r>
      <w:r w:rsidR="00DB28A8" w:rsidRPr="0009020A">
        <w:rPr>
          <w:lang w:val="en-IE"/>
        </w:rPr>
        <w:t xml:space="preserve"> In the case of this proje</w:t>
      </w:r>
      <w:r w:rsidR="0009020A">
        <w:rPr>
          <w:lang w:val="en-IE"/>
        </w:rPr>
        <w:t>ct it is disease or no-disease.</w:t>
      </w:r>
    </w:p>
    <w:p w:rsidR="000E30CA" w:rsidRPr="0009020A" w:rsidRDefault="0085641A" w:rsidP="0085641A">
      <w:pPr>
        <w:pStyle w:val="ListParagraph"/>
        <w:numPr>
          <w:ilvl w:val="0"/>
          <w:numId w:val="22"/>
        </w:numPr>
        <w:rPr>
          <w:lang w:val="en-IE"/>
        </w:rPr>
      </w:pPr>
      <w:r>
        <w:rPr>
          <w:lang w:val="en-IE"/>
        </w:rPr>
        <w:t xml:space="preserve">Model: </w:t>
      </w:r>
      <w:r w:rsidR="00DB28A8" w:rsidRPr="0009020A">
        <w:rPr>
          <w:lang w:val="en-IE"/>
        </w:rPr>
        <w:t xml:space="preserve">this is </w:t>
      </w:r>
      <w:r w:rsidR="000E30CA" w:rsidRPr="0009020A">
        <w:rPr>
          <w:lang w:val="en-IE"/>
        </w:rPr>
        <w:t xml:space="preserve">the result of the classifier being trained. </w:t>
      </w:r>
    </w:p>
    <w:p w:rsidR="007D22A0" w:rsidRPr="007C5160" w:rsidRDefault="000E30CA" w:rsidP="0085641A">
      <w:pPr>
        <w:pStyle w:val="ListParagraph"/>
        <w:numPr>
          <w:ilvl w:val="0"/>
          <w:numId w:val="22"/>
        </w:numPr>
        <w:rPr>
          <w:lang w:val="en-IE"/>
        </w:rPr>
      </w:pPr>
      <w:r w:rsidRPr="007C5160">
        <w:rPr>
          <w:lang w:val="en-IE"/>
        </w:rPr>
        <w:t>Cleaning data</w:t>
      </w:r>
      <w:r w:rsidR="0085641A">
        <w:rPr>
          <w:lang w:val="en-IE"/>
        </w:rPr>
        <w:t>:</w:t>
      </w:r>
      <w:r w:rsidR="007D22A0" w:rsidRPr="007C5160">
        <w:rPr>
          <w:lang w:val="en-IE"/>
        </w:rPr>
        <w:t xml:space="preserve"> normalising each of the features</w:t>
      </w:r>
      <w:r w:rsidRPr="007C5160">
        <w:rPr>
          <w:lang w:val="en-IE"/>
        </w:rPr>
        <w:t xml:space="preserve"> so that they are in the same format. </w:t>
      </w:r>
    </w:p>
    <w:p w:rsidR="000E30CA" w:rsidRPr="007C5160" w:rsidRDefault="0085641A" w:rsidP="0085641A">
      <w:pPr>
        <w:pStyle w:val="ListParagraph"/>
        <w:numPr>
          <w:ilvl w:val="0"/>
          <w:numId w:val="22"/>
        </w:numPr>
        <w:rPr>
          <w:lang w:val="en-IE"/>
        </w:rPr>
      </w:pPr>
      <w:r>
        <w:rPr>
          <w:lang w:val="en-IE"/>
        </w:rPr>
        <w:t>Training set:</w:t>
      </w:r>
      <w:r w:rsidR="007D22A0" w:rsidRPr="007C5160">
        <w:rPr>
          <w:lang w:val="en-IE"/>
        </w:rPr>
        <w:t xml:space="preserve"> this is</w:t>
      </w:r>
      <w:r w:rsidR="000E30CA" w:rsidRPr="007C5160">
        <w:rPr>
          <w:lang w:val="en-IE"/>
        </w:rPr>
        <w:t xml:space="preserve"> part of the dataset</w:t>
      </w:r>
      <w:r w:rsidR="007D22A0" w:rsidRPr="007C5160">
        <w:rPr>
          <w:lang w:val="en-IE"/>
        </w:rPr>
        <w:t xml:space="preserve"> that is</w:t>
      </w:r>
      <w:r w:rsidR="000E30CA" w:rsidRPr="007C5160">
        <w:rPr>
          <w:lang w:val="en-IE"/>
        </w:rPr>
        <w:t xml:space="preserve"> used to trai</w:t>
      </w:r>
      <w:r w:rsidR="007D22A0" w:rsidRPr="007C5160">
        <w:rPr>
          <w:lang w:val="en-IE"/>
        </w:rPr>
        <w:t>n the model with a classifier. This is u</w:t>
      </w:r>
      <w:r w:rsidR="000E30CA" w:rsidRPr="007C5160">
        <w:rPr>
          <w:lang w:val="en-IE"/>
        </w:rPr>
        <w:t>sually</w:t>
      </w:r>
      <w:r w:rsidR="007D22A0" w:rsidRPr="007C5160">
        <w:rPr>
          <w:lang w:val="en-IE"/>
        </w:rPr>
        <w:t xml:space="preserve"> like an</w:t>
      </w:r>
      <w:r w:rsidR="000E30CA" w:rsidRPr="007C5160">
        <w:rPr>
          <w:lang w:val="en-IE"/>
        </w:rPr>
        <w:t xml:space="preserve"> 80</w:t>
      </w:r>
      <w:r w:rsidR="007D22A0" w:rsidRPr="007C5160">
        <w:rPr>
          <w:lang w:val="en-IE"/>
        </w:rPr>
        <w:t>%</w:t>
      </w:r>
      <w:r w:rsidR="000E30CA" w:rsidRPr="007C5160">
        <w:rPr>
          <w:lang w:val="en-IE"/>
        </w:rPr>
        <w:t xml:space="preserve"> or 9</w:t>
      </w:r>
      <w:r w:rsidR="007D22A0" w:rsidRPr="007C5160">
        <w:rPr>
          <w:lang w:val="en-IE"/>
        </w:rPr>
        <w:t>0% of the whole dataset</w:t>
      </w:r>
      <w:r w:rsidR="000E30CA" w:rsidRPr="007C5160">
        <w:rPr>
          <w:lang w:val="en-IE"/>
        </w:rPr>
        <w:t xml:space="preserve">. </w:t>
      </w:r>
    </w:p>
    <w:p w:rsidR="000E30CA" w:rsidRPr="007C5160" w:rsidRDefault="0085641A" w:rsidP="0085641A">
      <w:pPr>
        <w:pStyle w:val="ListParagraph"/>
        <w:numPr>
          <w:ilvl w:val="0"/>
          <w:numId w:val="22"/>
        </w:numPr>
        <w:rPr>
          <w:lang w:val="en-IE"/>
        </w:rPr>
      </w:pPr>
      <w:r>
        <w:rPr>
          <w:lang w:val="en-IE"/>
        </w:rPr>
        <w:t>Test set:</w:t>
      </w:r>
      <w:r w:rsidR="007D22A0" w:rsidRPr="007C5160">
        <w:rPr>
          <w:lang w:val="en-IE"/>
        </w:rPr>
        <w:t xml:space="preserve"> this is the other</w:t>
      </w:r>
      <w:r w:rsidR="000E30CA" w:rsidRPr="007C5160">
        <w:rPr>
          <w:lang w:val="en-IE"/>
        </w:rPr>
        <w:t xml:space="preserve"> part of </w:t>
      </w:r>
      <w:r w:rsidR="007D22A0" w:rsidRPr="007C5160">
        <w:rPr>
          <w:lang w:val="en-IE"/>
        </w:rPr>
        <w:t xml:space="preserve">the </w:t>
      </w:r>
      <w:r w:rsidR="000E30CA" w:rsidRPr="007C5160">
        <w:rPr>
          <w:lang w:val="en-IE"/>
        </w:rPr>
        <w:t xml:space="preserve">dataset held back from training. This data is then given to a model without the labels to classify. As the model has not seen any of this data before, it can be taken as a validation set. </w:t>
      </w:r>
    </w:p>
    <w:p w:rsidR="000E30CA" w:rsidRPr="007C5160" w:rsidRDefault="0085641A" w:rsidP="0085641A">
      <w:pPr>
        <w:pStyle w:val="ListParagraph"/>
        <w:numPr>
          <w:ilvl w:val="0"/>
          <w:numId w:val="22"/>
        </w:numPr>
        <w:rPr>
          <w:lang w:val="en-IE"/>
        </w:rPr>
      </w:pPr>
      <w:r>
        <w:rPr>
          <w:lang w:val="en-IE"/>
        </w:rPr>
        <w:t>Instance:</w:t>
      </w:r>
      <w:r w:rsidR="000E30CA" w:rsidRPr="007C5160">
        <w:rPr>
          <w:lang w:val="en-IE"/>
        </w:rPr>
        <w:t xml:space="preserve"> one row of data in the dataset. </w:t>
      </w:r>
    </w:p>
    <w:p w:rsidR="000E30CA" w:rsidRPr="007C5160" w:rsidRDefault="0085641A" w:rsidP="0085641A">
      <w:pPr>
        <w:pStyle w:val="ListParagraph"/>
        <w:numPr>
          <w:ilvl w:val="0"/>
          <w:numId w:val="22"/>
        </w:numPr>
        <w:rPr>
          <w:lang w:val="en-IE"/>
        </w:rPr>
      </w:pPr>
      <w:r>
        <w:rPr>
          <w:lang w:val="en-IE"/>
        </w:rPr>
        <w:t>Cross Validation:</w:t>
      </w:r>
      <w:r w:rsidR="007D22A0" w:rsidRPr="007C5160">
        <w:rPr>
          <w:lang w:val="en-IE"/>
        </w:rPr>
        <w:t xml:space="preserve"> that is,</w:t>
      </w:r>
      <w:r w:rsidR="000E30CA" w:rsidRPr="007C5160">
        <w:rPr>
          <w:lang w:val="en-IE"/>
        </w:rPr>
        <w:t xml:space="preserve"> separating th</w:t>
      </w:r>
      <w:r w:rsidR="007D22A0" w:rsidRPr="007C5160">
        <w:rPr>
          <w:lang w:val="en-IE"/>
        </w:rPr>
        <w:t>e dataset into smaller sets,</w:t>
      </w:r>
      <w:r w:rsidR="000E30CA" w:rsidRPr="007C5160">
        <w:rPr>
          <w:lang w:val="en-IE"/>
        </w:rPr>
        <w:t xml:space="preserve"> then using one set as the unseen test set and the rest a</w:t>
      </w:r>
      <w:r w:rsidR="007D22A0" w:rsidRPr="007C5160">
        <w:rPr>
          <w:lang w:val="en-IE"/>
        </w:rPr>
        <w:t>s the training set. Then rotating</w:t>
      </w:r>
      <w:r w:rsidR="000E30CA" w:rsidRPr="007C5160">
        <w:rPr>
          <w:lang w:val="en-IE"/>
        </w:rPr>
        <w:t xml:space="preserve"> the test set</w:t>
      </w:r>
      <w:r w:rsidR="007D22A0" w:rsidRPr="007C5160">
        <w:rPr>
          <w:lang w:val="en-IE"/>
        </w:rPr>
        <w:t xml:space="preserve"> back into the training set and using a</w:t>
      </w:r>
      <w:r w:rsidR="000E30CA" w:rsidRPr="007C5160">
        <w:rPr>
          <w:lang w:val="en-IE"/>
        </w:rPr>
        <w:t xml:space="preserve"> different one</w:t>
      </w:r>
      <w:r w:rsidR="007D22A0" w:rsidRPr="007C5160">
        <w:rPr>
          <w:lang w:val="en-IE"/>
        </w:rPr>
        <w:t xml:space="preserve"> from the training set as the new testing set. This is u</w:t>
      </w:r>
      <w:r w:rsidR="000E30CA" w:rsidRPr="007C5160">
        <w:rPr>
          <w:lang w:val="en-IE"/>
        </w:rPr>
        <w:t xml:space="preserve">sed to ensure all of the data will be used as test and training data at some point in the validation. </w:t>
      </w:r>
    </w:p>
    <w:p w:rsidR="000E30CA" w:rsidRPr="007C5160" w:rsidRDefault="0085641A" w:rsidP="0085641A">
      <w:pPr>
        <w:pStyle w:val="ListParagraph"/>
        <w:numPr>
          <w:ilvl w:val="0"/>
          <w:numId w:val="22"/>
        </w:numPr>
        <w:rPr>
          <w:lang w:val="en-IE"/>
        </w:rPr>
      </w:pPr>
      <w:r>
        <w:rPr>
          <w:lang w:val="en-IE"/>
        </w:rPr>
        <w:t>N-Fold Cross Validation:</w:t>
      </w:r>
      <w:r w:rsidR="000E30CA" w:rsidRPr="007C5160">
        <w:rPr>
          <w:lang w:val="en-IE"/>
        </w:rPr>
        <w:t xml:space="preserve"> this involves splitting the dataset into N numb</w:t>
      </w:r>
      <w:r w:rsidR="00811773" w:rsidRPr="007C5160">
        <w:rPr>
          <w:lang w:val="en-IE"/>
        </w:rPr>
        <w:t xml:space="preserve">er of </w:t>
      </w:r>
      <w:r w:rsidR="007D22A0" w:rsidRPr="007C5160">
        <w:rPr>
          <w:lang w:val="en-IE"/>
        </w:rPr>
        <w:t>smaller subsets or folds</w:t>
      </w:r>
      <w:r w:rsidR="000E30CA" w:rsidRPr="007C5160">
        <w:rPr>
          <w:lang w:val="en-IE"/>
        </w:rPr>
        <w:t xml:space="preserve">.  </w:t>
      </w:r>
    </w:p>
    <w:p w:rsidR="000E30CA" w:rsidRPr="007C5160" w:rsidRDefault="0085641A" w:rsidP="0085641A">
      <w:pPr>
        <w:pStyle w:val="ListParagraph"/>
        <w:numPr>
          <w:ilvl w:val="0"/>
          <w:numId w:val="22"/>
        </w:numPr>
        <w:rPr>
          <w:lang w:val="en-IE"/>
        </w:rPr>
      </w:pPr>
      <w:r>
        <w:rPr>
          <w:lang w:val="en-IE"/>
        </w:rPr>
        <w:t>Average recall:</w:t>
      </w:r>
      <w:r w:rsidR="000E30CA" w:rsidRPr="007C5160">
        <w:rPr>
          <w:lang w:val="en-IE"/>
        </w:rPr>
        <w:t xml:space="preserve"> also known as average class accuracy. This is th</w:t>
      </w:r>
      <w:r w:rsidR="007D22A0" w:rsidRPr="007C5160">
        <w:rPr>
          <w:lang w:val="en-IE"/>
        </w:rPr>
        <w:t>e average accuracy of the model.</w:t>
      </w:r>
      <w:r w:rsidR="000E30CA" w:rsidRPr="007C5160">
        <w:rPr>
          <w:lang w:val="en-IE"/>
        </w:rPr>
        <w:t xml:space="preserve"> </w:t>
      </w:r>
    </w:p>
    <w:p w:rsidR="000E30CA" w:rsidRPr="007C5160" w:rsidRDefault="0085641A" w:rsidP="0085641A">
      <w:pPr>
        <w:pStyle w:val="ListParagraph"/>
        <w:numPr>
          <w:ilvl w:val="0"/>
          <w:numId w:val="22"/>
        </w:numPr>
        <w:rPr>
          <w:lang w:val="en-IE"/>
        </w:rPr>
      </w:pPr>
      <w:r>
        <w:rPr>
          <w:lang w:val="en-IE"/>
        </w:rPr>
        <w:lastRenderedPageBreak/>
        <w:t xml:space="preserve">Overfitting: </w:t>
      </w:r>
      <w:r w:rsidR="000E30CA" w:rsidRPr="007C5160">
        <w:rPr>
          <w:lang w:val="en-IE"/>
        </w:rPr>
        <w:t>overfitting occurs when tailoring a model</w:t>
      </w:r>
      <w:r w:rsidR="007D22A0" w:rsidRPr="007C5160">
        <w:rPr>
          <w:lang w:val="en-IE"/>
        </w:rPr>
        <w:t xml:space="preserve"> very specifically to a dataset. This can cause a much higher</w:t>
      </w:r>
      <w:r w:rsidR="000E30CA" w:rsidRPr="007C5160">
        <w:rPr>
          <w:lang w:val="en-IE"/>
        </w:rPr>
        <w:t xml:space="preserve"> fluctuation in the accuracy for completely new data </w:t>
      </w:r>
      <w:r w:rsidR="007D22A0" w:rsidRPr="007C5160">
        <w:rPr>
          <w:lang w:val="en-IE"/>
        </w:rPr>
        <w:t>leading to inaccurate results.</w:t>
      </w:r>
    </w:p>
    <w:p w:rsidR="006B0762" w:rsidRPr="007C5160" w:rsidRDefault="007D22A0" w:rsidP="0085641A">
      <w:pPr>
        <w:pStyle w:val="ListParagraph"/>
        <w:numPr>
          <w:ilvl w:val="0"/>
          <w:numId w:val="22"/>
        </w:numPr>
        <w:rPr>
          <w:lang w:val="en-IE"/>
        </w:rPr>
      </w:pPr>
      <w:r w:rsidRPr="007C5160">
        <w:rPr>
          <w:lang w:val="en-IE"/>
        </w:rPr>
        <w:t>Under fitting</w:t>
      </w:r>
      <w:r w:rsidR="0085641A">
        <w:rPr>
          <w:lang w:val="en-IE"/>
        </w:rPr>
        <w:t>:</w:t>
      </w:r>
      <w:r w:rsidR="000E30CA" w:rsidRPr="007C5160">
        <w:rPr>
          <w:lang w:val="en-IE"/>
        </w:rPr>
        <w:t xml:space="preserve"> </w:t>
      </w:r>
      <w:r w:rsidRPr="007C5160">
        <w:rPr>
          <w:lang w:val="en-IE"/>
        </w:rPr>
        <w:t>under fitting</w:t>
      </w:r>
      <w:r w:rsidR="00D63104" w:rsidRPr="007C5160">
        <w:rPr>
          <w:lang w:val="en-IE"/>
        </w:rPr>
        <w:t xml:space="preserve"> is also an issue,</w:t>
      </w:r>
      <w:r w:rsidRPr="007C5160">
        <w:rPr>
          <w:lang w:val="en-IE"/>
        </w:rPr>
        <w:t xml:space="preserve"> though</w:t>
      </w:r>
      <w:r w:rsidR="000E30CA" w:rsidRPr="007C5160">
        <w:rPr>
          <w:lang w:val="en-IE"/>
        </w:rPr>
        <w:t xml:space="preserve"> it is far les</w:t>
      </w:r>
      <w:r w:rsidRPr="007C5160">
        <w:rPr>
          <w:lang w:val="en-IE"/>
        </w:rPr>
        <w:t>s common in ML when</w:t>
      </w:r>
      <w:r w:rsidR="000E30CA" w:rsidRPr="007C5160">
        <w:rPr>
          <w:lang w:val="en-IE"/>
        </w:rPr>
        <w:t xml:space="preserve"> compared to overfitting</w:t>
      </w:r>
      <w:r w:rsidRPr="007C5160">
        <w:rPr>
          <w:lang w:val="en-IE"/>
        </w:rPr>
        <w:t>.</w:t>
      </w:r>
      <w:r w:rsidR="000E30CA" w:rsidRPr="007C5160">
        <w:rPr>
          <w:lang w:val="en-IE"/>
        </w:rPr>
        <w:t xml:space="preserve"> </w:t>
      </w:r>
      <w:r w:rsidRPr="007C5160">
        <w:rPr>
          <w:lang w:val="en-IE"/>
        </w:rPr>
        <w:t>This</w:t>
      </w:r>
      <w:r w:rsidR="00D63104" w:rsidRPr="007C5160">
        <w:rPr>
          <w:lang w:val="en-IE"/>
        </w:rPr>
        <w:t xml:space="preserve"> normally happens when not enough features are</w:t>
      </w:r>
      <w:r w:rsidR="000E30CA" w:rsidRPr="007C5160">
        <w:rPr>
          <w:lang w:val="en-IE"/>
        </w:rPr>
        <w:t xml:space="preserve"> used to effectively represent the data.</w:t>
      </w:r>
    </w:p>
    <w:p w:rsidR="008F372B" w:rsidRDefault="0085641A" w:rsidP="0085641A">
      <w:pPr>
        <w:pStyle w:val="ListParagraph"/>
        <w:numPr>
          <w:ilvl w:val="0"/>
          <w:numId w:val="22"/>
        </w:numPr>
        <w:ind w:hanging="357"/>
      </w:pPr>
      <w:r>
        <w:t xml:space="preserve">Confusion </w:t>
      </w:r>
      <w:r w:rsidR="00DB0EBC">
        <w:t>Matrix:</w:t>
      </w:r>
      <w:r w:rsidR="006B0762" w:rsidRPr="007C5160">
        <w:t xml:space="preserve"> There are a number of things that can be calcul</w:t>
      </w:r>
      <w:r w:rsidR="00A8351E" w:rsidRPr="007C5160">
        <w:t>ated using this</w:t>
      </w:r>
      <w:r w:rsidR="008F372B">
        <w:t>.</w:t>
      </w:r>
      <w:r w:rsidR="00A8351E" w:rsidRPr="007C5160">
        <w:t xml:space="preserve"> </w:t>
      </w:r>
    </w:p>
    <w:p w:rsidR="006B0762" w:rsidRPr="007C5160" w:rsidRDefault="008F372B" w:rsidP="0085641A">
      <w:pPr>
        <w:pStyle w:val="ListParagraph"/>
        <w:numPr>
          <w:ilvl w:val="1"/>
          <w:numId w:val="22"/>
        </w:numPr>
      </w:pPr>
      <w:r>
        <w:t>A</w:t>
      </w:r>
      <w:r w:rsidR="00DD6CB2" w:rsidRPr="007C5160">
        <w:t>ccuracy such as,</w:t>
      </w:r>
      <w:r w:rsidR="006B0762" w:rsidRPr="007C5160">
        <w:t xml:space="preserve"> how often the classifier i</w:t>
      </w:r>
      <w:r w:rsidR="00A8351E" w:rsidRPr="007C5160">
        <w:t>s correct</w:t>
      </w:r>
    </w:p>
    <w:p w:rsidR="006B0762" w:rsidRPr="007C5160" w:rsidRDefault="006B0762" w:rsidP="0085641A">
      <w:pPr>
        <w:pStyle w:val="ListParagraph"/>
        <w:numPr>
          <w:ilvl w:val="2"/>
          <w:numId w:val="22"/>
        </w:numPr>
      </w:pPr>
      <w:r w:rsidRPr="007C5160">
        <w:t>(TP+TN)/tota</w:t>
      </w:r>
      <w:r w:rsidR="008F372B">
        <w:t xml:space="preserve">l </w:t>
      </w:r>
    </w:p>
    <w:p w:rsidR="006B0762" w:rsidRPr="007C5160" w:rsidRDefault="006B0762" w:rsidP="0085641A">
      <w:pPr>
        <w:pStyle w:val="ListParagraph"/>
        <w:numPr>
          <w:ilvl w:val="1"/>
          <w:numId w:val="22"/>
        </w:numPr>
        <w:ind w:hanging="357"/>
      </w:pPr>
      <w:r w:rsidRPr="007C5160">
        <w:t>Misclassification Rate or how often the model is wrong</w:t>
      </w:r>
    </w:p>
    <w:p w:rsidR="006B0762" w:rsidRPr="007C5160" w:rsidRDefault="006B0762" w:rsidP="0085641A">
      <w:pPr>
        <w:pStyle w:val="ListParagraph"/>
        <w:numPr>
          <w:ilvl w:val="2"/>
          <w:numId w:val="22"/>
        </w:numPr>
      </w:pPr>
      <w:r w:rsidRPr="007C5160">
        <w:t>(FP</w:t>
      </w:r>
      <w:r w:rsidR="008F372B">
        <w:t xml:space="preserve">+FN)/total </w:t>
      </w:r>
    </w:p>
    <w:p w:rsidR="006B0762" w:rsidRPr="007C5160" w:rsidRDefault="006B0762" w:rsidP="0085641A">
      <w:pPr>
        <w:pStyle w:val="ListParagraph"/>
        <w:numPr>
          <w:ilvl w:val="1"/>
          <w:numId w:val="22"/>
        </w:numPr>
        <w:ind w:hanging="357"/>
      </w:pPr>
      <w:r w:rsidRPr="007C5160">
        <w:t>True Positive Rate/Recall</w:t>
      </w:r>
    </w:p>
    <w:p w:rsidR="006B0762" w:rsidRPr="007C5160" w:rsidRDefault="008F372B" w:rsidP="0085641A">
      <w:pPr>
        <w:pStyle w:val="ListParagraph"/>
        <w:numPr>
          <w:ilvl w:val="2"/>
          <w:numId w:val="22"/>
        </w:numPr>
      </w:pPr>
      <w:r>
        <w:t xml:space="preserve">TP/(FN+TP) </w:t>
      </w:r>
    </w:p>
    <w:p w:rsidR="006B0762" w:rsidRPr="007C5160" w:rsidRDefault="006B0762" w:rsidP="0085641A">
      <w:pPr>
        <w:pStyle w:val="ListParagraph"/>
        <w:numPr>
          <w:ilvl w:val="1"/>
          <w:numId w:val="22"/>
        </w:numPr>
        <w:ind w:hanging="357"/>
      </w:pPr>
      <w:r w:rsidRPr="007C5160">
        <w:t>False Positive Rate: When it's actually no, how often does it predict yes.</w:t>
      </w:r>
    </w:p>
    <w:p w:rsidR="006B0762" w:rsidRPr="007C5160" w:rsidRDefault="006B0762" w:rsidP="0085641A">
      <w:pPr>
        <w:pStyle w:val="ListParagraph"/>
        <w:numPr>
          <w:ilvl w:val="2"/>
          <w:numId w:val="22"/>
        </w:numPr>
      </w:pPr>
      <w:r w:rsidRPr="007C5160">
        <w:t>FP/(TN+F</w:t>
      </w:r>
      <w:r w:rsidR="008F372B">
        <w:t>P)</w:t>
      </w:r>
    </w:p>
    <w:p w:rsidR="006B0762" w:rsidRPr="007C5160" w:rsidRDefault="008F372B" w:rsidP="0085641A">
      <w:pPr>
        <w:pStyle w:val="ListParagraph"/>
        <w:numPr>
          <w:ilvl w:val="1"/>
          <w:numId w:val="22"/>
        </w:numPr>
        <w:ind w:hanging="357"/>
      </w:pPr>
      <w:r>
        <w:t xml:space="preserve">Specificity, </w:t>
      </w:r>
      <w:r w:rsidR="006B0762" w:rsidRPr="007C5160">
        <w:t>how often the model gets it right.</w:t>
      </w:r>
    </w:p>
    <w:p w:rsidR="006B0762" w:rsidRPr="007C5160" w:rsidRDefault="006B0762" w:rsidP="0085641A">
      <w:pPr>
        <w:pStyle w:val="ListParagraph"/>
        <w:numPr>
          <w:ilvl w:val="2"/>
          <w:numId w:val="22"/>
        </w:numPr>
      </w:pPr>
      <w:r w:rsidRPr="007C5160">
        <w:t>TN/(TN+FP)</w:t>
      </w:r>
    </w:p>
    <w:p w:rsidR="006B0762" w:rsidRPr="007C5160" w:rsidRDefault="006B0762" w:rsidP="0085641A">
      <w:pPr>
        <w:pStyle w:val="ListParagraph"/>
        <w:numPr>
          <w:ilvl w:val="1"/>
          <w:numId w:val="22"/>
        </w:numPr>
        <w:ind w:hanging="357"/>
      </w:pPr>
      <w:r w:rsidRPr="007C5160">
        <w:t>Precision, when it predicts yes and is correct.</w:t>
      </w:r>
    </w:p>
    <w:p w:rsidR="006B0762" w:rsidRPr="007C5160" w:rsidRDefault="006B0762" w:rsidP="0085641A">
      <w:pPr>
        <w:pStyle w:val="ListParagraph"/>
        <w:numPr>
          <w:ilvl w:val="2"/>
          <w:numId w:val="22"/>
        </w:numPr>
      </w:pPr>
      <w:r w:rsidRPr="007C5160">
        <w:t>TP/(FP+TP)</w:t>
      </w:r>
    </w:p>
    <w:p w:rsidR="006B0762" w:rsidRPr="007C5160" w:rsidRDefault="006B0762" w:rsidP="0085641A">
      <w:pPr>
        <w:pStyle w:val="ListParagraph"/>
        <w:numPr>
          <w:ilvl w:val="1"/>
          <w:numId w:val="22"/>
        </w:numPr>
        <w:ind w:hanging="357"/>
      </w:pPr>
      <w:r w:rsidRPr="007C5160">
        <w:t>Prevalence, or how often does the yes condition actually occur.</w:t>
      </w:r>
    </w:p>
    <w:p w:rsidR="006B0762" w:rsidRDefault="008F372B" w:rsidP="0085641A">
      <w:pPr>
        <w:pStyle w:val="ListParagraph"/>
        <w:numPr>
          <w:ilvl w:val="2"/>
          <w:numId w:val="22"/>
        </w:numPr>
      </w:pPr>
      <w:r>
        <w:t>(FN+TP)/total</w:t>
      </w:r>
    </w:p>
    <w:p w:rsidR="0085641A" w:rsidRDefault="0085641A" w:rsidP="0085641A"/>
    <w:p w:rsidR="0085641A" w:rsidRDefault="0085641A" w:rsidP="0085641A"/>
    <w:p w:rsidR="0085641A" w:rsidRDefault="0085641A" w:rsidP="0085641A"/>
    <w:p w:rsidR="0085641A" w:rsidRDefault="0085641A" w:rsidP="0085641A"/>
    <w:p w:rsidR="0085641A" w:rsidRPr="007C5160" w:rsidRDefault="0085641A" w:rsidP="0085641A"/>
    <w:p w:rsidR="0040731D" w:rsidRPr="007C5160" w:rsidRDefault="000E30CA" w:rsidP="006B0762">
      <w:pPr>
        <w:spacing w:after="60" w:afterAutospacing="0" w:line="240" w:lineRule="auto"/>
        <w:ind w:left="0"/>
        <w:rPr>
          <w:lang w:val="en-IE"/>
        </w:rPr>
      </w:pPr>
      <w:r w:rsidRPr="007C5160">
        <w:rPr>
          <w:lang w:val="en-IE"/>
        </w:rPr>
        <w:t xml:space="preserve">  </w:t>
      </w:r>
    </w:p>
    <w:p w:rsidR="000E30CA" w:rsidRPr="007C5160" w:rsidRDefault="000E30CA" w:rsidP="00320B5C">
      <w:pPr>
        <w:pStyle w:val="Heading2"/>
      </w:pPr>
      <w:bookmarkStart w:id="12" w:name="_Toc511165193"/>
      <w:r w:rsidRPr="007C5160">
        <w:lastRenderedPageBreak/>
        <w:t>Machine learning Algorithms</w:t>
      </w:r>
      <w:bookmarkEnd w:id="12"/>
      <w:r w:rsidRPr="007C5160">
        <w:t xml:space="preserve"> </w:t>
      </w:r>
    </w:p>
    <w:p w:rsidR="000E30CA" w:rsidRPr="007C5160" w:rsidRDefault="000E30CA" w:rsidP="00320B5C">
      <w:pPr>
        <w:pStyle w:val="Heading3"/>
      </w:pPr>
      <w:bookmarkStart w:id="13" w:name="_Toc511165194"/>
      <w:r w:rsidRPr="007C5160">
        <w:t>Logistic Regression</w:t>
      </w:r>
      <w:bookmarkEnd w:id="13"/>
    </w:p>
    <w:p w:rsidR="00752435" w:rsidRPr="007C5160" w:rsidRDefault="005D206E" w:rsidP="00320B5C">
      <w:pPr>
        <w:ind w:left="0"/>
        <w:rPr>
          <w:lang w:val="en-IE"/>
        </w:rPr>
      </w:pPr>
      <w:r w:rsidRPr="007C5160">
        <w:rPr>
          <w:noProof/>
          <w:lang w:eastAsia="en-GB"/>
        </w:rPr>
        <w:drawing>
          <wp:anchor distT="0" distB="0" distL="114300" distR="114300" simplePos="0" relativeHeight="251658240" behindDoc="0" locked="0" layoutInCell="1" allowOverlap="1">
            <wp:simplePos x="0" y="0"/>
            <wp:positionH relativeFrom="column">
              <wp:posOffset>990600</wp:posOffset>
            </wp:positionH>
            <wp:positionV relativeFrom="paragraph">
              <wp:posOffset>1037590</wp:posOffset>
            </wp:positionV>
            <wp:extent cx="2376805" cy="768350"/>
            <wp:effectExtent l="0" t="0" r="4445" b="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376805" cy="768350"/>
                    </a:xfrm>
                    <a:prstGeom prst="rect">
                      <a:avLst/>
                    </a:prstGeom>
                  </pic:spPr>
                </pic:pic>
              </a:graphicData>
            </a:graphic>
            <wp14:sizeRelH relativeFrom="margin">
              <wp14:pctWidth>0</wp14:pctWidth>
            </wp14:sizeRelH>
            <wp14:sizeRelV relativeFrom="margin">
              <wp14:pctHeight>0</wp14:pctHeight>
            </wp14:sizeRelV>
          </wp:anchor>
        </w:drawing>
      </w:r>
      <w:r w:rsidRPr="007C5160">
        <w:rPr>
          <w:noProof/>
          <w:lang w:eastAsia="en-GB"/>
        </w:rPr>
        <mc:AlternateContent>
          <mc:Choice Requires="wps">
            <w:drawing>
              <wp:anchor distT="0" distB="0" distL="114300" distR="114300" simplePos="0" relativeHeight="251660288" behindDoc="0" locked="0" layoutInCell="1" allowOverlap="1" wp14:anchorId="545B46D3" wp14:editId="4CB8F387">
                <wp:simplePos x="0" y="0"/>
                <wp:positionH relativeFrom="column">
                  <wp:posOffset>1422400</wp:posOffset>
                </wp:positionH>
                <wp:positionV relativeFrom="paragraph">
                  <wp:posOffset>1853565</wp:posOffset>
                </wp:positionV>
                <wp:extent cx="1828165" cy="635"/>
                <wp:effectExtent l="0" t="0" r="0" b="0"/>
                <wp:wrapSquare wrapText="bothSides"/>
                <wp:docPr id="72" name="Text Box 72"/>
                <wp:cNvGraphicFramePr/>
                <a:graphic xmlns:a="http://schemas.openxmlformats.org/drawingml/2006/main">
                  <a:graphicData uri="http://schemas.microsoft.com/office/word/2010/wordprocessingShape">
                    <wps:wsp>
                      <wps:cNvSpPr txBox="1"/>
                      <wps:spPr>
                        <a:xfrm>
                          <a:off x="0" y="0"/>
                          <a:ext cx="1828165" cy="635"/>
                        </a:xfrm>
                        <a:prstGeom prst="rect">
                          <a:avLst/>
                        </a:prstGeom>
                        <a:solidFill>
                          <a:prstClr val="white"/>
                        </a:solidFill>
                        <a:ln>
                          <a:noFill/>
                        </a:ln>
                        <a:effectLst/>
                      </wps:spPr>
                      <wps:txbx>
                        <w:txbxContent>
                          <w:p w:rsidR="00F257F6" w:rsidRPr="005D206E" w:rsidRDefault="00F257F6" w:rsidP="0040731D">
                            <w:pPr>
                              <w:pStyle w:val="Caption"/>
                              <w:jc w:val="center"/>
                            </w:pPr>
                            <w:bookmarkStart w:id="14" w:name="_Toc510552616"/>
                            <w:bookmarkStart w:id="15" w:name="_Toc510708950"/>
                            <w:r>
                              <w:t xml:space="preserve">Figure </w:t>
                            </w:r>
                            <w:r>
                              <w:fldChar w:fldCharType="begin"/>
                            </w:r>
                            <w:r>
                              <w:instrText xml:space="preserve"> SEQ Figure \* ARABIC </w:instrText>
                            </w:r>
                            <w:r>
                              <w:fldChar w:fldCharType="separate"/>
                            </w:r>
                            <w:r>
                              <w:rPr>
                                <w:noProof/>
                              </w:rPr>
                              <w:t>1</w:t>
                            </w:r>
                            <w:r>
                              <w:fldChar w:fldCharType="end"/>
                            </w:r>
                            <w:r>
                              <w:t xml:space="preserve"> </w:t>
                            </w:r>
                            <w:r w:rsidRPr="000A12A4">
                              <w:t>Logistic Function Formula</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5B46D3" id="_x0000_t202" coordsize="21600,21600" o:spt="202" path="m,l,21600r21600,l21600,xe">
                <v:stroke joinstyle="miter"/>
                <v:path gradientshapeok="t" o:connecttype="rect"/>
              </v:shapetype>
              <v:shape id="Text Box 72" o:spid="_x0000_s1026" type="#_x0000_t202" style="position:absolute;left:0;text-align:left;margin-left:112pt;margin-top:145.95pt;width:143.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" stroked="f">
                <v:textbox style="mso-fit-shape-to-text:t" inset="0,0,0,0">
                  <w:txbxContent>
                    <w:p w:rsidR="00F257F6" w:rsidRPr="005D206E" w:rsidRDefault="00F257F6" w:rsidP="0040731D">
                      <w:pPr>
                        <w:pStyle w:val="Caption"/>
                        <w:jc w:val="center"/>
                      </w:pPr>
                      <w:bookmarkStart w:id="16" w:name="_Toc510552616"/>
                      <w:bookmarkStart w:id="17" w:name="_Toc510708950"/>
                      <w:r>
                        <w:t xml:space="preserve">Figure </w:t>
                      </w:r>
                      <w:r>
                        <w:fldChar w:fldCharType="begin"/>
                      </w:r>
                      <w:r>
                        <w:instrText xml:space="preserve"> SEQ Figure \* ARABIC </w:instrText>
                      </w:r>
                      <w:r>
                        <w:fldChar w:fldCharType="separate"/>
                      </w:r>
                      <w:r>
                        <w:rPr>
                          <w:noProof/>
                        </w:rPr>
                        <w:t>1</w:t>
                      </w:r>
                      <w:r>
                        <w:fldChar w:fldCharType="end"/>
                      </w:r>
                      <w:r>
                        <w:t xml:space="preserve"> </w:t>
                      </w:r>
                      <w:r w:rsidRPr="000A12A4">
                        <w:t>Logistic Function Formula</w:t>
                      </w:r>
                      <w:bookmarkEnd w:id="16"/>
                      <w:bookmarkEnd w:id="17"/>
                    </w:p>
                  </w:txbxContent>
                </v:textbox>
                <w10:wrap type="square"/>
              </v:shape>
            </w:pict>
          </mc:Fallback>
        </mc:AlternateContent>
      </w:r>
      <w:r w:rsidR="004A3706" w:rsidRPr="007C5160">
        <w:rPr>
          <w:lang w:val="en-IE"/>
        </w:rPr>
        <w:t xml:space="preserve">LR classification is somewhat similar to Naïve Bayes (NB) classification in the respect that both implement a variation of probability in their algorithms. Then applying this probability to the test data to make a prediction. LR builds upon </w:t>
      </w:r>
      <w:r w:rsidR="009D53C5" w:rsidRPr="007C5160">
        <w:rPr>
          <w:lang w:val="en-IE"/>
        </w:rPr>
        <w:t>the logistic function</w:t>
      </w:r>
      <w:r w:rsidR="00F1171A" w:rsidRPr="007C5160">
        <w:rPr>
          <w:lang w:val="en-IE"/>
        </w:rPr>
        <w:fldChar w:fldCharType="begin"/>
      </w:r>
      <w:r w:rsidR="00635E58">
        <w:rPr>
          <w:lang w:val="en-IE"/>
        </w:rPr>
        <w:instrText xml:space="preserve"> ADDIN ZOTERO_ITEM CSL_CITATION {"citationID":"fl6QOVF5","properties":{"formattedCitation":"(8)","plainCitation":"(8)","noteIndex":0},"citationItems":[{"id":233,"uris":["http://zotero.org/users/4426165/items/XC6BIRIR"],"uri":["http://zotero.org/users/4426165/items/XC6BIRIR"],"itemData":{"id":233,"type":"book","title":"Encyclopedia of measurement and statistics","publisher":"SAGE Publications","publisher-place":"Thousand Oaks, Calif","number-of-pages":"3","source":"Library of Congress ISBN","event-place":"Thousand Oaks, Calif","ISBN":"978-1-4129-1611-0","call-number":"HA29 .S2363 2007","language":"en","editor":[{"family":"Salkind","given":"Neil J."},{"family":"Rasmussen","given":"Kristin"}],"issued":{"date-parts":[["2007"]]}}}],"schema":"https://github.com/citation-style-language/schema/raw/master/csl-citation.json"} </w:instrText>
      </w:r>
      <w:r w:rsidR="00F1171A" w:rsidRPr="007C5160">
        <w:rPr>
          <w:lang w:val="en-IE"/>
        </w:rPr>
        <w:fldChar w:fldCharType="separate"/>
      </w:r>
      <w:r w:rsidR="00635E58" w:rsidRPr="00635E58">
        <w:t>(8)</w:t>
      </w:r>
      <w:r w:rsidR="00F1171A" w:rsidRPr="007C5160">
        <w:rPr>
          <w:lang w:val="en-IE"/>
        </w:rPr>
        <w:fldChar w:fldCharType="end"/>
      </w:r>
      <w:r w:rsidR="00F1171A" w:rsidRPr="007C5160">
        <w:rPr>
          <w:lang w:val="en-IE"/>
        </w:rPr>
        <w:t>.</w:t>
      </w:r>
      <w:r w:rsidR="00752435" w:rsidRPr="007C5160">
        <w:rPr>
          <w:lang w:val="en-IE"/>
        </w:rPr>
        <w:t xml:space="preserve"> Th</w:t>
      </w:r>
      <w:r w:rsidR="00145F37">
        <w:rPr>
          <w:lang w:val="en-IE"/>
        </w:rPr>
        <w:t>e function is defined in figure 1</w:t>
      </w:r>
      <w:r w:rsidR="00752435" w:rsidRPr="007C5160">
        <w:rPr>
          <w:lang w:val="en-IE"/>
        </w:rPr>
        <w:fldChar w:fldCharType="begin"/>
      </w:r>
      <w:r w:rsidR="00635E58">
        <w:rPr>
          <w:lang w:val="en-IE"/>
        </w:rPr>
        <w:instrText xml:space="preserve"> ADDIN ZOTERO_ITEM CSL_CITATION {"citationID":"LrKoKqO8","properties":{"formattedCitation":"(9)","plainCitation":"(9)","noteIndex":0},"citationItems":[{"id":238,"uris":["http://zotero.org/users/4426165/items/85EKLQ63"],"uri":["http://zotero.org/users/4426165/items/85EKLQ63"],"itemData":{"id":238,"type":"webpage","title":"Logistic function","URL":"https://ipfs.io/ipfs/QmXoypizjW3WknFiJnKLwHCnL72vedxjQkDDP1mXWo6uco/wiki/Logistic_function.html","accessed":{"date-parts":[["2018",3,28]]}}}],"schema":"https://github.com/citation-style-language/schema/raw/master/csl-citation.json"} </w:instrText>
      </w:r>
      <w:r w:rsidR="00752435" w:rsidRPr="007C5160">
        <w:rPr>
          <w:lang w:val="en-IE"/>
        </w:rPr>
        <w:fldChar w:fldCharType="separate"/>
      </w:r>
      <w:r w:rsidR="00635E58" w:rsidRPr="00635E58">
        <w:t>(9)</w:t>
      </w:r>
      <w:r w:rsidR="00752435" w:rsidRPr="007C5160">
        <w:rPr>
          <w:lang w:val="en-IE"/>
        </w:rPr>
        <w:fldChar w:fldCharType="end"/>
      </w:r>
      <w:r w:rsidR="008C3D82">
        <w:rPr>
          <w:lang w:val="en-IE"/>
        </w:rPr>
        <w:t>.</w:t>
      </w:r>
    </w:p>
    <w:p w:rsidR="00752435" w:rsidRPr="007C5160" w:rsidRDefault="00752435" w:rsidP="00320B5C">
      <w:pPr>
        <w:keepNext/>
        <w:ind w:left="0"/>
        <w:jc w:val="center"/>
      </w:pPr>
    </w:p>
    <w:p w:rsidR="00752435" w:rsidRPr="007C5160" w:rsidRDefault="00752435" w:rsidP="00320B5C">
      <w:pPr>
        <w:pStyle w:val="Caption"/>
        <w:ind w:left="0"/>
        <w:rPr>
          <w:lang w:val="en-IE"/>
        </w:rPr>
      </w:pPr>
    </w:p>
    <w:p w:rsidR="005D206E" w:rsidRPr="007C5160" w:rsidRDefault="005D206E" w:rsidP="00320B5C">
      <w:pPr>
        <w:ind w:left="0"/>
        <w:rPr>
          <w:lang w:val="en-IE"/>
        </w:rPr>
      </w:pPr>
    </w:p>
    <w:p w:rsidR="005D206E" w:rsidRPr="007C5160" w:rsidRDefault="009D53C5" w:rsidP="00320B5C">
      <w:pPr>
        <w:ind w:left="0"/>
        <w:rPr>
          <w:lang w:val="en-IE"/>
        </w:rPr>
      </w:pPr>
      <w:r w:rsidRPr="007C5160">
        <w:rPr>
          <w:lang w:val="en-IE"/>
        </w:rPr>
        <w:t>An LR</w:t>
      </w:r>
      <w:r w:rsidR="004A3706" w:rsidRPr="007C5160">
        <w:rPr>
          <w:lang w:val="en-IE"/>
        </w:rPr>
        <w:t xml:space="preserve"> classification mode</w:t>
      </w:r>
      <w:r w:rsidRPr="007C5160">
        <w:rPr>
          <w:lang w:val="en-IE"/>
        </w:rPr>
        <w:t>l can have many input variables,</w:t>
      </w:r>
      <w:r w:rsidR="004A3706" w:rsidRPr="007C5160">
        <w:rPr>
          <w:lang w:val="en-IE"/>
        </w:rPr>
        <w:t xml:space="preserve"> </w:t>
      </w:r>
      <w:r w:rsidRPr="007C5160">
        <w:rPr>
          <w:lang w:val="en-IE"/>
        </w:rPr>
        <w:t>this is a</w:t>
      </w:r>
      <w:r w:rsidR="004A3706" w:rsidRPr="007C5160">
        <w:rPr>
          <w:lang w:val="en-IE"/>
        </w:rPr>
        <w:t xml:space="preserve"> contrast to the logistic function above which has a single</w:t>
      </w:r>
      <w:r w:rsidR="006026D0" w:rsidRPr="007C5160">
        <w:rPr>
          <w:lang w:val="en-IE"/>
        </w:rPr>
        <w:t xml:space="preserve"> x value as input. I</w:t>
      </w:r>
      <w:r w:rsidR="004A3706" w:rsidRPr="007C5160">
        <w:rPr>
          <w:lang w:val="en-IE"/>
        </w:rPr>
        <w:t>t</w:t>
      </w:r>
      <w:r w:rsidR="006026D0" w:rsidRPr="007C5160">
        <w:rPr>
          <w:lang w:val="en-IE"/>
        </w:rPr>
        <w:t xml:space="preserve"> also</w:t>
      </w:r>
      <w:r w:rsidR="004A3706" w:rsidRPr="007C5160">
        <w:rPr>
          <w:lang w:val="en-IE"/>
        </w:rPr>
        <w:t xml:space="preserve"> consists of weights or coefficients for each</w:t>
      </w:r>
      <w:r w:rsidR="006026D0" w:rsidRPr="007C5160">
        <w:rPr>
          <w:lang w:val="en-IE"/>
        </w:rPr>
        <w:t xml:space="preserve"> of the</w:t>
      </w:r>
      <w:r w:rsidR="004A3706" w:rsidRPr="007C5160">
        <w:rPr>
          <w:lang w:val="en-IE"/>
        </w:rPr>
        <w:t xml:space="preserve"> input variable</w:t>
      </w:r>
      <w:r w:rsidR="006026D0" w:rsidRPr="007C5160">
        <w:rPr>
          <w:lang w:val="en-IE"/>
        </w:rPr>
        <w:t>s</w:t>
      </w:r>
      <w:r w:rsidR="004A3706" w:rsidRPr="007C5160">
        <w:rPr>
          <w:lang w:val="en-IE"/>
        </w:rPr>
        <w:t xml:space="preserve">. </w:t>
      </w:r>
      <w:r w:rsidR="006026D0" w:rsidRPr="007C5160">
        <w:rPr>
          <w:lang w:val="en-IE"/>
        </w:rPr>
        <w:t>This then means that the resulting LR algorithm</w:t>
      </w:r>
      <w:r w:rsidR="00145F37">
        <w:rPr>
          <w:lang w:val="en-IE"/>
        </w:rPr>
        <w:t xml:space="preserve"> is as defined in figure 2</w:t>
      </w:r>
      <w:r w:rsidR="005D206E" w:rsidRPr="007C5160">
        <w:rPr>
          <w:lang w:val="en-IE"/>
        </w:rPr>
        <w:fldChar w:fldCharType="begin"/>
      </w:r>
      <w:r w:rsidR="00635E58">
        <w:rPr>
          <w:lang w:val="en-IE"/>
        </w:rPr>
        <w:instrText xml:space="preserve"> ADDIN ZOTERO_ITEM CSL_CITATION {"citationID":"pAdtgHQU","properties":{"formattedCitation":"(10)","plainCitation":"(10)","noteIndex":0},"citationItems":[{"id":240,"uris":["http://zotero.org/users/4426165/items/PYANENCM"],"uri":["http://zotero.org/users/4426165/items/PYANENCM"],"itemData":{"id":240,"type":"webpage","title":"Logistic regression","URL":"https://ipfs.io/ipfs/QmXoypizjW3WknFiJnKLwHCnL72vedxjQkDDP1mXWo6uco/wiki/Logistic_regression.html","accessed":{"date-parts":[["2018",3,28]]}}}],"schema":"https://github.com/citation-style-language/schema/raw/master/csl-citation.json"} </w:instrText>
      </w:r>
      <w:r w:rsidR="005D206E" w:rsidRPr="007C5160">
        <w:rPr>
          <w:lang w:val="en-IE"/>
        </w:rPr>
        <w:fldChar w:fldCharType="separate"/>
      </w:r>
      <w:r w:rsidR="00635E58" w:rsidRPr="00635E58">
        <w:t>(10)</w:t>
      </w:r>
      <w:r w:rsidR="005D206E" w:rsidRPr="007C5160">
        <w:rPr>
          <w:lang w:val="en-IE"/>
        </w:rPr>
        <w:fldChar w:fldCharType="end"/>
      </w:r>
      <w:r w:rsidR="008C3D82">
        <w:rPr>
          <w:lang w:val="en-IE"/>
        </w:rPr>
        <w:t>.</w:t>
      </w:r>
    </w:p>
    <w:p w:rsidR="005D206E" w:rsidRPr="007C5160" w:rsidRDefault="005D206E" w:rsidP="00320B5C">
      <w:pPr>
        <w:keepNext/>
        <w:ind w:left="0"/>
        <w:jc w:val="center"/>
      </w:pPr>
      <w:r w:rsidRPr="007C5160">
        <w:rPr>
          <w:noProof/>
          <w:lang w:eastAsia="en-GB"/>
        </w:rPr>
        <w:drawing>
          <wp:inline distT="0" distB="0" distL="0" distR="0" wp14:anchorId="326AAAF1" wp14:editId="69EB38DB">
            <wp:extent cx="4468495" cy="46628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55825" cy="475397"/>
                    </a:xfrm>
                    <a:prstGeom prst="rect">
                      <a:avLst/>
                    </a:prstGeom>
                  </pic:spPr>
                </pic:pic>
              </a:graphicData>
            </a:graphic>
          </wp:inline>
        </w:drawing>
      </w:r>
    </w:p>
    <w:p w:rsidR="005D206E" w:rsidRPr="007C5160" w:rsidRDefault="005D206E" w:rsidP="00320B5C">
      <w:pPr>
        <w:pStyle w:val="Caption"/>
        <w:ind w:left="0"/>
        <w:jc w:val="center"/>
      </w:pPr>
      <w:bookmarkStart w:id="18" w:name="_Toc510552617"/>
      <w:bookmarkStart w:id="19" w:name="_Toc510708951"/>
      <w:r w:rsidRPr="007C5160">
        <w:t xml:space="preserve">Figure </w:t>
      </w:r>
      <w:r w:rsidRPr="007C5160">
        <w:fldChar w:fldCharType="begin"/>
      </w:r>
      <w:r w:rsidRPr="007C5160">
        <w:instrText xml:space="preserve"> SEQ Figure \* ARABIC </w:instrText>
      </w:r>
      <w:r w:rsidRPr="007C5160">
        <w:fldChar w:fldCharType="separate"/>
      </w:r>
      <w:r w:rsidR="009E377D">
        <w:rPr>
          <w:noProof/>
        </w:rPr>
        <w:t>2</w:t>
      </w:r>
      <w:r w:rsidRPr="007C5160">
        <w:fldChar w:fldCharType="end"/>
      </w:r>
      <w:r w:rsidRPr="007C5160">
        <w:t xml:space="preserve"> Logistic Regression Formula</w:t>
      </w:r>
      <w:bookmarkEnd w:id="18"/>
      <w:bookmarkEnd w:id="19"/>
    </w:p>
    <w:p w:rsidR="009755D2" w:rsidRDefault="005D206E" w:rsidP="00320B5C">
      <w:pPr>
        <w:ind w:left="0"/>
        <w:rPr>
          <w:lang w:val="en-IE"/>
        </w:rPr>
      </w:pPr>
      <w:r w:rsidRPr="007C5160">
        <w:rPr>
          <w:lang w:val="en-IE"/>
        </w:rPr>
        <w:t>That is 1 over the right side of the formula above were the value</w:t>
      </w:r>
      <w:r w:rsidR="004A3706" w:rsidRPr="007C5160">
        <w:rPr>
          <w:lang w:val="en-IE"/>
        </w:rPr>
        <w:t xml:space="preserve">, </w:t>
      </w:r>
      <w:r w:rsidR="004A3706" w:rsidRPr="007C5160">
        <w:rPr>
          <w:rFonts w:ascii="Cambria Math" w:hAnsi="Cambria Math" w:cs="Cambria Math"/>
          <w:lang w:val="en-IE"/>
        </w:rPr>
        <w:t>𝛽</w:t>
      </w:r>
      <w:r w:rsidR="004A3706" w:rsidRPr="007C5160">
        <w:rPr>
          <w:lang w:val="en-IE"/>
        </w:rPr>
        <w:t>, is th</w:t>
      </w:r>
      <w:r w:rsidRPr="007C5160">
        <w:rPr>
          <w:lang w:val="en-IE"/>
        </w:rPr>
        <w:t xml:space="preserve">e regression coefficient which generally depends </w:t>
      </w:r>
      <w:r w:rsidR="004A3706" w:rsidRPr="007C5160">
        <w:rPr>
          <w:lang w:val="en-IE"/>
        </w:rPr>
        <w:t>on the other independent variables</w:t>
      </w:r>
      <w:r w:rsidR="00811773" w:rsidRPr="007C5160">
        <w:rPr>
          <w:lang w:val="en-IE"/>
        </w:rPr>
        <w:t xml:space="preserve"> within the given set, meaning t</w:t>
      </w:r>
      <w:r w:rsidR="004A3706" w:rsidRPr="007C5160">
        <w:rPr>
          <w:lang w:val="en-IE"/>
        </w:rPr>
        <w:t>he</w:t>
      </w:r>
      <w:r w:rsidR="00D244D9" w:rsidRPr="007C5160">
        <w:rPr>
          <w:lang w:val="en-IE"/>
        </w:rPr>
        <w:t xml:space="preserve"> value of a</w:t>
      </w:r>
      <w:r w:rsidR="004A3706" w:rsidRPr="007C5160">
        <w:rPr>
          <w:lang w:val="en-IE"/>
        </w:rPr>
        <w:t xml:space="preserve"> partial coefficient for one independent variable will vary, </w:t>
      </w:r>
      <w:r w:rsidR="00D244D9" w:rsidRPr="007C5160">
        <w:rPr>
          <w:lang w:val="en-IE"/>
        </w:rPr>
        <w:t xml:space="preserve">depending </w:t>
      </w:r>
      <w:r w:rsidR="004A3706" w:rsidRPr="007C5160">
        <w:rPr>
          <w:lang w:val="en-IE"/>
        </w:rPr>
        <w:t>on the other independent variables included in the regression equation</w:t>
      </w:r>
      <w:r w:rsidR="00D244D9" w:rsidRPr="007C5160">
        <w:rPr>
          <w:lang w:val="en-IE"/>
        </w:rPr>
        <w:fldChar w:fldCharType="begin"/>
      </w:r>
      <w:r w:rsidR="00635E58">
        <w:rPr>
          <w:lang w:val="en-IE"/>
        </w:rPr>
        <w:instrText xml:space="preserve"> ADDIN ZOTERO_ITEM CSL_CITATION {"citationID":"JW1z1l9y","properties":{"formattedCitation":"(11)","plainCitation":"(11)","noteIndex":0},"citationItems":[{"id":242,"uris":["http://zotero.org/users/4426165/items/CYCU96CY"],"uri":["http://zotero.org/users/4426165/items/CYCU96CY"],"itemData":{"id":242,"type":"webpage","title":"Linear predictor function","URL":"https://ipfs.io/ipfs/QmXoypizjW3WknFiJnKLwHCnL72vedxjQkDDP1mXWo6uco/wiki/Linear_predictor_function.html","accessed":{"date-parts":[["2018",3,28]]}}}],"schema":"https://github.com/citation-style-language/schema/raw/master/csl-citation.json"} </w:instrText>
      </w:r>
      <w:r w:rsidR="00D244D9" w:rsidRPr="007C5160">
        <w:rPr>
          <w:lang w:val="en-IE"/>
        </w:rPr>
        <w:fldChar w:fldCharType="separate"/>
      </w:r>
      <w:r w:rsidR="00635E58" w:rsidRPr="00635E58">
        <w:t>(11)</w:t>
      </w:r>
      <w:r w:rsidR="00D244D9" w:rsidRPr="007C5160">
        <w:rPr>
          <w:lang w:val="en-IE"/>
        </w:rPr>
        <w:fldChar w:fldCharType="end"/>
      </w:r>
      <w:r w:rsidR="004A3706" w:rsidRPr="007C5160">
        <w:rPr>
          <w:lang w:val="en-IE"/>
        </w:rPr>
        <w:t>.</w:t>
      </w:r>
    </w:p>
    <w:p w:rsidR="00635E58" w:rsidRDefault="00635E58" w:rsidP="00320B5C">
      <w:pPr>
        <w:ind w:left="0"/>
        <w:rPr>
          <w:lang w:val="en-IE"/>
        </w:rPr>
      </w:pPr>
      <w:r>
        <w:rPr>
          <w:lang w:val="en-IE"/>
        </w:rPr>
        <w:t>To date logistic regression has been used in a Six Sigma project in health care, that aimed to predict if a patient would go with a rehabilitation programme or not given specific features</w:t>
      </w:r>
      <w:r>
        <w:rPr>
          <w:lang w:val="en-IE"/>
        </w:rPr>
        <w:fldChar w:fldCharType="begin"/>
      </w:r>
      <w:r>
        <w:rPr>
          <w:lang w:val="en-IE"/>
        </w:rPr>
        <w:instrText xml:space="preserve"> ADDIN ZOTERO_ITEM CSL_CITATION {"citationID":"JyljZspn","properties":{"formattedCitation":"(12)","plainCitation":"(12)","noteIndex":0},"citationItems":[{"id":307,"uris":["http://zotero.org/users/4426165/items/KTWRG3VY"],"uri":["http://zotero.org/users/4426165/items/KTWRG3VY"],"itemData":{"id":307,"type":"article-journal","title":"Case Study: An Application of Logistic Regression in a Six Sigma Project in Health Care","container-title":"Quality Engineering","page":"113-124","volume":"23","issue":"2","source":"CrossRef","abstract":"Health care today is facing serious problems: quality of care does not meet patients’ needs and costs are exploding. In the cardiology department of the Virga Jesse Hospital in Belgium, discharged patients are advised to participate in a rehabilitation program. However, many of the discharged patients do not join the program, and others quit before being declared cured (a so-called dropout). An improvement project was started that aims to increase revenues by either attracting more patients to the rehabilitation program or reducing the fraction of dropouts.","DOI":"10.1080/08982112.2011.553761","ISSN":"0898-2112, 1532-4222","shortTitle":"Case Study","language":"en","author":[{"family":"Meulen","given":"Frank","non-dropping-particle":"van der"},{"family":"Vermaat","given":"Thijs"},{"family":"Willems","given":"Pieter"}],"issued":{"date-parts":[["2011",3,2]]}}}],"schema":"https://github.com/citation-style-language/schema/raw/master/csl-citation.json"} </w:instrText>
      </w:r>
      <w:r>
        <w:rPr>
          <w:lang w:val="en-IE"/>
        </w:rPr>
        <w:fldChar w:fldCharType="separate"/>
      </w:r>
      <w:r w:rsidRPr="00635E58">
        <w:t>(12)</w:t>
      </w:r>
      <w:r>
        <w:rPr>
          <w:lang w:val="en-IE"/>
        </w:rPr>
        <w:fldChar w:fldCharType="end"/>
      </w:r>
      <w:r w:rsidR="00145F37">
        <w:rPr>
          <w:lang w:val="en-IE"/>
        </w:rPr>
        <w:t>. It</w:t>
      </w:r>
      <w:r>
        <w:rPr>
          <w:lang w:val="en-IE"/>
        </w:rPr>
        <w:t xml:space="preserve"> has also been used in </w:t>
      </w:r>
      <w:r w:rsidR="00613A8F">
        <w:rPr>
          <w:lang w:val="en-IE"/>
        </w:rPr>
        <w:t>predicting the length of a hospital stay</w:t>
      </w:r>
      <w:r w:rsidR="00613A8F">
        <w:rPr>
          <w:lang w:val="en-IE"/>
        </w:rPr>
        <w:fldChar w:fldCharType="begin"/>
      </w:r>
      <w:r w:rsidR="00613A8F">
        <w:rPr>
          <w:lang w:val="en-IE"/>
        </w:rPr>
        <w:instrText xml:space="preserve"> ADDIN ZOTERO_ITEM CSL_CITATION {"citationID":"whOiZAw6","properties":{"formattedCitation":"(13)","plainCitation":"(13)","noteIndex":0},"citationItems":[{"id":309,"uris":["http://zotero.org/users/4426165/items/VLISYZLM"],"uri":["http://zotero.org/users/4426165/items/VLISYZLM"],"itemData":{"id":309,"type":"article","title":"HAL PDF Full Text","URL":"https://hal.archives-ouvertes.fr/hal-01081557/document","accessed":{"date-parts":[["2018",4,10]]}}}],"schema":"https://github.com/citation-style-language/schema/raw/master/csl-citation.json"} </w:instrText>
      </w:r>
      <w:r w:rsidR="00613A8F">
        <w:rPr>
          <w:lang w:val="en-IE"/>
        </w:rPr>
        <w:fldChar w:fldCharType="separate"/>
      </w:r>
      <w:r w:rsidR="00613A8F" w:rsidRPr="00613A8F">
        <w:t>(13)</w:t>
      </w:r>
      <w:r w:rsidR="00613A8F">
        <w:rPr>
          <w:lang w:val="en-IE"/>
        </w:rPr>
        <w:fldChar w:fldCharType="end"/>
      </w:r>
      <w:r w:rsidR="00613A8F">
        <w:rPr>
          <w:lang w:val="en-IE"/>
        </w:rPr>
        <w:t>.</w:t>
      </w:r>
      <w:r>
        <w:rPr>
          <w:lang w:val="en-IE"/>
        </w:rPr>
        <w:t xml:space="preserve">  </w:t>
      </w:r>
    </w:p>
    <w:p w:rsidR="009755D2" w:rsidRDefault="009755D2" w:rsidP="00320B5C">
      <w:pPr>
        <w:ind w:left="0"/>
        <w:rPr>
          <w:lang w:val="en-IE"/>
        </w:rPr>
      </w:pPr>
    </w:p>
    <w:p w:rsidR="0040731D" w:rsidRPr="007C5160" w:rsidRDefault="0040731D" w:rsidP="00320B5C">
      <w:pPr>
        <w:ind w:left="0"/>
        <w:rPr>
          <w:lang w:val="en-IE"/>
        </w:rPr>
      </w:pPr>
    </w:p>
    <w:p w:rsidR="000E30CA" w:rsidRPr="007C5160" w:rsidRDefault="00D244D9" w:rsidP="009755D2">
      <w:pPr>
        <w:pStyle w:val="Heading3"/>
      </w:pPr>
      <w:bookmarkStart w:id="20" w:name="_Toc511165195"/>
      <w:r w:rsidRPr="007C5160">
        <w:lastRenderedPageBreak/>
        <w:t>Random Forrest</w:t>
      </w:r>
      <w:bookmarkEnd w:id="20"/>
    </w:p>
    <w:p w:rsidR="005F6E27" w:rsidRPr="007C5160" w:rsidRDefault="00C332FE" w:rsidP="00320B5C">
      <w:pPr>
        <w:ind w:left="0"/>
        <w:rPr>
          <w:lang w:val="en-IE"/>
        </w:rPr>
      </w:pPr>
      <w:r w:rsidRPr="007C5160">
        <w:rPr>
          <w:lang w:val="en-IE"/>
        </w:rPr>
        <w:t>The Random Forest (RF) is a type of additive model, it makes predictions by combining decisions using a sequence of base models. The R</w:t>
      </w:r>
      <w:r w:rsidR="008C3D82">
        <w:rPr>
          <w:lang w:val="en-IE"/>
        </w:rPr>
        <w:t>F model is defined below</w:t>
      </w:r>
      <w:r w:rsidR="00145F37">
        <w:rPr>
          <w:lang w:val="en-IE"/>
        </w:rPr>
        <w:t xml:space="preserve"> in figure 3</w:t>
      </w:r>
      <w:r w:rsidR="008C3D82">
        <w:rPr>
          <w:lang w:val="en-IE"/>
        </w:rPr>
        <w:t>.</w:t>
      </w:r>
    </w:p>
    <w:p w:rsidR="00C332FE" w:rsidRPr="007C5160" w:rsidRDefault="00C332FE" w:rsidP="00320B5C">
      <w:pPr>
        <w:keepNext/>
        <w:ind w:left="0"/>
        <w:jc w:val="center"/>
      </w:pPr>
      <w:r w:rsidRPr="007C5160">
        <w:rPr>
          <w:noProof/>
          <w:lang w:eastAsia="en-GB"/>
        </w:rPr>
        <w:drawing>
          <wp:inline distT="0" distB="0" distL="0" distR="0" wp14:anchorId="2F7800B7" wp14:editId="40649312">
            <wp:extent cx="4004885" cy="581341"/>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19677" cy="583488"/>
                    </a:xfrm>
                    <a:prstGeom prst="rect">
                      <a:avLst/>
                    </a:prstGeom>
                  </pic:spPr>
                </pic:pic>
              </a:graphicData>
            </a:graphic>
          </wp:inline>
        </w:drawing>
      </w:r>
    </w:p>
    <w:p w:rsidR="00C332FE" w:rsidRPr="007C5160" w:rsidRDefault="00C332FE" w:rsidP="00320B5C">
      <w:pPr>
        <w:pStyle w:val="Caption"/>
        <w:ind w:left="0"/>
        <w:jc w:val="center"/>
      </w:pPr>
      <w:bookmarkStart w:id="21" w:name="_Toc510552618"/>
      <w:bookmarkStart w:id="22" w:name="_Toc510708952"/>
      <w:r w:rsidRPr="007C5160">
        <w:t xml:space="preserve">Figure </w:t>
      </w:r>
      <w:r w:rsidRPr="007C5160">
        <w:fldChar w:fldCharType="begin"/>
      </w:r>
      <w:r w:rsidRPr="007C5160">
        <w:instrText xml:space="preserve"> SEQ Figure \* ARABIC </w:instrText>
      </w:r>
      <w:r w:rsidRPr="007C5160">
        <w:fldChar w:fldCharType="separate"/>
      </w:r>
      <w:r w:rsidR="009E377D">
        <w:rPr>
          <w:noProof/>
        </w:rPr>
        <w:t>3</w:t>
      </w:r>
      <w:r w:rsidRPr="007C5160">
        <w:fldChar w:fldCharType="end"/>
      </w:r>
      <w:r w:rsidRPr="007C5160">
        <w:t xml:space="preserve"> Random Forrest Regressing Formula</w:t>
      </w:r>
      <w:bookmarkEnd w:id="21"/>
      <w:bookmarkEnd w:id="22"/>
    </w:p>
    <w:p w:rsidR="00087C88" w:rsidRDefault="007069F0" w:rsidP="00320B5C">
      <w:pPr>
        <w:ind w:left="0"/>
        <w:rPr>
          <w:lang w:val="en-IE"/>
        </w:rPr>
      </w:pPr>
      <w:r w:rsidRPr="007C5160">
        <w:rPr>
          <w:lang w:val="en-IE"/>
        </w:rPr>
        <w:t>This is where the output or</w:t>
      </w:r>
      <w:r w:rsidR="00C332FE" w:rsidRPr="007C5160">
        <w:rPr>
          <w:lang w:val="en-IE"/>
        </w:rPr>
        <w:t xml:space="preserve"> final model g is the sum of simple base models fi. </w:t>
      </w:r>
      <w:r w:rsidRPr="007C5160">
        <w:rPr>
          <w:lang w:val="en-IE"/>
        </w:rPr>
        <w:t>Meaning that each base classifier is in its self a</w:t>
      </w:r>
      <w:r w:rsidR="00C332FE" w:rsidRPr="007C5160">
        <w:rPr>
          <w:lang w:val="en-IE"/>
        </w:rPr>
        <w:t xml:space="preserve"> simple decision tree. This</w:t>
      </w:r>
      <w:r w:rsidRPr="007C5160">
        <w:rPr>
          <w:lang w:val="en-IE"/>
        </w:rPr>
        <w:t xml:space="preserve"> is a</w:t>
      </w:r>
      <w:r w:rsidR="00E50905" w:rsidRPr="007C5160">
        <w:rPr>
          <w:lang w:val="en-IE"/>
        </w:rPr>
        <w:t xml:space="preserve"> very broad technique of</w:t>
      </w:r>
      <w:r w:rsidRPr="007C5160">
        <w:rPr>
          <w:lang w:val="en-IE"/>
        </w:rPr>
        <w:t xml:space="preserve"> using multiple models for getting a</w:t>
      </w:r>
      <w:r w:rsidR="00C332FE" w:rsidRPr="007C5160">
        <w:rPr>
          <w:lang w:val="en-IE"/>
        </w:rPr>
        <w:t xml:space="preserve"> better predictive performance</w:t>
      </w:r>
      <w:r w:rsidR="00E50905" w:rsidRPr="007C5160">
        <w:rPr>
          <w:lang w:val="en-IE"/>
        </w:rPr>
        <w:t xml:space="preserve"> result. It is called model ensembling, i</w:t>
      </w:r>
      <w:r w:rsidR="00C332FE" w:rsidRPr="007C5160">
        <w:rPr>
          <w:lang w:val="en-IE"/>
        </w:rPr>
        <w:t>n</w:t>
      </w:r>
      <w:r w:rsidR="00E50905" w:rsidRPr="007C5160">
        <w:rPr>
          <w:lang w:val="en-IE"/>
        </w:rPr>
        <w:t xml:space="preserve"> random forests all</w:t>
      </w:r>
      <w:r w:rsidR="00C332FE" w:rsidRPr="007C5160">
        <w:rPr>
          <w:lang w:val="en-IE"/>
        </w:rPr>
        <w:t xml:space="preserve"> base models are constructed </w:t>
      </w:r>
      <w:r w:rsidR="00E50905" w:rsidRPr="007C5160">
        <w:rPr>
          <w:lang w:val="en-IE"/>
        </w:rPr>
        <w:t>independently</w:t>
      </w:r>
      <w:r w:rsidR="00E50905" w:rsidRPr="007C5160">
        <w:rPr>
          <w:lang w:val="en-IE"/>
        </w:rPr>
        <w:fldChar w:fldCharType="begin"/>
      </w:r>
      <w:r w:rsidR="00613A8F">
        <w:rPr>
          <w:lang w:val="en-IE"/>
        </w:rPr>
        <w:instrText xml:space="preserve"> ADDIN ZOTERO_ITEM CSL_CITATION {"citationID":"Hksn503P","properties":{"formattedCitation":"(14)","plainCitation":"(14)","noteIndex":0},"citationItems":[{"id":247,"uris":["http://zotero.org/users/4426165/items/7NXU6B6D"],"uri":["http://zotero.org/users/4426165/items/7NXU6B6D"],"itemData":{"id":247,"type":"article","title":"Random Forest Regression | Turi Machine Learning Platform User Guide","URL":"https://turi.com/learn/userguide/supervised-learning/random_forest_regression.html","accessed":{"date-parts":[["2018",3,28]]}}}],"schema":"https://github.com/citation-style-language/schema/raw/master/csl-citation.json"} </w:instrText>
      </w:r>
      <w:r w:rsidR="00E50905" w:rsidRPr="007C5160">
        <w:rPr>
          <w:lang w:val="en-IE"/>
        </w:rPr>
        <w:fldChar w:fldCharType="separate"/>
      </w:r>
      <w:r w:rsidR="00613A8F" w:rsidRPr="00613A8F">
        <w:t>(14)</w:t>
      </w:r>
      <w:r w:rsidR="00E50905" w:rsidRPr="007C5160">
        <w:rPr>
          <w:lang w:val="en-IE"/>
        </w:rPr>
        <w:fldChar w:fldCharType="end"/>
      </w:r>
      <w:r w:rsidR="00C332FE" w:rsidRPr="007C5160">
        <w:rPr>
          <w:lang w:val="en-IE"/>
        </w:rPr>
        <w:t>.</w:t>
      </w:r>
    </w:p>
    <w:p w:rsidR="00613A8F" w:rsidRPr="007C5160" w:rsidRDefault="00613A8F" w:rsidP="00320B5C">
      <w:pPr>
        <w:ind w:left="0"/>
        <w:rPr>
          <w:lang w:val="en-IE"/>
        </w:rPr>
      </w:pPr>
      <w:r>
        <w:rPr>
          <w:lang w:val="en-IE"/>
        </w:rPr>
        <w:t>Application</w:t>
      </w:r>
      <w:r w:rsidR="00145F37">
        <w:rPr>
          <w:lang w:val="en-IE"/>
        </w:rPr>
        <w:t>s</w:t>
      </w:r>
      <w:r>
        <w:rPr>
          <w:lang w:val="en-IE"/>
        </w:rPr>
        <w:t xml:space="preserve"> within the health care sector</w:t>
      </w:r>
      <w:r w:rsidR="00145F37">
        <w:rPr>
          <w:lang w:val="en-IE"/>
        </w:rPr>
        <w:t>, where</w:t>
      </w:r>
      <w:r>
        <w:rPr>
          <w:lang w:val="en-IE"/>
        </w:rPr>
        <w:t xml:space="preserve"> RF has be</w:t>
      </w:r>
      <w:r w:rsidR="00145F37">
        <w:rPr>
          <w:lang w:val="en-IE"/>
        </w:rPr>
        <w:t>en applied</w:t>
      </w:r>
      <w:r>
        <w:rPr>
          <w:lang w:val="en-IE"/>
        </w:rPr>
        <w:t xml:space="preserve"> include </w:t>
      </w:r>
      <w:r w:rsidRPr="00613A8F">
        <w:rPr>
          <w:lang w:val="en-IE"/>
        </w:rPr>
        <w:t>Diabetic Retinopathy Classification Analyses</w:t>
      </w:r>
      <w:r>
        <w:rPr>
          <w:lang w:val="en-IE"/>
        </w:rPr>
        <w:fldChar w:fldCharType="begin"/>
      </w:r>
      <w:r>
        <w:rPr>
          <w:lang w:val="en-IE"/>
        </w:rPr>
        <w:instrText xml:space="preserve"> ADDIN ZOTERO_ITEM CSL_CITATION {"citationID":"xo9Of8Du","properties":{"formattedCitation":"(15)","plainCitation":"(15)","noteIndex":0},"citationItems":[{"id":312,"uris":["http://zotero.org/users/4426165/items/TUGPCIMS"],"uri":["http://zotero.org/users/4426165/items/TUGPCIMS"],"itemData":{"id":312,"type":"article","title":"PubMed Central Full Text PDF","URL":"https://www.ncbi.nlm.nih.gov/pmc/articles/PMC4062420/pdf/pone.0098587.pdf","accessed":{"date-parts":[["2018",4,10]]}}}],"schema":"https://github.com/citation-style-language/schema/raw/master/csl-citation.json"} </w:instrText>
      </w:r>
      <w:r>
        <w:rPr>
          <w:lang w:val="en-IE"/>
        </w:rPr>
        <w:fldChar w:fldCharType="separate"/>
      </w:r>
      <w:r w:rsidRPr="00613A8F">
        <w:t>(15)</w:t>
      </w:r>
      <w:r>
        <w:rPr>
          <w:lang w:val="en-IE"/>
        </w:rPr>
        <w:fldChar w:fldCharType="end"/>
      </w:r>
      <w:r>
        <w:rPr>
          <w:lang w:val="en-IE"/>
        </w:rPr>
        <w:t xml:space="preserve">. It has also been used in the detection and prediction of </w:t>
      </w:r>
      <w:r w:rsidRPr="00613A8F">
        <w:rPr>
          <w:lang w:val="en-IE"/>
        </w:rPr>
        <w:t>Alzheimer's disease</w:t>
      </w:r>
      <w:r>
        <w:rPr>
          <w:lang w:val="en-IE"/>
        </w:rPr>
        <w:fldChar w:fldCharType="begin"/>
      </w:r>
      <w:r>
        <w:rPr>
          <w:lang w:val="en-IE"/>
        </w:rPr>
        <w:instrText xml:space="preserve"> ADDIN ZOTERO_ITEM CSL_CITATION {"citationID":"Xy64lWV1","properties":{"formattedCitation":"(16)","plainCitation":"(16)","noteIndex":0},"citationItems":[{"id":318,"uris":["http://zotero.org/users/4426165/items/QUP6JDQP"],"uri":["http://zotero.org/users/4426165/items/QUP6JDQP"],"itemData":{"id":318,"type":"article","title":"ScienceDirect Full Text PDF","URL":"https://ac.els-cdn.com/S2213158214001326/1-s2.0-S2213158214001326-main.pdf?_tid=ccd9d81b-f979-4f7c-ab00-e8f9968cf8a9&amp;acdnat=1523380958_c5b78435b2e01bb0a70b3f25501ed4bf","accessed":{"date-parts":[["2018",4,10]]}}}],"schema":"https://github.com/citation-style-language/schema/raw/master/csl-citation.json"} </w:instrText>
      </w:r>
      <w:r>
        <w:rPr>
          <w:lang w:val="en-IE"/>
        </w:rPr>
        <w:fldChar w:fldCharType="separate"/>
      </w:r>
      <w:r w:rsidRPr="00613A8F">
        <w:t>(16)</w:t>
      </w:r>
      <w:r>
        <w:rPr>
          <w:lang w:val="en-IE"/>
        </w:rPr>
        <w:fldChar w:fldCharType="end"/>
      </w:r>
      <w:r>
        <w:rPr>
          <w:lang w:val="en-IE"/>
        </w:rPr>
        <w:t>.</w:t>
      </w:r>
    </w:p>
    <w:p w:rsidR="00D244D9" w:rsidRPr="007C5160" w:rsidRDefault="00E709E9" w:rsidP="00320B5C">
      <w:pPr>
        <w:pStyle w:val="Heading3"/>
      </w:pPr>
      <w:bookmarkStart w:id="23" w:name="_Toc511165196"/>
      <w:r w:rsidRPr="007C5160">
        <w:t>Support Vector Machines</w:t>
      </w:r>
      <w:bookmarkEnd w:id="23"/>
      <w:r w:rsidR="00D244D9" w:rsidRPr="007C5160">
        <w:t xml:space="preserve"> </w:t>
      </w:r>
    </w:p>
    <w:p w:rsidR="00D244D9" w:rsidRDefault="00D244D9" w:rsidP="00320B5C">
      <w:pPr>
        <w:ind w:left="0"/>
        <w:rPr>
          <w:lang w:val="en-IE"/>
        </w:rPr>
      </w:pPr>
      <w:r w:rsidRPr="007C5160">
        <w:rPr>
          <w:lang w:val="en-IE"/>
        </w:rPr>
        <w:t>Support Vector Machines (SVMs) work by plotting each instance as a point in either a 2D or 3D space. Linear SVMs aim to separate the classes within this plotted space using a straight-line that supports the ‘optimum separating hyperplane’, this is an area parallel to the separating line. The ‘optimum separating hyperplane’ is the plane that has the largest gap between the outer bounds of the plane</w:t>
      </w:r>
      <w:r w:rsidR="00E709E9" w:rsidRPr="007C5160">
        <w:rPr>
          <w:lang w:val="en-IE"/>
        </w:rPr>
        <w:t>, thus being</w:t>
      </w:r>
      <w:r w:rsidRPr="007C5160">
        <w:rPr>
          <w:lang w:val="en-IE"/>
        </w:rPr>
        <w:t xml:space="preserve"> the largest area. This allows for</w:t>
      </w:r>
      <w:r w:rsidR="00E709E9" w:rsidRPr="007C5160">
        <w:rPr>
          <w:lang w:val="en-IE"/>
        </w:rPr>
        <w:t xml:space="preserve"> the plotting of new and </w:t>
      </w:r>
      <w:r w:rsidRPr="007C5160">
        <w:rPr>
          <w:lang w:val="en-IE"/>
        </w:rPr>
        <w:t>unseen data in the same way</w:t>
      </w:r>
      <w:r w:rsidR="00E709E9" w:rsidRPr="007C5160">
        <w:rPr>
          <w:lang w:val="en-IE"/>
        </w:rPr>
        <w:t>.</w:t>
      </w:r>
      <w:r w:rsidRPr="007C5160">
        <w:rPr>
          <w:lang w:val="en-IE"/>
        </w:rPr>
        <w:t xml:space="preserve"> </w:t>
      </w:r>
      <w:r w:rsidR="00E709E9" w:rsidRPr="007C5160">
        <w:rPr>
          <w:lang w:val="en-IE"/>
        </w:rPr>
        <w:t>Depending</w:t>
      </w:r>
      <w:r w:rsidRPr="007C5160">
        <w:rPr>
          <w:lang w:val="en-IE"/>
        </w:rPr>
        <w:t xml:space="preserve"> on where it is plotted in relation to the optimal hyperplane, the label is predicted. </w:t>
      </w:r>
      <w:r w:rsidR="00E709E9" w:rsidRPr="007C5160">
        <w:rPr>
          <w:lang w:val="en-IE"/>
        </w:rPr>
        <w:t>In a linear SVM, that has</w:t>
      </w:r>
      <w:r w:rsidRPr="007C5160">
        <w:rPr>
          <w:lang w:val="en-IE"/>
        </w:rPr>
        <w:t xml:space="preserve"> less variance within the class instances, the hyperplane can be defined well and there is clear</w:t>
      </w:r>
      <w:r w:rsidR="00E709E9" w:rsidRPr="007C5160">
        <w:rPr>
          <w:lang w:val="en-IE"/>
        </w:rPr>
        <w:t xml:space="preserve"> separation between classes</w:t>
      </w:r>
      <w:r w:rsidR="00E709E9" w:rsidRPr="007C5160">
        <w:rPr>
          <w:lang w:val="en-IE"/>
        </w:rPr>
        <w:fldChar w:fldCharType="begin"/>
      </w:r>
      <w:r w:rsidR="00613A8F">
        <w:rPr>
          <w:lang w:val="en-IE"/>
        </w:rPr>
        <w:instrText xml:space="preserve"> ADDIN ZOTERO_ITEM CSL_CITATION {"citationID":"bM4QZBZU","properties":{"formattedCitation":"(17)","plainCitation":"(17)","noteIndex":0},"citationItems":[{"id":244,"uris":["http://zotero.org/users/4426165/items/TTASN36T"],"uri":["http://zotero.org/users/4426165/items/TTASN36T"],"itemData":{"id":244,"type":"article","title":"Kotsiantis et al. - 2006 - Machine learning a review of classification and c.pdf","URL":"http://www.cs.bham.ac.uk/~pxt/IDA/class_rev.pdf","accessed":{"date-parts":[["2018",3,28]]}}}],"schema":"https://github.com/citation-style-language/schema/raw/master/csl-citation.json"} </w:instrText>
      </w:r>
      <w:r w:rsidR="00E709E9" w:rsidRPr="007C5160">
        <w:rPr>
          <w:lang w:val="en-IE"/>
        </w:rPr>
        <w:fldChar w:fldCharType="separate"/>
      </w:r>
      <w:r w:rsidR="00613A8F" w:rsidRPr="00613A8F">
        <w:t>(17)</w:t>
      </w:r>
      <w:r w:rsidR="00E709E9" w:rsidRPr="007C5160">
        <w:rPr>
          <w:lang w:val="en-IE"/>
        </w:rPr>
        <w:fldChar w:fldCharType="end"/>
      </w:r>
      <w:r w:rsidRPr="007C5160">
        <w:rPr>
          <w:lang w:val="en-IE"/>
        </w:rPr>
        <w:t xml:space="preserve">.  </w:t>
      </w:r>
    </w:p>
    <w:p w:rsidR="00613A8F" w:rsidRPr="007C5160" w:rsidRDefault="00613A8F" w:rsidP="00320B5C">
      <w:pPr>
        <w:ind w:left="0"/>
        <w:rPr>
          <w:lang w:val="en-IE"/>
        </w:rPr>
      </w:pPr>
      <w:r>
        <w:rPr>
          <w:lang w:val="en-IE"/>
        </w:rPr>
        <w:t>SVM has been used in the prediction of diabetes</w:t>
      </w:r>
      <w:r>
        <w:rPr>
          <w:lang w:val="en-IE"/>
        </w:rPr>
        <w:fldChar w:fldCharType="begin"/>
      </w:r>
      <w:r>
        <w:rPr>
          <w:lang w:val="en-IE"/>
        </w:rPr>
        <w:instrText xml:space="preserve"> ADDIN ZOTERO_ITEM CSL_CITATION {"citationID":"XLBIYjXB","properties":{"formattedCitation":"(18)","plainCitation":"(18)","noteIndex":0},"citationItems":[{"id":319,"uris":["http://zotero.org/users/4426165/items/463PYV2C"],"uri":["http://zotero.org/users/4426165/items/463PYV2C"],"itemData":{"id":319,"type":"article","title":"Yu et al. - 2010 - Application of support vector machine modeling for.pdf","URL":"https://bmcmedinformdecismak.biomedcentral.com/track/pdf/10.1186/1472-6947-10-16","accessed":{"date-parts":[["2018",4,10]]}}}],"schema":"https://github.com/citation-style-language/schema/raw/master/csl-citation.json"} </w:instrText>
      </w:r>
      <w:r>
        <w:rPr>
          <w:lang w:val="en-IE"/>
        </w:rPr>
        <w:fldChar w:fldCharType="separate"/>
      </w:r>
      <w:r w:rsidRPr="00613A8F">
        <w:t>(18)</w:t>
      </w:r>
      <w:r>
        <w:rPr>
          <w:lang w:val="en-IE"/>
        </w:rPr>
        <w:fldChar w:fldCharType="end"/>
      </w:r>
      <w:r>
        <w:rPr>
          <w:lang w:val="en-IE"/>
        </w:rPr>
        <w:t>. It has also been used for providing automatic medical diagnosis</w:t>
      </w:r>
      <w:r>
        <w:rPr>
          <w:lang w:val="en-IE"/>
        </w:rPr>
        <w:fldChar w:fldCharType="begin"/>
      </w:r>
      <w:r>
        <w:rPr>
          <w:lang w:val="en-IE"/>
        </w:rPr>
        <w:instrText xml:space="preserve"> ADDIN ZOTERO_ITEM CSL_CITATION {"citationID":"yjiOE2BZ","properties":{"formattedCitation":"(19)","plainCitation":"(19)","noteIndex":0},"citationItems":[{"id":321,"uris":["http://zotero.org/users/4426165/items/PC3KRIHJ"],"uri":["http://zotero.org/users/4426165/items/PC3KRIHJ"],"itemData":{"id":321,"type":"article","title":"Kampouraki et al. - 2013 - e-Doctor A Web based Support Vector Machine for A.pdf","URL":"https://ac.els-cdn.com/S1877042813003716/1-s2.0-S1877042813003716-main.pdf?_tid=c0eaaf15-bb14-4cfd-9ebb-4ee28e46f7ff&amp;acdnat=1523381527_7461fbf863d60e315506733bb4747285","accessed":{"date-parts":[["2018",4,10]]}}}],"schema":"https://github.com/citation-style-language/schema/raw/master/csl-citation.json"} </w:instrText>
      </w:r>
      <w:r>
        <w:rPr>
          <w:lang w:val="en-IE"/>
        </w:rPr>
        <w:fldChar w:fldCharType="separate"/>
      </w:r>
      <w:r w:rsidRPr="00613A8F">
        <w:t>(19)</w:t>
      </w:r>
      <w:r>
        <w:rPr>
          <w:lang w:val="en-IE"/>
        </w:rPr>
        <w:fldChar w:fldCharType="end"/>
      </w:r>
      <w:r>
        <w:rPr>
          <w:lang w:val="en-IE"/>
        </w:rPr>
        <w:t>.</w:t>
      </w:r>
    </w:p>
    <w:p w:rsidR="00F05CF4" w:rsidRPr="007C5160" w:rsidRDefault="00F05CF4" w:rsidP="00320B5C">
      <w:pPr>
        <w:pStyle w:val="Heading3"/>
      </w:pPr>
      <w:bookmarkStart w:id="24" w:name="_Toc511165197"/>
      <w:r w:rsidRPr="007C5160">
        <w:lastRenderedPageBreak/>
        <w:t>Linear Discriminant Analysis</w:t>
      </w:r>
      <w:bookmarkEnd w:id="24"/>
    </w:p>
    <w:p w:rsidR="00C37E87" w:rsidRDefault="00F05CF4" w:rsidP="00320B5C">
      <w:pPr>
        <w:ind w:left="0"/>
      </w:pPr>
      <w:r w:rsidRPr="007C5160">
        <w:t xml:space="preserve">Similar to an LR model, but without the limitations of having a two class classifier. What this means is that if you have more than two classes or prediction outcomes, then Linear Discriminant Analysis (LDA) would be a better classification technique. </w:t>
      </w:r>
    </w:p>
    <w:p w:rsidR="00C37E87" w:rsidRDefault="00F05CF4" w:rsidP="00320B5C">
      <w:pPr>
        <w:ind w:left="0"/>
      </w:pPr>
      <w:r w:rsidRPr="007C5160">
        <w:t>A representation of LDA consists of statistical properties of the data, calculated for each class. For single variable (x)</w:t>
      </w:r>
      <w:r w:rsidR="00FA3D5F" w:rsidRPr="007C5160">
        <w:t xml:space="preserve"> input,</w:t>
      </w:r>
      <w:r w:rsidRPr="007C5160">
        <w:t xml:space="preserve"> this is the mean and the variance of </w:t>
      </w:r>
      <w:r w:rsidR="00FA3D5F" w:rsidRPr="007C5160">
        <w:t>the variable for each class and with multiple variables it</w:t>
      </w:r>
      <w:r w:rsidRPr="007C5160">
        <w:t xml:space="preserve"> is the same</w:t>
      </w:r>
      <w:r w:rsidR="00FA3D5F" w:rsidRPr="007C5160">
        <w:t>,</w:t>
      </w:r>
      <w:r w:rsidRPr="007C5160">
        <w:t xml:space="preserve"> properties</w:t>
      </w:r>
      <w:r w:rsidR="00FA3D5F" w:rsidRPr="007C5160">
        <w:t xml:space="preserve"> are</w:t>
      </w:r>
      <w:r w:rsidRPr="007C5160">
        <w:t xml:space="preserve"> calculated over the multivariate Gaussian, </w:t>
      </w:r>
      <w:r w:rsidR="00FA3D5F" w:rsidRPr="007C5160">
        <w:t>or</w:t>
      </w:r>
      <w:r w:rsidRPr="007C5160">
        <w:t xml:space="preserve"> the means and the covariance matrix. </w:t>
      </w:r>
    </w:p>
    <w:p w:rsidR="00C37E87" w:rsidRDefault="00FA3D5F" w:rsidP="00320B5C">
      <w:pPr>
        <w:ind w:left="0"/>
      </w:pPr>
      <w:r w:rsidRPr="007C5160">
        <w:t>These</w:t>
      </w:r>
      <w:r w:rsidR="00F05CF4" w:rsidRPr="007C5160">
        <w:t xml:space="preserve"> pr</w:t>
      </w:r>
      <w:r w:rsidRPr="007C5160">
        <w:t>operties are estimated from the data and input</w:t>
      </w:r>
      <w:r w:rsidR="00F05CF4" w:rsidRPr="007C5160">
        <w:t xml:space="preserve"> into the LDA equation</w:t>
      </w:r>
      <w:r w:rsidRPr="007C5160">
        <w:t xml:space="preserve"> in order</w:t>
      </w:r>
      <w:r w:rsidR="00F05CF4" w:rsidRPr="007C5160">
        <w:t xml:space="preserve"> to make predictions.</w:t>
      </w:r>
      <w:r w:rsidRPr="007C5160">
        <w:t xml:space="preserve"> LDA makes predictions by estimating the probability that a new set of inputs belongs to each class. </w:t>
      </w:r>
    </w:p>
    <w:p w:rsidR="00A140E8" w:rsidRDefault="00FA3D5F" w:rsidP="00320B5C">
      <w:pPr>
        <w:ind w:left="0"/>
      </w:pPr>
      <w:r w:rsidRPr="007C5160">
        <w:t>The class that gets the highest probability is the output class and a prediction is made. The model uses Bayes Theorem to estimate the probabilities</w:t>
      </w:r>
      <w:r w:rsidRPr="007C5160">
        <w:fldChar w:fldCharType="begin"/>
      </w:r>
      <w:r w:rsidR="00613A8F">
        <w:instrText xml:space="preserve"> ADDIN ZOTERO_ITEM CSL_CITATION {"citationID":"06As87Ro","properties":{"formattedCitation":"(20)","plainCitation":"(20)","noteIndex":0},"citationItems":[{"id":255,"uris":["http://zotero.org/users/4426165/items/DEPIUBNZ"],"uri":["http://zotero.org/users/4426165/items/DEPIUBNZ"],"itemData":{"id":255,"type":"webpage","title":"Linear Discriminant Analysis","container-title":"Dr. Sebastian Raschka","abstract":"Sections","URL":"sebastianraschka.com/Articles/2014_python_lda.html","issued":{"date-parts":[["2014",8,3]]},"accessed":{"date-parts":[["2018",3,29]]}}}],"schema":"https://github.com/citation-style-language/schema/raw/master/csl-citation.json"} </w:instrText>
      </w:r>
      <w:r w:rsidRPr="007C5160">
        <w:fldChar w:fldCharType="separate"/>
      </w:r>
      <w:r w:rsidR="00613A8F" w:rsidRPr="00613A8F">
        <w:t>(20)</w:t>
      </w:r>
      <w:r w:rsidRPr="007C5160">
        <w:fldChar w:fldCharType="end"/>
      </w:r>
      <w:r w:rsidR="00C37E87">
        <w:t xml:space="preserve"> this is depicted in figure 4 below</w:t>
      </w:r>
      <w:r w:rsidRPr="007C5160">
        <w:t>.</w:t>
      </w:r>
      <w:r w:rsidR="00C37E87">
        <w:t xml:space="preserve"> </w:t>
      </w:r>
    </w:p>
    <w:p w:rsidR="00B46674" w:rsidRPr="007C5160" w:rsidRDefault="00B46674" w:rsidP="00320B5C">
      <w:pPr>
        <w:ind w:left="0"/>
      </w:pPr>
      <w:r>
        <w:t>LDA was been used for early detection of mental health d</w:t>
      </w:r>
      <w:r w:rsidRPr="00B46674">
        <w:t>isorders</w:t>
      </w:r>
      <w:r>
        <w:t xml:space="preserve"> only last year</w:t>
      </w:r>
      <w:r>
        <w:fldChar w:fldCharType="begin"/>
      </w:r>
      <w:r>
        <w:instrText xml:space="preserve"> ADDIN ZOTERO_ITEM CSL_CITATION {"citationID":"KB0nyWSI","properties":{"formattedCitation":"(21)","plainCitation":"(21)","noteIndex":0},"citationItems":[{"id":324,"uris":["http://zotero.org/users/4426165/items/UH4M825Y"],"uri":["http://zotero.org/users/4426165/items/UH4M825Y"],"itemData":{"id":324,"type":"article","title":"Full Text PDF","URL":"https://www.researchgate.net/profile/Haoyi_Xiong/publication/309203021_Daehr_A_Discriminant_Analysis_Framework_for_Electronic_Health_Record_Data_and_an_Application_to_Early_Detection_of_Mental_Health_Disorders/links/59cc0af90f7e9bbfdc3b77cf/Daehr-A-Discriminant-Analysis-Framework-for-Electronic-Health-Record-Data-and-an-Application-to-Early-Detection-of-Mental-Health-Disorders.pdf","accessed":{"date-parts":[["2018",4,10]]}}}],"schema":"https://github.com/citation-style-language/schema/raw/master/csl-citation.json"} </w:instrText>
      </w:r>
      <w:r>
        <w:fldChar w:fldCharType="separate"/>
      </w:r>
      <w:r w:rsidRPr="00B46674">
        <w:t>(21)</w:t>
      </w:r>
      <w:r>
        <w:fldChar w:fldCharType="end"/>
      </w:r>
      <w:r>
        <w:t>.</w:t>
      </w:r>
    </w:p>
    <w:p w:rsidR="00453B41" w:rsidRPr="007C5160" w:rsidRDefault="00C37E87" w:rsidP="00320B5C">
      <w:pPr>
        <w:pStyle w:val="Heading3"/>
      </w:pPr>
      <w:bookmarkStart w:id="25" w:name="_Toc511165198"/>
      <w:r>
        <w:t xml:space="preserve">Gaussian </w:t>
      </w:r>
      <w:r w:rsidR="00453B41" w:rsidRPr="007C5160">
        <w:t>Naive Bayes</w:t>
      </w:r>
      <w:bookmarkEnd w:id="25"/>
      <w:r w:rsidR="00453B41" w:rsidRPr="007C5160">
        <w:t xml:space="preserve"> </w:t>
      </w:r>
    </w:p>
    <w:p w:rsidR="00C37E87" w:rsidRDefault="00453B41" w:rsidP="00320B5C">
      <w:pPr>
        <w:spacing w:after="170"/>
        <w:ind w:left="0" w:right="114"/>
      </w:pPr>
      <w:r w:rsidRPr="007C5160">
        <w:t>The</w:t>
      </w:r>
      <w:r w:rsidR="00C37E87">
        <w:t xml:space="preserve"> Gaussian</w:t>
      </w:r>
      <w:r w:rsidRPr="007C5160">
        <w:t xml:space="preserve"> Naive Bayes (</w:t>
      </w:r>
      <w:r w:rsidR="00C37E87">
        <w:t>G</w:t>
      </w:r>
      <w:r w:rsidRPr="007C5160">
        <w:t>NB) classifier uses the probability of each feature in each class to de</w:t>
      </w:r>
      <w:r w:rsidR="008C3D82">
        <w:t>termine the prediction outcome.</w:t>
      </w:r>
      <w:r w:rsidRPr="007C5160">
        <w:t xml:space="preserve"> Then the probability for a feature value appearing in each class is calculated separately to the other features of the set. </w:t>
      </w:r>
    </w:p>
    <w:p w:rsidR="00C37E87" w:rsidRPr="007C5160" w:rsidRDefault="00453B41" w:rsidP="00320B5C">
      <w:pPr>
        <w:spacing w:after="170"/>
        <w:ind w:left="0" w:right="114"/>
      </w:pPr>
      <w:r w:rsidRPr="007C5160">
        <w:t xml:space="preserve">It is these probabilities that are then combined to get the overall probability for that given instance for each class. The class that has the highest probability is selected based on the combined probabilities from the training data. </w:t>
      </w:r>
      <w:r w:rsidR="00C37E87">
        <w:t>G</w:t>
      </w:r>
      <w:r w:rsidRPr="007C5160">
        <w:t>NB classifiers are probabilistic algorithms, they use Bayesian probability theory while assuming no correlation between the features of the set, hence the classifier is considered naive</w:t>
      </w:r>
      <w:r w:rsidR="0008559E" w:rsidRPr="007C5160">
        <w:fldChar w:fldCharType="begin"/>
      </w:r>
      <w:r w:rsidR="00B46674">
        <w:instrText xml:space="preserve"> ADDIN ZOTERO_ITEM CSL_CITATION {"citationID":"GIFUwmah","properties":{"formattedCitation":"(22)","plainCitation":"(22)","noteIndex":0},"citationItems":[{"id":272,"uris":["http://zotero.org/users/4426165/items/P6NGU4SL"],"uri":["http://zotero.org/users/4426165/items/P6NGU4SL"],"itemData":{"id":272,"type":"webpage","title":"Naive Bayes Classifier","URL":"http://www.statsoft.com/Textbook/Naive-Bayes-Classifier","accessed":{"date-parts":[["2018",3,29]]}}}],"schema":"https://github.com/citation-style-language/schema/raw/master/csl-citation.json"} </w:instrText>
      </w:r>
      <w:r w:rsidR="0008559E" w:rsidRPr="007C5160">
        <w:fldChar w:fldCharType="separate"/>
      </w:r>
      <w:r w:rsidR="00B46674" w:rsidRPr="00B46674">
        <w:t>(22)</w:t>
      </w:r>
      <w:r w:rsidR="0008559E" w:rsidRPr="007C5160">
        <w:fldChar w:fldCharType="end"/>
      </w:r>
      <w:r w:rsidRPr="007C5160">
        <w:t xml:space="preserve">. </w:t>
      </w:r>
    </w:p>
    <w:p w:rsidR="00453B41" w:rsidRPr="007C5160" w:rsidRDefault="0008559E" w:rsidP="00320B5C">
      <w:pPr>
        <w:spacing w:after="168"/>
        <w:ind w:left="0" w:right="114"/>
        <w:rPr>
          <w:i/>
          <w:color w:val="161616"/>
          <w:sz w:val="21"/>
          <w:szCs w:val="23"/>
          <w:shd w:val="clear" w:color="auto" w:fill="FFFFFF"/>
        </w:rPr>
      </w:pPr>
      <w:r w:rsidRPr="007C5160">
        <w:rPr>
          <w:color w:val="161616"/>
          <w:sz w:val="23"/>
          <w:szCs w:val="23"/>
          <w:shd w:val="clear" w:color="auto" w:fill="FFFFFF"/>
        </w:rPr>
        <w:t>“</w:t>
      </w:r>
      <w:r w:rsidR="00453B41" w:rsidRPr="007C5160">
        <w:rPr>
          <w:i/>
          <w:color w:val="161616"/>
          <w:sz w:val="21"/>
          <w:szCs w:val="23"/>
          <w:shd w:val="clear" w:color="auto" w:fill="FFFFFF"/>
        </w:rPr>
        <w:t>Given a hypothesis </w:t>
      </w:r>
      <w:r w:rsidRPr="007C5160">
        <w:rPr>
          <w:i/>
          <w:color w:val="161616"/>
          <w:sz w:val="21"/>
          <w:szCs w:val="23"/>
          <w:shd w:val="clear" w:color="auto" w:fill="FFFFFF"/>
        </w:rPr>
        <w:t>H</w:t>
      </w:r>
      <w:r w:rsidR="00453B41" w:rsidRPr="007C5160">
        <w:rPr>
          <w:i/>
          <w:color w:val="161616"/>
          <w:sz w:val="21"/>
          <w:szCs w:val="23"/>
          <w:shd w:val="clear" w:color="auto" w:fill="FFFFFF"/>
        </w:rPr>
        <w:t> and evidence</w:t>
      </w:r>
      <w:r w:rsidRPr="007C5160">
        <w:rPr>
          <w:i/>
          <w:color w:val="161616"/>
          <w:sz w:val="21"/>
          <w:szCs w:val="23"/>
          <w:shd w:val="clear" w:color="auto" w:fill="FFFFFF"/>
        </w:rPr>
        <w:t xml:space="preserve"> E</w:t>
      </w:r>
      <w:r w:rsidR="00453B41" w:rsidRPr="007C5160">
        <w:rPr>
          <w:i/>
          <w:color w:val="161616"/>
          <w:sz w:val="21"/>
          <w:szCs w:val="23"/>
          <w:shd w:val="clear" w:color="auto" w:fill="FFFFFF"/>
        </w:rPr>
        <w:t>, Bayes' theorem states that the relationship between the probability of the hypothesis</w:t>
      </w:r>
      <w:r w:rsidRPr="007C5160">
        <w:rPr>
          <w:i/>
          <w:color w:val="161616"/>
          <w:sz w:val="21"/>
          <w:szCs w:val="23"/>
          <w:shd w:val="clear" w:color="auto" w:fill="FFFFFF"/>
        </w:rPr>
        <w:t xml:space="preserve"> P(H)</w:t>
      </w:r>
      <w:r w:rsidR="00453B41" w:rsidRPr="007C5160">
        <w:rPr>
          <w:i/>
          <w:color w:val="161616"/>
          <w:sz w:val="21"/>
          <w:szCs w:val="23"/>
          <w:shd w:val="clear" w:color="auto" w:fill="FFFFFF"/>
        </w:rPr>
        <w:t xml:space="preserve"> before getting the evidence  and the probability of the hypothesis after getting the evidence </w:t>
      </w:r>
      <w:r w:rsidRPr="007C5160">
        <w:rPr>
          <w:i/>
          <w:color w:val="161616"/>
          <w:sz w:val="21"/>
          <w:szCs w:val="23"/>
          <w:shd w:val="clear" w:color="auto" w:fill="FFFFFF"/>
        </w:rPr>
        <w:t xml:space="preserve"> P(E|H)</w:t>
      </w:r>
      <w:r w:rsidR="00453B41" w:rsidRPr="007C5160">
        <w:rPr>
          <w:i/>
          <w:color w:val="161616"/>
          <w:sz w:val="21"/>
          <w:szCs w:val="23"/>
          <w:shd w:val="clear" w:color="auto" w:fill="FFFFFF"/>
        </w:rPr>
        <w:t> is</w:t>
      </w:r>
      <w:r w:rsidRPr="007C5160">
        <w:rPr>
          <w:i/>
          <w:color w:val="161616"/>
          <w:sz w:val="21"/>
          <w:szCs w:val="23"/>
          <w:shd w:val="clear" w:color="auto" w:fill="FFFFFF"/>
        </w:rPr>
        <w:t xml:space="preserve"> ”</w:t>
      </w:r>
      <w:r w:rsidRPr="007C5160">
        <w:fldChar w:fldCharType="begin"/>
      </w:r>
      <w:r w:rsidR="00B46674">
        <w:instrText xml:space="preserve"> ADDIN ZOTERO_ITEM CSL_CITATION {"citationID":"wAWncK2c","properties":{"formattedCitation":"(23)","plainCitation":"(23)","noteIndex":0},"citationItems":[{"id":263,"uris":["http://zotero.org/users/4426165/items/ICBV35TP"],"uri":["http://zotero.org/users/4426165/items/ICBV35TP"],"itemData":{"id":263,"type":"webpage","title":"Bayes' Theorem and Conditional Probability | Brilliant Math &amp; Science Wiki","abstract":"Bayes&amp;#39; theorem is a formula that describes how to update the probabilities of hypotheses when given evidence. It follows simply from the axioms of conditional probability, but can be used to powerfully reason about a wide range of problems involving belief updates. Given a hypothesis ...","URL":"https://brilliant.org/wiki/bayes-theorem/","language":"en-us","accessed":{"date-parts":[["2018",3,29]]}}}],"schema":"https://github.com/citation-style-language/schema/raw/master/csl-citation.json"} </w:instrText>
      </w:r>
      <w:r w:rsidRPr="007C5160">
        <w:fldChar w:fldCharType="separate"/>
      </w:r>
      <w:r w:rsidR="00B46674" w:rsidRPr="00B46674">
        <w:t>(23)</w:t>
      </w:r>
      <w:r w:rsidRPr="007C5160">
        <w:fldChar w:fldCharType="end"/>
      </w:r>
      <w:r w:rsidR="00281D79">
        <w:t>.</w:t>
      </w:r>
    </w:p>
    <w:p w:rsidR="0008559E" w:rsidRPr="007C5160" w:rsidRDefault="0008559E" w:rsidP="00320B5C">
      <w:pPr>
        <w:keepNext/>
        <w:spacing w:after="168"/>
        <w:ind w:left="0" w:right="114"/>
        <w:jc w:val="center"/>
      </w:pPr>
      <w:r w:rsidRPr="007C5160">
        <w:rPr>
          <w:noProof/>
          <w:lang w:eastAsia="en-GB"/>
        </w:rPr>
        <w:lastRenderedPageBreak/>
        <w:drawing>
          <wp:inline distT="0" distB="0" distL="0" distR="0" wp14:anchorId="000EE228" wp14:editId="510FAD32">
            <wp:extent cx="2928437" cy="4844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5815" cy="495596"/>
                    </a:xfrm>
                    <a:prstGeom prst="rect">
                      <a:avLst/>
                    </a:prstGeom>
                  </pic:spPr>
                </pic:pic>
              </a:graphicData>
            </a:graphic>
          </wp:inline>
        </w:drawing>
      </w:r>
    </w:p>
    <w:p w:rsidR="00BB3214" w:rsidRDefault="0008559E" w:rsidP="00320B5C">
      <w:pPr>
        <w:pStyle w:val="Caption"/>
        <w:ind w:left="0"/>
        <w:jc w:val="center"/>
      </w:pPr>
      <w:bookmarkStart w:id="26" w:name="_Toc510552619"/>
      <w:bookmarkStart w:id="27" w:name="_Toc510708953"/>
      <w:r w:rsidRPr="007C5160">
        <w:t xml:space="preserve">Figure </w:t>
      </w:r>
      <w:r w:rsidRPr="007C5160">
        <w:fldChar w:fldCharType="begin"/>
      </w:r>
      <w:r w:rsidRPr="007C5160">
        <w:instrText xml:space="preserve"> SEQ Figure \* ARABIC </w:instrText>
      </w:r>
      <w:r w:rsidRPr="007C5160">
        <w:fldChar w:fldCharType="separate"/>
      </w:r>
      <w:r w:rsidR="009E377D">
        <w:rPr>
          <w:noProof/>
        </w:rPr>
        <w:t>4</w:t>
      </w:r>
      <w:r w:rsidRPr="007C5160">
        <w:fldChar w:fldCharType="end"/>
      </w:r>
      <w:r w:rsidRPr="007C5160">
        <w:t xml:space="preserve"> Bayes' theorem</w:t>
      </w:r>
      <w:bookmarkEnd w:id="26"/>
      <w:bookmarkEnd w:id="27"/>
    </w:p>
    <w:p w:rsidR="00C37E87" w:rsidRPr="00C37E87" w:rsidRDefault="00C37E87" w:rsidP="00A140E8">
      <w:pPr>
        <w:ind w:left="0"/>
      </w:pPr>
      <w:r>
        <w:t>GNB has been used in a whole multitude of applications such as heart disease detection</w:t>
      </w:r>
      <w:r>
        <w:fldChar w:fldCharType="begin"/>
      </w:r>
      <w:r w:rsidR="00A140E8">
        <w:instrText xml:space="preserve"> ADDIN ZOTERO_ITEM CSL_CITATION {"citationID":"ssCmDRMg","properties":{"formattedCitation":"(24)","plainCitation":"(24)","noteIndex":0},"citationItems":[{"id":326,"uris":["http://zotero.org/users/4426165/items/942SWWLC"],"uri":["http://zotero.org/users/4426165/items/942SWWLC"],"itemData":{"id":326,"type":"article","title":"Bhuvaneswari and Kalaiselvi - Naive Bayesian Classification Approach in Healthca.pdf","URL":"https://pdfs.semanticscholar.org/9ac9/feade95495780dc7f6d245a41e1a3686c7ff.pdf","accessed":{"date-parts":[["2018",4,10]]}}}],"schema":"https://github.com/citation-style-language/schema/raw/master/csl-citation.json"} </w:instrText>
      </w:r>
      <w:r>
        <w:fldChar w:fldCharType="separate"/>
      </w:r>
      <w:r w:rsidR="00A140E8" w:rsidRPr="00A140E8">
        <w:t>(24)</w:t>
      </w:r>
      <w:r>
        <w:fldChar w:fldCharType="end"/>
      </w:r>
      <w:r>
        <w:t>.</w:t>
      </w:r>
    </w:p>
    <w:p w:rsidR="0008559E" w:rsidRPr="007C5160" w:rsidRDefault="0008559E" w:rsidP="00320B5C">
      <w:pPr>
        <w:pStyle w:val="Heading3"/>
      </w:pPr>
      <w:bookmarkStart w:id="28" w:name="_Toc511165199"/>
      <w:r w:rsidRPr="007C5160">
        <w:t>K Nearest Neighbours</w:t>
      </w:r>
      <w:bookmarkEnd w:id="28"/>
      <w:r w:rsidRPr="007C5160">
        <w:t xml:space="preserve"> </w:t>
      </w:r>
    </w:p>
    <w:p w:rsidR="005B4A7A" w:rsidRPr="007C5160" w:rsidRDefault="00BB3214" w:rsidP="00320B5C">
      <w:pPr>
        <w:ind w:left="0"/>
      </w:pPr>
      <w:r w:rsidRPr="007C5160">
        <w:t>K nearest neighbours (KNN) is an algorithm that stores all available cases and classifies new cases based on a similarity measure using distance functions. This means a case is classified by a majority vote cast by its surrounding neighbours, then the case is simply assigned to the class of its nearest neighbour. In the instance of categorical variables the Hamming distance must be used</w:t>
      </w:r>
      <w:r w:rsidR="005B4A7A" w:rsidRPr="007C5160">
        <w:t xml:space="preserve">, whereas when dealing with continuous variables there are 3 distance formula that can be applied, they are depicted </w:t>
      </w:r>
      <w:r w:rsidR="006C70E0">
        <w:t>on the next page</w:t>
      </w:r>
      <w:r w:rsidR="005B4A7A" w:rsidRPr="007C5160">
        <w:fldChar w:fldCharType="begin"/>
      </w:r>
      <w:r w:rsidR="00A140E8">
        <w:instrText xml:space="preserve"> ADDIN ZOTERO_ITEM CSL_CITATION {"citationID":"39nbIRUR","properties":{"formattedCitation":"(25)","plainCitation":"(25)","noteIndex":0},"citationItems":[{"id":275,"uris":["http://zotero.org/users/4426165/items/ET2YANJH"],"uri":["http://zotero.org/users/4426165/items/ET2YANJH"],"itemData":{"id":275,"type":"webpage","title":"KNN Classification","URL":"http://www.saedsayad.com/k_nearest_neighbors.htm","accessed":{"date-parts":[["2018",3,29]]}}}],"schema":"https://github.com/citation-style-language/schema/raw/master/csl-citation.json"} </w:instrText>
      </w:r>
      <w:r w:rsidR="005B4A7A" w:rsidRPr="007C5160">
        <w:fldChar w:fldCharType="separate"/>
      </w:r>
      <w:r w:rsidR="00A140E8" w:rsidRPr="00A140E8">
        <w:t>(25)</w:t>
      </w:r>
      <w:r w:rsidR="005B4A7A" w:rsidRPr="007C5160">
        <w:fldChar w:fldCharType="end"/>
      </w:r>
      <w:r w:rsidRPr="007C5160">
        <w:t>.</w:t>
      </w:r>
    </w:p>
    <w:p w:rsidR="005B4A7A" w:rsidRPr="007C5160" w:rsidRDefault="005B4A7A" w:rsidP="00320B5C">
      <w:pPr>
        <w:keepNext/>
        <w:ind w:left="0" w:hanging="141"/>
        <w:jc w:val="center"/>
      </w:pPr>
      <w:r w:rsidRPr="007C5160">
        <w:rPr>
          <w:noProof/>
          <w:lang w:eastAsia="en-GB"/>
        </w:rPr>
        <w:drawing>
          <wp:inline distT="0" distB="0" distL="0" distR="0" wp14:anchorId="429A379E" wp14:editId="0AB4451F">
            <wp:extent cx="2901950" cy="2270861"/>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7977" cy="2299053"/>
                    </a:xfrm>
                    <a:prstGeom prst="rect">
                      <a:avLst/>
                    </a:prstGeom>
                  </pic:spPr>
                </pic:pic>
              </a:graphicData>
            </a:graphic>
          </wp:inline>
        </w:drawing>
      </w:r>
      <w:r w:rsidRPr="007C5160">
        <w:rPr>
          <w:noProof/>
          <w:lang w:eastAsia="en-GB"/>
        </w:rPr>
        <w:drawing>
          <wp:inline distT="0" distB="0" distL="0" distR="0" wp14:anchorId="17098A7F" wp14:editId="6412E34E">
            <wp:extent cx="2419350" cy="907415"/>
            <wp:effectExtent l="0" t="0" r="0" b="698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45271" cy="917137"/>
                    </a:xfrm>
                    <a:prstGeom prst="rect">
                      <a:avLst/>
                    </a:prstGeom>
                  </pic:spPr>
                </pic:pic>
              </a:graphicData>
            </a:graphic>
          </wp:inline>
        </w:drawing>
      </w:r>
    </w:p>
    <w:p w:rsidR="005B4A7A" w:rsidRPr="007C5160" w:rsidRDefault="005B4A7A" w:rsidP="00320B5C">
      <w:pPr>
        <w:pStyle w:val="Caption"/>
        <w:ind w:left="0"/>
        <w:jc w:val="center"/>
      </w:pPr>
      <w:bookmarkStart w:id="29" w:name="_Toc510552620"/>
      <w:bookmarkStart w:id="30" w:name="_Toc510708954"/>
      <w:r w:rsidRPr="007C5160">
        <w:t xml:space="preserve">Figure </w:t>
      </w:r>
      <w:r w:rsidRPr="007C5160">
        <w:fldChar w:fldCharType="begin"/>
      </w:r>
      <w:r w:rsidRPr="007C5160">
        <w:instrText xml:space="preserve"> SEQ Figure \* ARABIC </w:instrText>
      </w:r>
      <w:r w:rsidRPr="007C5160">
        <w:fldChar w:fldCharType="separate"/>
      </w:r>
      <w:r w:rsidR="009E377D">
        <w:rPr>
          <w:noProof/>
        </w:rPr>
        <w:t>5</w:t>
      </w:r>
      <w:r w:rsidRPr="007C5160">
        <w:fldChar w:fldCharType="end"/>
      </w:r>
      <w:r w:rsidRPr="007C5160">
        <w:t xml:space="preserve"> Continuous Variable Distance Functions                Figure </w:t>
      </w:r>
      <w:r w:rsidRPr="007C5160">
        <w:fldChar w:fldCharType="begin"/>
      </w:r>
      <w:r w:rsidRPr="007C5160">
        <w:instrText xml:space="preserve"> SEQ Figure \* ARABIC </w:instrText>
      </w:r>
      <w:r w:rsidRPr="007C5160">
        <w:fldChar w:fldCharType="separate"/>
      </w:r>
      <w:r w:rsidR="009E377D">
        <w:rPr>
          <w:noProof/>
        </w:rPr>
        <w:t>6</w:t>
      </w:r>
      <w:r w:rsidRPr="007C5160">
        <w:fldChar w:fldCharType="end"/>
      </w:r>
      <w:r w:rsidRPr="007C5160">
        <w:t xml:space="preserve"> Categorical Variable Distance Function</w:t>
      </w:r>
      <w:bookmarkEnd w:id="29"/>
      <w:bookmarkEnd w:id="30"/>
    </w:p>
    <w:p w:rsidR="00087C88" w:rsidRPr="00320B5C" w:rsidRDefault="00A30E74" w:rsidP="00320B5C">
      <w:pPr>
        <w:ind w:left="0"/>
      </w:pPr>
      <w:r w:rsidRPr="007C5160">
        <w:t>T</w:t>
      </w:r>
      <w:r w:rsidR="00BB3214" w:rsidRPr="007C5160">
        <w:t>he optimal value for K</w:t>
      </w:r>
      <w:r w:rsidRPr="007C5160">
        <w:t xml:space="preserve"> needs to selected, this is</w:t>
      </w:r>
      <w:r w:rsidR="00BB3214" w:rsidRPr="007C5160">
        <w:t xml:space="preserve"> done by first i</w:t>
      </w:r>
      <w:r w:rsidRPr="007C5160">
        <w:t>nspecting the data. A</w:t>
      </w:r>
      <w:r w:rsidR="00BB3214" w:rsidRPr="007C5160">
        <w:t xml:space="preserve"> large K value is more precise </w:t>
      </w:r>
      <w:r w:rsidRPr="007C5160">
        <w:t>as it reduces the overall noise, however</w:t>
      </w:r>
      <w:r w:rsidR="00BB3214" w:rsidRPr="007C5160">
        <w:t xml:space="preserve"> there is no guarantee. Cross-validation i</w:t>
      </w:r>
      <w:r w:rsidRPr="007C5160">
        <w:t>s another way to</w:t>
      </w:r>
      <w:r w:rsidR="00BB3214" w:rsidRPr="007C5160">
        <w:t xml:space="preserve"> determine a good K value by using an independent dataset to valid</w:t>
      </w:r>
      <w:r w:rsidRPr="007C5160">
        <w:t>ate the K value. T</w:t>
      </w:r>
      <w:r w:rsidR="00BB3214" w:rsidRPr="007C5160">
        <w:t>he optimal K for</w:t>
      </w:r>
      <w:r w:rsidR="007C5160">
        <w:t xml:space="preserve"> most datasets is in the range of</w:t>
      </w:r>
      <w:r w:rsidRPr="007C5160">
        <w:t xml:space="preserve"> </w:t>
      </w:r>
      <w:r w:rsidR="007C5160">
        <w:t xml:space="preserve">3 to </w:t>
      </w:r>
      <w:r w:rsidR="00BB3214" w:rsidRPr="007C5160">
        <w:t>10. That produces much better results than 1NN</w:t>
      </w:r>
      <w:r w:rsidRPr="007C5160">
        <w:fldChar w:fldCharType="begin"/>
      </w:r>
      <w:r w:rsidR="00A140E8">
        <w:instrText xml:space="preserve"> ADDIN ZOTERO_ITEM CSL_CITATION {"citationID":"unUiPAGo","properties":{"formattedCitation":"(26)","plainCitation":"(26)","noteIndex":0},"citationItems":[{"id":281,"uris":["http://zotero.org/users/4426165/items/TA46EH2K"],"uri":["http://zotero.org/users/4426165/items/TA46EH2K"],"itemData":{"id":281,"type":"webpage","title":"k-Nearest Neighbors","URL":"http://www.statsoft.com/Textbook/k-Nearest-Neighbors","accessed":{"date-parts":[["2018",3,29]]}}}],"schema":"https://github.com/citation-style-language/schema/raw/master/csl-citation.json"} </w:instrText>
      </w:r>
      <w:r w:rsidRPr="007C5160">
        <w:fldChar w:fldCharType="separate"/>
      </w:r>
      <w:r w:rsidR="00A140E8" w:rsidRPr="00A140E8">
        <w:t>(26)</w:t>
      </w:r>
      <w:r w:rsidRPr="007C5160">
        <w:fldChar w:fldCharType="end"/>
      </w:r>
      <w:r w:rsidR="00320B5C">
        <w:t>.</w:t>
      </w:r>
      <w:r w:rsidR="00A140E8">
        <w:t xml:space="preserve"> KNN has been used in common disease diagnosis</w:t>
      </w:r>
      <w:r w:rsidR="00A140E8">
        <w:fldChar w:fldCharType="begin"/>
      </w:r>
      <w:r w:rsidR="00A140E8">
        <w:instrText xml:space="preserve"> ADDIN ZOTERO_ITEM CSL_CITATION {"citationID":"9G3DcMOx","properties":{"formattedCitation":"(27)","plainCitation":"(27)","noteIndex":0},"citationItems":[{"id":334,"uris":["http://zotero.org/users/4426165/items/HR69DX7E"],"uri":["http://zotero.org/users/4426165/items/HR69DX7E"],"itemData":{"id":334,"type":"article","title":"Punjani et al. - 2016 - Automated Medical Diagnosis using K-Nearest Neighb.pdf","URL":"http://euroasiapub.org/wp-content/uploads/2016/10/16IMApril-3417-1.pdf","accessed":{"date-parts":[["2018",4,10]]}}}],"schema":"https://github.com/citation-style-language/schema/raw/master/csl-citation.json"} </w:instrText>
      </w:r>
      <w:r w:rsidR="00A140E8">
        <w:fldChar w:fldCharType="separate"/>
      </w:r>
      <w:r w:rsidR="00A140E8" w:rsidRPr="00A140E8">
        <w:t>(27)</w:t>
      </w:r>
      <w:r w:rsidR="00A140E8">
        <w:fldChar w:fldCharType="end"/>
      </w:r>
      <w:r w:rsidR="00A140E8">
        <w:t xml:space="preserve">.  </w:t>
      </w:r>
      <w:r w:rsidR="00320B5C">
        <w:tab/>
      </w:r>
    </w:p>
    <w:p w:rsidR="00063EE0" w:rsidRPr="007C5160" w:rsidRDefault="002274F3" w:rsidP="00320B5C">
      <w:pPr>
        <w:pStyle w:val="Heading2"/>
      </w:pPr>
      <w:bookmarkStart w:id="31" w:name="_Toc511165200"/>
      <w:r w:rsidRPr="007C5160">
        <w:lastRenderedPageBreak/>
        <w:t>Overview of the technologies</w:t>
      </w:r>
      <w:bookmarkEnd w:id="31"/>
      <w:r w:rsidR="00063EE0" w:rsidRPr="007C5160">
        <w:t xml:space="preserve"> </w:t>
      </w:r>
    </w:p>
    <w:p w:rsidR="00BC0462" w:rsidRDefault="00214C4D" w:rsidP="00320B5C">
      <w:pPr>
        <w:ind w:left="0"/>
        <w:rPr>
          <w:lang w:val="en-IE"/>
        </w:rPr>
      </w:pPr>
      <w:r w:rsidRPr="007C5160">
        <w:rPr>
          <w:lang w:val="en-IE"/>
        </w:rPr>
        <w:t xml:space="preserve">When undertaking a project in </w:t>
      </w:r>
      <w:r w:rsidR="001C1024" w:rsidRPr="007C5160">
        <w:rPr>
          <w:lang w:val="en-IE"/>
        </w:rPr>
        <w:t>ML</w:t>
      </w:r>
      <w:r w:rsidRPr="007C5160">
        <w:rPr>
          <w:lang w:val="en-IE"/>
        </w:rPr>
        <w:t xml:space="preserve"> there a</w:t>
      </w:r>
      <w:r w:rsidR="00BC0462">
        <w:rPr>
          <w:lang w:val="en-IE"/>
        </w:rPr>
        <w:t>re a</w:t>
      </w:r>
      <w:r w:rsidRPr="007C5160">
        <w:rPr>
          <w:lang w:val="en-IE"/>
        </w:rPr>
        <w:t xml:space="preserve"> number of things that need to be considered, starting with what language to use. This poses a dilemma as the best languages for doing anything with data and </w:t>
      </w:r>
      <w:r w:rsidR="001C1024" w:rsidRPr="007C5160">
        <w:rPr>
          <w:lang w:val="en-IE"/>
        </w:rPr>
        <w:t>ML</w:t>
      </w:r>
      <w:r w:rsidRPr="007C5160">
        <w:rPr>
          <w:lang w:val="en-IE"/>
        </w:rPr>
        <w:t xml:space="preserve"> are R</w:t>
      </w:r>
      <w:r w:rsidR="00766260" w:rsidRPr="007C5160">
        <w:rPr>
          <w:lang w:val="en-IE"/>
        </w:rPr>
        <w:t xml:space="preserve"> and Python</w:t>
      </w:r>
      <w:r w:rsidR="00BC0462">
        <w:rPr>
          <w:lang w:val="en-IE"/>
        </w:rPr>
        <w:fldChar w:fldCharType="begin"/>
      </w:r>
      <w:r w:rsidR="00BC0462">
        <w:rPr>
          <w:lang w:val="en-IE"/>
        </w:rPr>
        <w:instrText xml:space="preserve"> ADDIN ZOTERO_ITEM CSL_CITATION {"citationID":"vRQeAu8s","properties":{"formattedCitation":"(28)","plainCitation":"(28)","noteIndex":0},"citationItems":[{"id":170,"uris":["http://zotero.org/users/4426165/items/KIBIJJVB"],"uri":["http://zotero.org/users/4426165/items/KIBIJJVB"],"itemData":{"id":170,"type":"post-weblog","title":"Best Programming Language for Machine Learning","container-title":"Machine Learning Mastery","abstract":"A question I get asked a lot is: What is the best programming language for machine learning? I’ve replied to this question many times now it’s about time to explore this further in a blog post. Ultimately, the programming language you use for machine learning should consider your own requirements and predilections. No one can meaningfully address …","URL":"https://machinelearningmastery.com/best-programming-language-for-machine-learning/","language":"en-US","author":[{"family":"Brownlee","given":"Jason"}],"issued":{"date-parts":[["2014",5,10]]},"accessed":{"date-parts":[["2018",2,16]]}}}],"schema":"https://github.com/citation-style-language/schema/raw/master/csl-citation.json"} </w:instrText>
      </w:r>
      <w:r w:rsidR="00BC0462">
        <w:rPr>
          <w:lang w:val="en-IE"/>
        </w:rPr>
        <w:fldChar w:fldCharType="separate"/>
      </w:r>
      <w:r w:rsidR="00BC0462" w:rsidRPr="00BC0462">
        <w:t>(28)</w:t>
      </w:r>
      <w:r w:rsidR="00BC0462">
        <w:rPr>
          <w:lang w:val="en-IE"/>
        </w:rPr>
        <w:fldChar w:fldCharType="end"/>
      </w:r>
      <w:r w:rsidR="00766260" w:rsidRPr="007C5160">
        <w:rPr>
          <w:lang w:val="en-IE"/>
        </w:rPr>
        <w:t xml:space="preserve">. </w:t>
      </w:r>
    </w:p>
    <w:p w:rsidR="00751C39" w:rsidRDefault="00766260" w:rsidP="00320B5C">
      <w:pPr>
        <w:ind w:left="0"/>
        <w:rPr>
          <w:lang w:val="en-IE"/>
        </w:rPr>
      </w:pPr>
      <w:r w:rsidRPr="007C5160">
        <w:rPr>
          <w:lang w:val="en-IE"/>
        </w:rPr>
        <w:t>Not having programmed in either language the next best choice was either SQL o</w:t>
      </w:r>
      <w:r w:rsidR="00751C39">
        <w:rPr>
          <w:lang w:val="en-IE"/>
        </w:rPr>
        <w:t>r Java. W</w:t>
      </w:r>
      <w:r w:rsidR="008E59B7">
        <w:rPr>
          <w:lang w:val="en-IE"/>
        </w:rPr>
        <w:t xml:space="preserve">ith SQL being a restricted </w:t>
      </w:r>
      <w:r w:rsidRPr="007C5160">
        <w:rPr>
          <w:lang w:val="en-IE"/>
        </w:rPr>
        <w:t>but</w:t>
      </w:r>
      <w:r w:rsidR="00751C39">
        <w:rPr>
          <w:lang w:val="en-IE"/>
        </w:rPr>
        <w:t xml:space="preserve"> yet a</w:t>
      </w:r>
      <w:r w:rsidRPr="007C5160">
        <w:rPr>
          <w:lang w:val="en-IE"/>
        </w:rPr>
        <w:t xml:space="preserve"> powerful language</w:t>
      </w:r>
      <w:r w:rsidR="00751C39">
        <w:rPr>
          <w:lang w:val="en-IE"/>
        </w:rPr>
        <w:t>,</w:t>
      </w:r>
      <w:r w:rsidRPr="007C5160">
        <w:rPr>
          <w:lang w:val="en-IE"/>
        </w:rPr>
        <w:t xml:space="preserve"> it does not lend its self well to functional programming.</w:t>
      </w:r>
      <w:r w:rsidR="00121407" w:rsidRPr="007C5160">
        <w:rPr>
          <w:lang w:val="en-IE"/>
        </w:rPr>
        <w:t xml:space="preserve"> </w:t>
      </w:r>
    </w:p>
    <w:p w:rsidR="008E59B7" w:rsidRDefault="00121407" w:rsidP="00320B5C">
      <w:pPr>
        <w:ind w:left="0"/>
        <w:rPr>
          <w:lang w:val="en-IE"/>
        </w:rPr>
      </w:pPr>
      <w:r w:rsidRPr="007C5160">
        <w:rPr>
          <w:lang w:val="en-IE"/>
        </w:rPr>
        <w:t>This would mean having to use Python for fu</w:t>
      </w:r>
      <w:r w:rsidR="005E3F80" w:rsidRPr="007C5160">
        <w:rPr>
          <w:lang w:val="en-IE"/>
        </w:rPr>
        <w:t xml:space="preserve">nctional aspects of the project. SQL is also susceptible to hacking using SQL injection rendering it </w:t>
      </w:r>
      <w:r w:rsidR="00292B3C" w:rsidRPr="007C5160">
        <w:rPr>
          <w:lang w:val="en-IE"/>
        </w:rPr>
        <w:t>possibly</w:t>
      </w:r>
      <w:r w:rsidR="005E3F80" w:rsidRPr="007C5160">
        <w:rPr>
          <w:lang w:val="en-IE"/>
        </w:rPr>
        <w:t xml:space="preserve"> unsafe and</w:t>
      </w:r>
      <w:r w:rsidRPr="007C5160">
        <w:rPr>
          <w:lang w:val="en-IE"/>
        </w:rPr>
        <w:t xml:space="preserve"> th</w:t>
      </w:r>
      <w:r w:rsidR="00292B3C" w:rsidRPr="007C5160">
        <w:rPr>
          <w:lang w:val="en-IE"/>
        </w:rPr>
        <w:t>is is why SQL has</w:t>
      </w:r>
      <w:r w:rsidR="008E59B7">
        <w:rPr>
          <w:lang w:val="en-IE"/>
        </w:rPr>
        <w:t xml:space="preserve"> not</w:t>
      </w:r>
      <w:r w:rsidR="00292B3C" w:rsidRPr="007C5160">
        <w:rPr>
          <w:lang w:val="en-IE"/>
        </w:rPr>
        <w:t xml:space="preserve"> been explored further</w:t>
      </w:r>
      <w:r w:rsidRPr="007C5160">
        <w:rPr>
          <w:lang w:val="en-IE"/>
        </w:rPr>
        <w:t>.</w:t>
      </w:r>
      <w:r w:rsidR="00766260" w:rsidRPr="007C5160">
        <w:rPr>
          <w:lang w:val="en-IE"/>
        </w:rPr>
        <w:t xml:space="preserve"> </w:t>
      </w:r>
    </w:p>
    <w:p w:rsidR="009755D2" w:rsidRPr="007C5160" w:rsidRDefault="00766260" w:rsidP="00320B5C">
      <w:pPr>
        <w:ind w:left="0"/>
        <w:rPr>
          <w:lang w:val="en-IE"/>
        </w:rPr>
      </w:pPr>
      <w:r w:rsidRPr="007C5160">
        <w:rPr>
          <w:lang w:val="en-IE"/>
        </w:rPr>
        <w:t>Java while being far more flexible than SQL, also has some drawbacks</w:t>
      </w:r>
      <w:r w:rsidR="00121407" w:rsidRPr="007C5160">
        <w:rPr>
          <w:lang w:val="en-IE"/>
        </w:rPr>
        <w:t>. When dealing with very large data structures and also large volume of data, Java is worth considering as an implementation language.</w:t>
      </w:r>
      <w:r w:rsidR="008E59B7">
        <w:rPr>
          <w:lang w:val="en-IE"/>
        </w:rPr>
        <w:t xml:space="preserve"> </w:t>
      </w:r>
      <w:r w:rsidR="00121407" w:rsidRPr="007C5160">
        <w:rPr>
          <w:lang w:val="en-IE"/>
        </w:rPr>
        <w:t>To implement such a project in Java there are libraries</w:t>
      </w:r>
      <w:r w:rsidR="009755D2">
        <w:rPr>
          <w:lang w:val="en-IE"/>
        </w:rPr>
        <w:t xml:space="preserve"> </w:t>
      </w:r>
      <w:r w:rsidR="00121407" w:rsidRPr="007C5160">
        <w:rPr>
          <w:lang w:val="en-IE"/>
        </w:rPr>
        <w:t xml:space="preserve">for </w:t>
      </w:r>
      <w:r w:rsidR="001C1024" w:rsidRPr="007C5160">
        <w:rPr>
          <w:lang w:val="en-IE"/>
        </w:rPr>
        <w:t>ML</w:t>
      </w:r>
      <w:r w:rsidR="00121407" w:rsidRPr="007C5160">
        <w:rPr>
          <w:lang w:val="en-IE"/>
        </w:rPr>
        <w:t xml:space="preserve"> implementation,</w:t>
      </w:r>
      <w:r w:rsidR="008E59B7">
        <w:rPr>
          <w:lang w:val="en-IE"/>
        </w:rPr>
        <w:t xml:space="preserve"> some of them are outlined in sections 2.4.1 and 2.4.2</w:t>
      </w:r>
      <w:r w:rsidR="00292B3C" w:rsidRPr="007C5160">
        <w:rPr>
          <w:lang w:val="en-IE"/>
        </w:rPr>
        <w:t xml:space="preserve"> along with the most relevant ones for Python</w:t>
      </w:r>
      <w:r w:rsidR="008E59B7">
        <w:rPr>
          <w:lang w:val="en-IE"/>
        </w:rPr>
        <w:t>, covered in sections 2.4.3 through to 2.4.7.</w:t>
      </w:r>
    </w:p>
    <w:p w:rsidR="00121407" w:rsidRPr="007C5160" w:rsidRDefault="00121407" w:rsidP="00320B5C">
      <w:pPr>
        <w:pStyle w:val="Heading3"/>
      </w:pPr>
      <w:bookmarkStart w:id="32" w:name="_Toc511165201"/>
      <w:r w:rsidRPr="007C5160">
        <w:t>Weka</w:t>
      </w:r>
      <w:bookmarkEnd w:id="32"/>
    </w:p>
    <w:p w:rsidR="00DE7AB2" w:rsidRPr="007C5160" w:rsidRDefault="00121407" w:rsidP="00320B5C">
      <w:pPr>
        <w:ind w:left="0"/>
      </w:pPr>
      <w:r w:rsidRPr="007C5160">
        <w:t>Weka is often referred to as number one for the best Java library when it comes</w:t>
      </w:r>
      <w:r w:rsidR="00365B5D" w:rsidRPr="007C5160">
        <w:t xml:space="preserve"> to </w:t>
      </w:r>
      <w:r w:rsidR="001C1024" w:rsidRPr="007C5160">
        <w:t>ML</w:t>
      </w:r>
      <w:r w:rsidR="008E59B7">
        <w:t xml:space="preserve"> implementation in Java</w:t>
      </w:r>
      <w:r w:rsidR="008E59B7">
        <w:fldChar w:fldCharType="begin"/>
      </w:r>
      <w:r w:rsidR="008E59B7">
        <w:instrText xml:space="preserve"> ADDIN ZOTERO_ITEM CSL_CITATION {"citationID":"W0Ev8WsV","properties":{"formattedCitation":"(29)","plainCitation":"(29)","noteIndex":0},"citationItems":[{"id":339,"uris":["http://zotero.org/users/4426165/items/HLPP39AQ"],"uri":["http://zotero.org/users/4426165/items/HLPP39AQ"],"itemData":{"id":339,"type":"article","title":"Snapshot","URL":"https://www.datasciencecentral.com/profiles/blogs/10-popular-java-machine-learning-tools-libraries","accessed":{"date-parts":[["2018",4,10]]}}}],"schema":"https://github.com/citation-style-language/schema/raw/master/csl-citation.json"} </w:instrText>
      </w:r>
      <w:r w:rsidR="008E59B7">
        <w:fldChar w:fldCharType="separate"/>
      </w:r>
      <w:r w:rsidR="008E59B7" w:rsidRPr="008E59B7">
        <w:t>(29)</w:t>
      </w:r>
      <w:r w:rsidR="008E59B7">
        <w:fldChar w:fldCharType="end"/>
      </w:r>
      <w:r w:rsidR="00DE7AB2" w:rsidRPr="007C5160">
        <w:t>. Weka is</w:t>
      </w:r>
      <w:r w:rsidRPr="007C5160">
        <w:t xml:space="preserve"> a</w:t>
      </w:r>
      <w:r w:rsidR="009B2CC7" w:rsidRPr="007C5160">
        <w:t xml:space="preserve"> fully Java-based workbench, it is well suited for the implementation of</w:t>
      </w:r>
      <w:r w:rsidRPr="007C5160">
        <w:t xml:space="preserve"> </w:t>
      </w:r>
      <w:r w:rsidR="001C1024" w:rsidRPr="007C5160">
        <w:t>ML</w:t>
      </w:r>
      <w:r w:rsidR="009B2CC7" w:rsidRPr="007C5160">
        <w:t xml:space="preserve"> algorithms. It i</w:t>
      </w:r>
      <w:r w:rsidRPr="007C5160">
        <w:t>s primarily used</w:t>
      </w:r>
      <w:r w:rsidR="009B2CC7" w:rsidRPr="007C5160">
        <w:t xml:space="preserve"> for data mining, data analysis</w:t>
      </w:r>
      <w:r w:rsidRPr="007C5160">
        <w:t xml:space="preserve"> and predi</w:t>
      </w:r>
      <w:r w:rsidR="009B2CC7" w:rsidRPr="007C5160">
        <w:t>ctive modelling. It’s</w:t>
      </w:r>
      <w:r w:rsidRPr="007C5160">
        <w:t xml:space="preserve"> free, portable </w:t>
      </w:r>
      <w:r w:rsidR="00DE7AB2" w:rsidRPr="007C5160">
        <w:t>and has a simple and intuitive</w:t>
      </w:r>
      <w:r w:rsidR="009B2CC7" w:rsidRPr="007C5160">
        <w:t xml:space="preserve"> graphical user interface</w:t>
      </w:r>
      <w:r w:rsidRPr="007C5160">
        <w:t>.</w:t>
      </w:r>
      <w:r w:rsidR="009B2CC7" w:rsidRPr="007C5160">
        <w:t xml:space="preserve"> Weka can cover classification,</w:t>
      </w:r>
      <w:r w:rsidRPr="007C5160">
        <w:t xml:space="preserve"> i</w:t>
      </w:r>
      <w:r w:rsidR="009B2CC7" w:rsidRPr="007C5160">
        <w:t xml:space="preserve">t </w:t>
      </w:r>
      <w:r w:rsidRPr="007C5160">
        <w:t>supports clustering, association rule mining, time series prediction, feature selectio</w:t>
      </w:r>
      <w:r w:rsidR="00DE7AB2" w:rsidRPr="007C5160">
        <w:t>n</w:t>
      </w:r>
      <w:r w:rsidR="009B2CC7" w:rsidRPr="007C5160">
        <w:t xml:space="preserve"> and anomaly detection</w:t>
      </w:r>
      <w:r w:rsidR="008E59B7">
        <w:fldChar w:fldCharType="begin"/>
      </w:r>
      <w:r w:rsidR="008E59B7">
        <w:instrText xml:space="preserve"> ADDIN ZOTERO_ITEM CSL_CITATION {"citationID":"xXR5yAyS","properties":{"formattedCitation":"(30)","plainCitation":"(30)","noteIndex":0},"citationItems":[{"id":125,"uris":["http://zotero.org/users/4426165/items/3ZDTZHVZ"],"uri":["http://zotero.org/users/4426165/items/3ZDTZHVZ"],"itemData":{"id":125,"type":"webpage","title":"Weka 3 - Data Mining with Open Source Machine Learning Software in Java","URL":"https://www.cs.waikato.ac.nz/ml/weka/documentation.html","accessed":{"date-parts":[["2018",2,11]]}}}],"schema":"https://github.com/citation-style-language/schema/raw/master/csl-citation.json"} </w:instrText>
      </w:r>
      <w:r w:rsidR="008E59B7">
        <w:fldChar w:fldCharType="separate"/>
      </w:r>
      <w:r w:rsidR="008E59B7" w:rsidRPr="008E59B7">
        <w:t>(30)</w:t>
      </w:r>
      <w:r w:rsidR="008E59B7">
        <w:fldChar w:fldCharType="end"/>
      </w:r>
      <w:r w:rsidR="009B2CC7" w:rsidRPr="007C5160">
        <w:t xml:space="preserve">. </w:t>
      </w:r>
    </w:p>
    <w:p w:rsidR="008E59B7" w:rsidRDefault="00121407" w:rsidP="00320B5C">
      <w:pPr>
        <w:ind w:left="0"/>
      </w:pPr>
      <w:r w:rsidRPr="007C5160">
        <w:t xml:space="preserve">Weka’s collection of </w:t>
      </w:r>
      <w:r w:rsidR="001C1024" w:rsidRPr="007C5160">
        <w:t>ML</w:t>
      </w:r>
      <w:r w:rsidRPr="007C5160">
        <w:t xml:space="preserve"> algorithms can be applied</w:t>
      </w:r>
      <w:r w:rsidR="009B2CC7" w:rsidRPr="007C5160">
        <w:t xml:space="preserve"> either</w:t>
      </w:r>
      <w:r w:rsidRPr="007C5160">
        <w:t xml:space="preserve"> directly </w:t>
      </w:r>
      <w:r w:rsidR="009B2CC7" w:rsidRPr="007C5160">
        <w:t>to a dataset or called from within</w:t>
      </w:r>
      <w:r w:rsidRPr="007C5160">
        <w:t xml:space="preserve"> </w:t>
      </w:r>
      <w:r w:rsidR="009B2CC7" w:rsidRPr="007C5160">
        <w:t>Java code. It</w:t>
      </w:r>
      <w:r w:rsidRPr="007C5160">
        <w:t xml:space="preserve"> supports several standard data mining tasks, including data </w:t>
      </w:r>
      <w:r w:rsidR="009B2CC7" w:rsidRPr="007C5160">
        <w:t>pre-processing</w:t>
      </w:r>
      <w:r w:rsidRPr="007C5160">
        <w:t>, classification, clustering, visualization, regression, and feature selection</w:t>
      </w:r>
      <w:r w:rsidR="009B2CC7" w:rsidRPr="007C5160">
        <w:fldChar w:fldCharType="begin"/>
      </w:r>
      <w:r w:rsidR="008E59B7">
        <w:instrText xml:space="preserve"> ADDIN ZOTERO_ITEM CSL_CITATION {"citationID":"Qr0UBEHf","properties":{"formattedCitation":"(31)","plainCitation":"(31)","noteIndex":0},"citationItems":[{"id":126,"uris":["http://zotero.org/users/4426165/items/XVCT9CXV"],"uri":["http://zotero.org/users/4426165/items/XVCT9CXV"],"itemData":{"id":126,"type":"article","title":"Weka 3 - Data Mining with Open Source Machine Learning Software in Java","URL":"https://www.cs.waikato.ac.nz/ml/weka/documentation.html","accessed":{"date-parts":[["2018",2,11]]}}}],"schema":"https://github.com/citation-style-language/schema/raw/master/csl-citation.json"} </w:instrText>
      </w:r>
      <w:r w:rsidR="009B2CC7" w:rsidRPr="007C5160">
        <w:fldChar w:fldCharType="separate"/>
      </w:r>
      <w:r w:rsidR="008E59B7" w:rsidRPr="008E59B7">
        <w:t>(31)</w:t>
      </w:r>
      <w:r w:rsidR="009B2CC7" w:rsidRPr="007C5160">
        <w:fldChar w:fldCharType="end"/>
      </w:r>
      <w:r w:rsidRPr="007C5160">
        <w:t>.</w:t>
      </w:r>
      <w:r w:rsidR="009755D2">
        <w:t xml:space="preserve"> </w:t>
      </w:r>
    </w:p>
    <w:p w:rsidR="00B1278E" w:rsidRPr="007C5160" w:rsidRDefault="00673AFC" w:rsidP="00320B5C">
      <w:pPr>
        <w:ind w:left="0"/>
      </w:pPr>
      <w:r w:rsidRPr="007C5160">
        <w:t>This application was used for initial investigation of the ML algorithms t</w:t>
      </w:r>
      <w:r w:rsidR="00C4637D">
        <w:t xml:space="preserve">o determine the accuracy, </w:t>
      </w:r>
      <w:r w:rsidR="00C4637D" w:rsidRPr="007C5160">
        <w:t>research</w:t>
      </w:r>
      <w:r w:rsidRPr="007C5160">
        <w:t xml:space="preserve"> on this can be found</w:t>
      </w:r>
      <w:r w:rsidR="008E59B7">
        <w:t xml:space="preserve"> in</w:t>
      </w:r>
      <w:r w:rsidRPr="007C5160">
        <w:t xml:space="preserve"> section </w:t>
      </w:r>
      <w:r w:rsidR="008E59B7">
        <w:t xml:space="preserve">4 </w:t>
      </w:r>
      <w:r w:rsidR="00C4637D">
        <w:t xml:space="preserve">of </w:t>
      </w:r>
      <w:r w:rsidRPr="007C5160">
        <w:t>this document.</w:t>
      </w:r>
    </w:p>
    <w:p w:rsidR="00B1278E" w:rsidRPr="007C5160" w:rsidRDefault="00B1278E" w:rsidP="00320B5C">
      <w:pPr>
        <w:pStyle w:val="Heading3"/>
      </w:pPr>
      <w:bookmarkStart w:id="33" w:name="_Toc511165202"/>
      <w:r w:rsidRPr="007C5160">
        <w:lastRenderedPageBreak/>
        <w:t>MALLET</w:t>
      </w:r>
      <w:bookmarkEnd w:id="33"/>
    </w:p>
    <w:p w:rsidR="00C4637D" w:rsidRDefault="00B1278E" w:rsidP="00320B5C">
      <w:pPr>
        <w:ind w:left="0"/>
      </w:pPr>
      <w:r w:rsidRPr="007C5160">
        <w:t xml:space="preserve">Developed for the most part by Andrew McCallum </w:t>
      </w:r>
      <w:r w:rsidR="001C4EC8" w:rsidRPr="007C5160">
        <w:t>along with</w:t>
      </w:r>
      <w:r w:rsidRPr="007C5160">
        <w:t xml:space="preserve"> some oth</w:t>
      </w:r>
      <w:r w:rsidR="00751C39">
        <w:t>er students from UMASS and UPENN</w:t>
      </w:r>
      <w:r w:rsidR="00C4637D">
        <w:fldChar w:fldCharType="begin"/>
      </w:r>
      <w:r w:rsidR="00C4637D">
        <w:instrText xml:space="preserve"> ADDIN ZOTERO_ITEM CSL_CITATION {"citationID":"2HVYTmbg","properties":{"formattedCitation":"(32)","plainCitation":"(32)","noteIndex":0},"citationItems":[{"id":340,"uris":["http://zotero.org/users/4426165/items/CKIXXRCP"],"uri":["http://zotero.org/users/4426165/items/CKIXXRCP"],"itemData":{"id":340,"type":"webpage","title":"MALLET homepage","URL":"http://mallet.cs.umass.edu/","accessed":{"date-parts":[["2018",4,10]]}}}],"schema":"https://github.com/citation-style-language/schema/raw/master/csl-citation.json"} </w:instrText>
      </w:r>
      <w:r w:rsidR="00C4637D">
        <w:fldChar w:fldCharType="separate"/>
      </w:r>
      <w:r w:rsidR="00C4637D" w:rsidRPr="00C4637D">
        <w:t>(32)</w:t>
      </w:r>
      <w:r w:rsidR="00C4637D">
        <w:fldChar w:fldCharType="end"/>
      </w:r>
      <w:r w:rsidR="001C4EC8" w:rsidRPr="007C5160">
        <w:t>.</w:t>
      </w:r>
      <w:r w:rsidRPr="007C5160">
        <w:t xml:space="preserve"> MALLET is an open-source java </w:t>
      </w:r>
      <w:r w:rsidR="001C1024" w:rsidRPr="007C5160">
        <w:t>ML</w:t>
      </w:r>
      <w:r w:rsidRPr="007C5160">
        <w:t xml:space="preserve"> toolkit for language to text. The Java-based package supports statistical and natural language processing, clustering, document classification, information extraction, topic modelling, and other </w:t>
      </w:r>
      <w:r w:rsidR="001C1024" w:rsidRPr="007C5160">
        <w:t>ML</w:t>
      </w:r>
      <w:r w:rsidRPr="007C5160">
        <w:t xml:space="preserve"> applications. It includes sophisticated tools for document classification such as routines for converting text. It also supports a varie</w:t>
      </w:r>
      <w:r w:rsidR="00805BCA" w:rsidRPr="007C5160">
        <w:t>ty of algorithms which includes</w:t>
      </w:r>
      <w:r w:rsidR="00C4637D">
        <w:t>, GNB</w:t>
      </w:r>
      <w:r w:rsidRPr="007C5160">
        <w:t>, Decision Trees, Maximum Entropy and code for evaluating classifier performance</w:t>
      </w:r>
      <w:r w:rsidRPr="007C5160">
        <w:fldChar w:fldCharType="begin"/>
      </w:r>
      <w:r w:rsidR="00C4637D">
        <w:instrText xml:space="preserve"> ADDIN ZOTERO_ITEM CSL_CITATION {"citationID":"w5j58ykm","properties":{"formattedCitation":"(33)","plainCitation":"(33)","noteIndex":0},"citationItems":[{"id":127,"uris":["http://zotero.org/users/4426165/items/JMS3E3A8"],"uri":["http://zotero.org/users/4426165/items/JMS3E3A8"],"itemData":{"id":127,"type":"webpage","title":"Classification Developer's Guide","URL":"http://mallet.cs.umass.edu/classifier-devel.php","accessed":{"date-parts":[["2018",2,11]]}}}],"schema":"https://github.com/citation-style-language/schema/raw/master/csl-citation.json"} </w:instrText>
      </w:r>
      <w:r w:rsidRPr="007C5160">
        <w:fldChar w:fldCharType="separate"/>
      </w:r>
      <w:r w:rsidR="00C4637D" w:rsidRPr="00C4637D">
        <w:t>(33)</w:t>
      </w:r>
      <w:r w:rsidRPr="007C5160">
        <w:fldChar w:fldCharType="end"/>
      </w:r>
      <w:r w:rsidRPr="007C5160">
        <w:t>.</w:t>
      </w:r>
      <w:r w:rsidR="009755D2">
        <w:t xml:space="preserve"> </w:t>
      </w:r>
    </w:p>
    <w:p w:rsidR="00B83727" w:rsidRDefault="00B1278E" w:rsidP="00320B5C">
      <w:pPr>
        <w:ind w:left="0"/>
      </w:pPr>
      <w:r w:rsidRPr="007C5160">
        <w:t xml:space="preserve">This means that it could be done in Java but it </w:t>
      </w:r>
      <w:r w:rsidR="00B83727">
        <w:t>is</w:t>
      </w:r>
      <w:r w:rsidRPr="007C5160">
        <w:t xml:space="preserve"> not the number one choice for </w:t>
      </w:r>
      <w:r w:rsidR="001C1024" w:rsidRPr="007C5160">
        <w:t>ML</w:t>
      </w:r>
      <w:r w:rsidRPr="007C5160">
        <w:t xml:space="preserve"> implementation</w:t>
      </w:r>
      <w:r w:rsidR="00B83727">
        <w:fldChar w:fldCharType="begin"/>
      </w:r>
      <w:r w:rsidR="00B83727">
        <w:instrText xml:space="preserve"> ADDIN ZOTERO_ITEM CSL_CITATION {"citationID":"3wk0FeoQ","properties":{"formattedCitation":"(28)","plainCitation":"(28)","noteIndex":0},"citationItems":[{"id":170,"uris":["http://zotero.org/users/4426165/items/KIBIJJVB"],"uri":["http://zotero.org/users/4426165/items/KIBIJJVB"],"itemData":{"id":170,"type":"post-weblog","title":"Best Programming Language for Machine Learning","container-title":"Machine Learning Mastery","abstract":"A question I get asked a lot is: What is the best programming language for machine learning? I’ve replied to this question many times now it’s about time to explore this further in a blog post. Ultimately, the programming language you use for machine learning should consider your own requirements and predilections. No one can meaningfully address …","URL":"https://machinelearningmastery.com/best-programming-language-for-machine-learning/","language":"en-US","author":[{"family":"Brownlee","given":"Jason"}],"issued":{"date-parts":[["2014",5,10]]},"accessed":{"date-parts":[["2018",2,16]]}}}],"schema":"https://github.com/citation-style-language/schema/raw/master/csl-citation.json"} </w:instrText>
      </w:r>
      <w:r w:rsidR="00B83727">
        <w:fldChar w:fldCharType="separate"/>
      </w:r>
      <w:r w:rsidR="00B83727" w:rsidRPr="00B83727">
        <w:t>(28)</w:t>
      </w:r>
      <w:r w:rsidR="00B83727">
        <w:fldChar w:fldCharType="end"/>
      </w:r>
      <w:r w:rsidR="00AD5721" w:rsidRPr="007C5160">
        <w:t xml:space="preserve">. It comes down to the fact that languages like Python and R, are just better suited to </w:t>
      </w:r>
      <w:r w:rsidR="001C1024" w:rsidRPr="007C5160">
        <w:t>ML</w:t>
      </w:r>
      <w:r w:rsidR="00AD5721" w:rsidRPr="007C5160">
        <w:t xml:space="preserve"> than Java</w:t>
      </w:r>
      <w:r w:rsidR="00B83727">
        <w:fldChar w:fldCharType="begin"/>
      </w:r>
      <w:r w:rsidR="00B83727">
        <w:instrText xml:space="preserve"> ADDIN ZOTERO_ITEM CSL_CITATION {"citationID":"TJS0DIVa","properties":{"formattedCitation":"(28)","plainCitation":"(28)","noteIndex":0},"citationItems":[{"id":170,"uris":["http://zotero.org/users/4426165/items/KIBIJJVB"],"uri":["http://zotero.org/users/4426165/items/KIBIJJVB"],"itemData":{"id":170,"type":"post-weblog","title":"Best Programming Language for Machine Learning","container-title":"Machine Learning Mastery","abstract":"A question I get asked a lot is: What is the best programming language for machine learning? I’ve replied to this question many times now it’s about time to explore this further in a blog post. Ultimately, the programming language you use for machine learning should consider your own requirements and predilections. No one can meaningfully address …","URL":"https://machinelearningmastery.com/best-programming-language-for-machine-learning/","language":"en-US","author":[{"family":"Brownlee","given":"Jason"}],"issued":{"date-parts":[["2014",5,10]]},"accessed":{"date-parts":[["2018",2,16]]}}}],"schema":"https://github.com/citation-style-language/schema/raw/master/csl-citation.json"} </w:instrText>
      </w:r>
      <w:r w:rsidR="00B83727">
        <w:fldChar w:fldCharType="separate"/>
      </w:r>
      <w:r w:rsidR="00B83727" w:rsidRPr="00B83727">
        <w:t>(28)</w:t>
      </w:r>
      <w:r w:rsidR="00B83727">
        <w:fldChar w:fldCharType="end"/>
      </w:r>
      <w:r w:rsidR="00AD5721" w:rsidRPr="007C5160">
        <w:t xml:space="preserve">. </w:t>
      </w:r>
      <w:r w:rsidR="005E3F80" w:rsidRPr="007C5160">
        <w:t>This is du</w:t>
      </w:r>
      <w:r w:rsidR="00B83727">
        <w:t>e to there not being</w:t>
      </w:r>
      <w:r w:rsidR="00751C39">
        <w:t xml:space="preserve"> a</w:t>
      </w:r>
      <w:r w:rsidR="005E3F80" w:rsidRPr="007C5160">
        <w:t xml:space="preserve"> library for </w:t>
      </w:r>
      <w:r w:rsidR="001C1024" w:rsidRPr="007C5160">
        <w:t>ML</w:t>
      </w:r>
      <w:r w:rsidR="005E3F80" w:rsidRPr="007C5160">
        <w:t xml:space="preserve"> in Java that comes with a va</w:t>
      </w:r>
      <w:r w:rsidR="00B83727">
        <w:t>s</w:t>
      </w:r>
      <w:r w:rsidR="005E3F80" w:rsidRPr="007C5160">
        <w:t>t amount of testing</w:t>
      </w:r>
      <w:r w:rsidR="00B83727">
        <w:t xml:space="preserve"> and documentation</w:t>
      </w:r>
      <w:r w:rsidR="00B83727">
        <w:fldChar w:fldCharType="begin"/>
      </w:r>
      <w:r w:rsidR="00B83727">
        <w:instrText xml:space="preserve"> ADDIN ZOTERO_ITEM CSL_CITATION {"citationID":"1EdhWcZN","properties":{"formattedCitation":"(34)","plainCitation":"(34)","noteIndex":0},"citationItems":[{"id":338,"uris":["http://zotero.org/users/4426165/items/XNVFL57E"],"uri":["http://zotero.org/users/4426165/items/XNVFL57E"],"itemData":{"id":338,"type":"webpage","title":"10 Popular Java Machine Learning Tools &amp; Libraries","abstract":"Weka has a collection of machine learning algorithms for data mining tasks. The algorithms can either be applied directly to a dataset or called from your ow…","URL":"https://www.datasciencecentral.com/profiles/blogs/10-popular-java-machine-learning-tools-libraries","language":"en","author":[{"family":"Posted by Demnag on September 13","given":"2015 at 8:07pm"},{"family":"Blog","given":"View"}],"accessed":{"date-parts":[["2018",4,10]]}}}],"schema":"https://github.com/citation-style-language/schema/raw/master/csl-citation.json"} </w:instrText>
      </w:r>
      <w:r w:rsidR="00B83727">
        <w:fldChar w:fldCharType="separate"/>
      </w:r>
      <w:r w:rsidR="00B83727" w:rsidRPr="00B83727">
        <w:t>(34)</w:t>
      </w:r>
      <w:r w:rsidR="00B83727">
        <w:fldChar w:fldCharType="end"/>
      </w:r>
      <w:r w:rsidR="005E3F80" w:rsidRPr="007C5160">
        <w:t xml:space="preserve">, and again this is due to R and Python </w:t>
      </w:r>
      <w:r w:rsidR="00B83727">
        <w:t>as they are better suited to</w:t>
      </w:r>
      <w:r w:rsidR="005E3F80" w:rsidRPr="007C5160">
        <w:t xml:space="preserve"> data manipulation</w:t>
      </w:r>
      <w:r w:rsidR="00B83727">
        <w:fldChar w:fldCharType="begin"/>
      </w:r>
      <w:r w:rsidR="00B83727">
        <w:instrText xml:space="preserve"> ADDIN ZOTERO_ITEM CSL_CITATION {"citationID":"Ss5fm17b","properties":{"formattedCitation":"(28)","plainCitation":"(28)","noteIndex":0},"citationItems":[{"id":170,"uris":["http://zotero.org/users/4426165/items/KIBIJJVB"],"uri":["http://zotero.org/users/4426165/items/KIBIJJVB"],"itemData":{"id":170,"type":"post-weblog","title":"Best Programming Language for Machine Learning","container-title":"Machine Learning Mastery","abstract":"A question I get asked a lot is: What is the best programming language for machine learning? I’ve replied to this question many times now it’s about time to explore this further in a blog post. Ultimately, the programming language you use for machine learning should consider your own requirements and predilections. No one can meaningfully address …","URL":"https://machinelearningmastery.com/best-programming-language-for-machine-learning/","language":"en-US","author":[{"family":"Brownlee","given":"Jason"}],"issued":{"date-parts":[["2014",5,10]]},"accessed":{"date-parts":[["2018",2,16]]}}}],"schema":"https://github.com/citation-style-language/schema/raw/master/csl-citation.json"} </w:instrText>
      </w:r>
      <w:r w:rsidR="00B83727">
        <w:fldChar w:fldCharType="separate"/>
      </w:r>
      <w:r w:rsidR="00B83727" w:rsidRPr="00B83727">
        <w:t>(28)</w:t>
      </w:r>
      <w:r w:rsidR="00B83727">
        <w:fldChar w:fldCharType="end"/>
      </w:r>
      <w:r w:rsidR="005E3F80" w:rsidRPr="007C5160">
        <w:t xml:space="preserve">. </w:t>
      </w:r>
    </w:p>
    <w:p w:rsidR="00534488" w:rsidRPr="007C5160" w:rsidRDefault="00534488" w:rsidP="00320B5C">
      <w:pPr>
        <w:pStyle w:val="Heading3"/>
      </w:pPr>
      <w:bookmarkStart w:id="34" w:name="_Toc511165203"/>
      <w:r w:rsidRPr="007C5160">
        <w:t>NumPy</w:t>
      </w:r>
      <w:bookmarkEnd w:id="34"/>
      <w:r w:rsidRPr="007C5160">
        <w:t xml:space="preserve"> </w:t>
      </w:r>
    </w:p>
    <w:p w:rsidR="00534488" w:rsidRPr="007C5160" w:rsidRDefault="00503198" w:rsidP="00320B5C">
      <w:pPr>
        <w:ind w:left="0"/>
      </w:pPr>
      <w:r w:rsidRPr="007C5160">
        <w:t>One of the most used libraries</w:t>
      </w:r>
      <w:r w:rsidR="00BC30E9">
        <w:t xml:space="preserve"> in Python, </w:t>
      </w:r>
      <w:r w:rsidRPr="007C5160">
        <w:t>is</w:t>
      </w:r>
      <w:r w:rsidR="00BC30E9">
        <w:t xml:space="preserve"> the</w:t>
      </w:r>
      <w:r w:rsidRPr="007C5160">
        <w:t xml:space="preserve"> </w:t>
      </w:r>
      <w:r w:rsidR="00D54961" w:rsidRPr="007C5160">
        <w:t>NumPy</w:t>
      </w:r>
      <w:r w:rsidR="00BC30E9">
        <w:t xml:space="preserve"> library</w:t>
      </w:r>
      <w:r w:rsidR="00D54961" w:rsidRPr="007C5160">
        <w:t>, which stands for Numerical Python. It provides a whole host</w:t>
      </w:r>
      <w:r w:rsidR="00534488" w:rsidRPr="007C5160">
        <w:t xml:space="preserve"> of useful features for operations on n-arrays and matric</w:t>
      </w:r>
      <w:r w:rsidR="00D54961" w:rsidRPr="007C5160">
        <w:t>es in Python. The library can provide</w:t>
      </w:r>
      <w:r w:rsidR="00534488" w:rsidRPr="007C5160">
        <w:t xml:space="preserve"> vectorization o</w:t>
      </w:r>
      <w:r w:rsidR="00D54961" w:rsidRPr="007C5160">
        <w:t>f mathematical operations on a</w:t>
      </w:r>
      <w:r w:rsidR="00534488" w:rsidRPr="007C5160">
        <w:t xml:space="preserve"> NumPy array type, which </w:t>
      </w:r>
      <w:r w:rsidR="00D54961" w:rsidRPr="007C5160">
        <w:t>improves performance and</w:t>
      </w:r>
      <w:r w:rsidR="00534488" w:rsidRPr="007C5160">
        <w:t xml:space="preserve"> speeds up the execution</w:t>
      </w:r>
      <w:r w:rsidR="00D54961" w:rsidRPr="007C5160">
        <w:t xml:space="preserve"> of the calculations</w:t>
      </w:r>
      <w:r w:rsidR="00D54961" w:rsidRPr="007C5160">
        <w:fldChar w:fldCharType="begin"/>
      </w:r>
      <w:r w:rsidR="00B83727">
        <w:instrText xml:space="preserve"> ADDIN ZOTERO_ITEM CSL_CITATION {"citationID":"ZxKm7QFO","properties":{"formattedCitation":"(35)","plainCitation":"(35)","noteIndex":0},"citationItems":[{"id":150,"uris":["http://zotero.org/users/4426165/items/BIXJEY9X"],"uri":["http://zotero.org/users/4426165/items/BIXJEY9X"],"itemData":{"id":150,"type":"webpage","title":"Contributing to NumPy — NumPy v1.13.dev0 Manual","URL":"https://docs.scipy.org/doc/numpy-dev/dev/","accessed":{"date-parts":[["2018",2,16]]}}}],"schema":"https://github.com/citation-style-language/schema/raw/master/csl-citation.json"} </w:instrText>
      </w:r>
      <w:r w:rsidR="00D54961" w:rsidRPr="007C5160">
        <w:fldChar w:fldCharType="separate"/>
      </w:r>
      <w:r w:rsidR="00B83727" w:rsidRPr="00B83727">
        <w:t>(35)</w:t>
      </w:r>
      <w:r w:rsidR="00D54961" w:rsidRPr="007C5160">
        <w:fldChar w:fldCharType="end"/>
      </w:r>
      <w:r w:rsidR="00534488" w:rsidRPr="007C5160">
        <w:t>.</w:t>
      </w:r>
    </w:p>
    <w:p w:rsidR="00534488" w:rsidRPr="007C5160" w:rsidRDefault="00534488" w:rsidP="00320B5C">
      <w:pPr>
        <w:pStyle w:val="Heading3"/>
      </w:pPr>
      <w:bookmarkStart w:id="35" w:name="_Toc511165204"/>
      <w:r w:rsidRPr="007C5160">
        <w:t>SciPy</w:t>
      </w:r>
      <w:bookmarkEnd w:id="35"/>
      <w:r w:rsidRPr="007C5160">
        <w:t xml:space="preserve"> </w:t>
      </w:r>
    </w:p>
    <w:p w:rsidR="00534488" w:rsidRPr="007C5160" w:rsidRDefault="00BC30E9" w:rsidP="00320B5C">
      <w:pPr>
        <w:ind w:left="0"/>
      </w:pPr>
      <w:r>
        <w:t xml:space="preserve">Another Python library is </w:t>
      </w:r>
      <w:r w:rsidR="00D54961" w:rsidRPr="007C5160">
        <w:t>SciPy</w:t>
      </w:r>
      <w:r>
        <w:t>, this</w:t>
      </w:r>
      <w:r w:rsidR="00D54961" w:rsidRPr="007C5160">
        <w:t xml:space="preserve"> is a librar</w:t>
      </w:r>
      <w:r>
        <w:t>y for engineering and science. T</w:t>
      </w:r>
      <w:r w:rsidR="00D54961" w:rsidRPr="007C5160">
        <w:t>here is a</w:t>
      </w:r>
      <w:r w:rsidR="00534488" w:rsidRPr="007C5160">
        <w:t xml:space="preserve"> need to understand the difference between SciPy Stack and SciPy Library</w:t>
      </w:r>
      <w:r w:rsidR="004C40F0" w:rsidRPr="007C5160">
        <w:t>, Python’s SciPy Stack is a collection of software specifically designed for scientific computing in Python, the SciPy library is part of this stack</w:t>
      </w:r>
      <w:r w:rsidR="004C40F0" w:rsidRPr="007C5160">
        <w:fldChar w:fldCharType="begin"/>
      </w:r>
      <w:r w:rsidR="00B83727">
        <w:instrText xml:space="preserve"> ADDIN ZOTERO_ITEM CSL_CITATION {"citationID":"6JpGAheD","properties":{"formattedCitation":"(36)","plainCitation":"(36)","noteIndex":0},"citationItems":[{"id":154,"uris":["http://zotero.org/users/4426165/items/3RZYGY7H"],"uri":["http://zotero.org/users/4426165/items/3RZYGY7H"],"itemData":{"id":154,"type":"webpage","title":"The SciPy Stack specification — SciPy.org","URL":"https://www.scipy.org/stackspec.html","accessed":{"date-parts":[["2018",2,16]]}}}],"schema":"https://github.com/citation-style-language/schema/raw/master/csl-citation.json"} </w:instrText>
      </w:r>
      <w:r w:rsidR="004C40F0" w:rsidRPr="007C5160">
        <w:fldChar w:fldCharType="separate"/>
      </w:r>
      <w:r w:rsidR="00B83727" w:rsidRPr="00B83727">
        <w:t>(36)</w:t>
      </w:r>
      <w:r w:rsidR="004C40F0" w:rsidRPr="007C5160">
        <w:fldChar w:fldCharType="end"/>
      </w:r>
      <w:r w:rsidR="00534488" w:rsidRPr="007C5160">
        <w:t>. SciPy contains modules</w:t>
      </w:r>
      <w:r w:rsidR="00B46C45" w:rsidRPr="007C5160">
        <w:t xml:space="preserve"> used</w:t>
      </w:r>
      <w:r w:rsidR="00534488" w:rsidRPr="007C5160">
        <w:t xml:space="preserve"> for linear alg</w:t>
      </w:r>
      <w:r w:rsidR="00B46C45" w:rsidRPr="007C5160">
        <w:t>ebra, optimization, integration</w:t>
      </w:r>
      <w:r w:rsidR="00534488" w:rsidRPr="007C5160">
        <w:t xml:space="preserve"> and statistics</w:t>
      </w:r>
      <w:r w:rsidR="007355FF" w:rsidRPr="007C5160">
        <w:fldChar w:fldCharType="begin"/>
      </w:r>
      <w:r w:rsidR="00B83727">
        <w:instrText xml:space="preserve"> ADDIN ZOTERO_ITEM CSL_CITATION {"citationID":"4Om8qRl0","properties":{"formattedCitation":"(37)","plainCitation":"(37)","noteIndex":0},"citationItems":[{"id":158,"uris":["http://zotero.org/users/4426165/items/SAWAYDFQ"],"uri":["http://zotero.org/users/4426165/items/SAWAYDFQ"],"itemData":{"id":158,"type":"webpage","title":"SciPy — SciPy v1.1.0.dev0+e7d9c0d Reference Guide","URL":"http://scipy.github.io/devdocs/","accessed":{"date-parts":[["2018",2,16]]}}}],"schema":"https://github.com/citation-style-language/schema/raw/master/csl-citation.json"} </w:instrText>
      </w:r>
      <w:r w:rsidR="007355FF" w:rsidRPr="007C5160">
        <w:fldChar w:fldCharType="separate"/>
      </w:r>
      <w:r w:rsidR="00B83727" w:rsidRPr="00B83727">
        <w:t>(37)</w:t>
      </w:r>
      <w:r w:rsidR="007355FF" w:rsidRPr="007C5160">
        <w:fldChar w:fldCharType="end"/>
      </w:r>
      <w:r w:rsidR="00534488" w:rsidRPr="007C5160">
        <w:t>. The main functionality of</w:t>
      </w:r>
      <w:r w:rsidR="00B46C45" w:rsidRPr="007C5160">
        <w:t xml:space="preserve"> the</w:t>
      </w:r>
      <w:r w:rsidR="00534488" w:rsidRPr="007C5160">
        <w:t xml:space="preserve"> Sc</w:t>
      </w:r>
      <w:r w:rsidR="00B46C45" w:rsidRPr="007C5160">
        <w:t>iPy library is built upon NumPy and its arrays</w:t>
      </w:r>
      <w:r w:rsidR="007355FF" w:rsidRPr="007C5160">
        <w:fldChar w:fldCharType="begin"/>
      </w:r>
      <w:r w:rsidR="00B83727">
        <w:instrText xml:space="preserve"> ADDIN ZOTERO_ITEM CSL_CITATION {"citationID":"I2lfZQE3","properties":{"formattedCitation":"(38)","plainCitation":"(38)","noteIndex":0},"citationItems":[{"id":156,"uris":["http://zotero.org/users/4426165/items/FN2LVFE4"],"uri":["http://zotero.org/users/4426165/items/FN2LVFE4"],"itemData":{"id":156,"type":"webpage","title":"The N-dimensional array (ndarray) — NumPy v1.13.dev0 Manual","URL":"https://docs.scipy.org/doc/numpy-dev/reference/arrays.ndarray.html","accessed":{"date-parts":[["2018",2,16]]}}}],"schema":"https://github.com/citation-style-language/schema/raw/master/csl-citation.json"} </w:instrText>
      </w:r>
      <w:r w:rsidR="007355FF" w:rsidRPr="007C5160">
        <w:fldChar w:fldCharType="separate"/>
      </w:r>
      <w:r w:rsidR="00B83727" w:rsidRPr="00B83727">
        <w:t>(38)</w:t>
      </w:r>
      <w:r w:rsidR="007355FF" w:rsidRPr="007C5160">
        <w:fldChar w:fldCharType="end"/>
      </w:r>
      <w:r w:rsidR="00B46C45" w:rsidRPr="007C5160">
        <w:t xml:space="preserve">. </w:t>
      </w:r>
      <w:r w:rsidR="004C40F0" w:rsidRPr="007C5160">
        <w:t>It can provide</w:t>
      </w:r>
      <w:r w:rsidR="00534488" w:rsidRPr="007C5160">
        <w:t xml:space="preserve"> efficient numerical routines as numerical integration, o</w:t>
      </w:r>
      <w:r w:rsidR="004C40F0" w:rsidRPr="007C5160">
        <w:t>ptimization, and many others through</w:t>
      </w:r>
      <w:r w:rsidR="00534488" w:rsidRPr="007C5160">
        <w:t xml:space="preserve"> its specific submodules</w:t>
      </w:r>
      <w:r w:rsidR="004C40F0" w:rsidRPr="007C5160">
        <w:t xml:space="preserve"> which are very well documented</w:t>
      </w:r>
      <w:r w:rsidR="00A66ED6" w:rsidRPr="007C5160">
        <w:fldChar w:fldCharType="begin"/>
      </w:r>
      <w:r w:rsidR="00B83727">
        <w:instrText xml:space="preserve"> ADDIN ZOTERO_ITEM CSL_CITATION {"citationID":"g7EEGpGw","properties":{"formattedCitation":"(39)","plainCitation":"(39)","noteIndex":0},"citationItems":[{"id":160,"uris":["http://zotero.org/users/4426165/items/UN3YY8GX"],"uri":["http://zotero.org/users/4426165/items/UN3YY8GX"],"itemData":{"id":160,"type":"webpage","title":"API - importing from Scipy — SciPy v1.0.0 Reference Guide","URL":"https://docs.scipy.org/doc/scipy/reference/api.html","accessed":{"date-parts":[["2018",2,16]]}}}],"schema":"https://github.com/citation-style-language/schema/raw/master/csl-citation.json"} </w:instrText>
      </w:r>
      <w:r w:rsidR="00A66ED6" w:rsidRPr="007C5160">
        <w:fldChar w:fldCharType="separate"/>
      </w:r>
      <w:r w:rsidR="00B83727" w:rsidRPr="00B83727">
        <w:t>(39)</w:t>
      </w:r>
      <w:r w:rsidR="00A66ED6" w:rsidRPr="007C5160">
        <w:fldChar w:fldCharType="end"/>
      </w:r>
      <w:r w:rsidR="00534488" w:rsidRPr="007C5160">
        <w:t xml:space="preserve">. </w:t>
      </w:r>
    </w:p>
    <w:p w:rsidR="00534488" w:rsidRPr="007C5160" w:rsidRDefault="00534488" w:rsidP="00320B5C">
      <w:pPr>
        <w:pStyle w:val="Heading3"/>
      </w:pPr>
      <w:bookmarkStart w:id="36" w:name="_Toc511165205"/>
      <w:r w:rsidRPr="007C5160">
        <w:lastRenderedPageBreak/>
        <w:t>Pandas</w:t>
      </w:r>
      <w:bookmarkEnd w:id="36"/>
    </w:p>
    <w:p w:rsidR="009663C2" w:rsidRPr="007C5160" w:rsidRDefault="00534488" w:rsidP="00320B5C">
      <w:pPr>
        <w:ind w:left="0"/>
      </w:pPr>
      <w:r w:rsidRPr="007C5160">
        <w:t>Pandas is a</w:t>
      </w:r>
      <w:r w:rsidR="00A66ED6" w:rsidRPr="007C5160">
        <w:t>nother</w:t>
      </w:r>
      <w:r w:rsidRPr="007C5160">
        <w:t xml:space="preserve"> Python package</w:t>
      </w:r>
      <w:r w:rsidR="00A66ED6" w:rsidRPr="007C5160">
        <w:t xml:space="preserve"> it was designed to work with labelled and relational data</w:t>
      </w:r>
      <w:r w:rsidRPr="007C5160">
        <w:t>. Pandas is a</w:t>
      </w:r>
      <w:r w:rsidR="00A66ED6" w:rsidRPr="007C5160">
        <w:t xml:space="preserve"> perfect tool for data manipulation</w:t>
      </w:r>
      <w:r w:rsidRPr="007C5160">
        <w:t xml:space="preserve">, aggregation, and </w:t>
      </w:r>
      <w:r w:rsidR="000A7F73" w:rsidRPr="007C5160">
        <w:t>visualization</w:t>
      </w:r>
      <w:r w:rsidR="000A7F73" w:rsidRPr="007C5160">
        <w:fldChar w:fldCharType="begin"/>
      </w:r>
      <w:r w:rsidR="00B83727">
        <w:instrText xml:space="preserve"> ADDIN ZOTERO_ITEM CSL_CITATION {"citationID":"r4ZuhOa6","properties":{"formattedCitation":"(40)","plainCitation":"(40)","noteIndex":0},"citationItems":[{"id":162,"uris":["http://zotero.org/users/4426165/items/NML58X2Z"],"uri":["http://zotero.org/users/4426165/items/NML58X2Z"],"itemData":{"id":162,"type":"webpage","title":"Python Data Analysis Library — pandas: Python Data Analysis Library","URL":"https://pandas.pydata.org/","accessed":{"date-parts":[["2018",2,16]]}}}],"schema":"https://github.com/citation-style-language/schema/raw/master/csl-citation.json"} </w:instrText>
      </w:r>
      <w:r w:rsidR="000A7F73" w:rsidRPr="007C5160">
        <w:fldChar w:fldCharType="separate"/>
      </w:r>
      <w:r w:rsidR="00B83727" w:rsidRPr="00B83727">
        <w:t>(40)</w:t>
      </w:r>
      <w:r w:rsidR="000A7F73" w:rsidRPr="007C5160">
        <w:fldChar w:fldCharType="end"/>
      </w:r>
      <w:r w:rsidRPr="007C5160">
        <w:t>.</w:t>
      </w:r>
      <w:r w:rsidR="009663C2" w:rsidRPr="007C5160">
        <w:t xml:space="preserve"> </w:t>
      </w:r>
      <w:r w:rsidR="000A7F73" w:rsidRPr="007C5160">
        <w:t>Pandas does not implement</w:t>
      </w:r>
      <w:r w:rsidR="00BC30E9">
        <w:t xml:space="preserve"> any</w:t>
      </w:r>
      <w:r w:rsidR="000A7F73" w:rsidRPr="007C5160">
        <w:t xml:space="preserve"> advanced</w:t>
      </w:r>
      <w:r w:rsidR="009663C2" w:rsidRPr="007C5160">
        <w:t xml:space="preserve"> </w:t>
      </w:r>
      <w:r w:rsidR="00792342" w:rsidRPr="007C5160">
        <w:t>modelling</w:t>
      </w:r>
      <w:r w:rsidR="009663C2" w:rsidRPr="007C5160">
        <w:t xml:space="preserve"> functionality apart from</w:t>
      </w:r>
      <w:r w:rsidR="000A7F73" w:rsidRPr="007C5160">
        <w:t xml:space="preserve"> linear</w:t>
      </w:r>
      <w:r w:rsidR="009663C2" w:rsidRPr="007C5160">
        <w:t xml:space="preserve"> and panel regression,</w:t>
      </w:r>
      <w:r w:rsidR="000A7F73" w:rsidRPr="007C5160">
        <w:t xml:space="preserve"> </w:t>
      </w:r>
      <w:r w:rsidR="009663C2" w:rsidRPr="007C5160">
        <w:t xml:space="preserve">to overcome this </w:t>
      </w:r>
      <w:r w:rsidR="00792342" w:rsidRPr="007C5160">
        <w:t>S</w:t>
      </w:r>
      <w:r w:rsidR="000A7F73" w:rsidRPr="007C5160">
        <w:t>cikit-learn</w:t>
      </w:r>
      <w:r w:rsidR="00EF0961">
        <w:t xml:space="preserve"> will</w:t>
      </w:r>
      <w:r w:rsidR="009663C2" w:rsidRPr="007C5160">
        <w:t xml:space="preserve"> be applied</w:t>
      </w:r>
      <w:r w:rsidR="000A7F73" w:rsidRPr="007C5160">
        <w:t xml:space="preserve">. </w:t>
      </w:r>
    </w:p>
    <w:p w:rsidR="00534488" w:rsidRPr="007C5160" w:rsidRDefault="000A7F73" w:rsidP="00320B5C">
      <w:pPr>
        <w:ind w:left="0"/>
      </w:pPr>
      <w:r w:rsidRPr="007C5160">
        <w:t>J</w:t>
      </w:r>
      <w:r w:rsidR="00534488" w:rsidRPr="007C5160">
        <w:t xml:space="preserve">ust a </w:t>
      </w:r>
      <w:r w:rsidR="00A66ED6" w:rsidRPr="007C5160">
        <w:t>snippet of things that a developer can do with Pandas are listed below.</w:t>
      </w:r>
    </w:p>
    <w:p w:rsidR="00534488" w:rsidRPr="007C5160" w:rsidRDefault="00A66ED6" w:rsidP="00BC30E9">
      <w:pPr>
        <w:pStyle w:val="ListParagraph"/>
        <w:numPr>
          <w:ilvl w:val="0"/>
          <w:numId w:val="38"/>
        </w:numPr>
      </w:pPr>
      <w:r w:rsidRPr="007C5160">
        <w:t xml:space="preserve">Adding and dropping columns to a data frame </w:t>
      </w:r>
    </w:p>
    <w:p w:rsidR="00534488" w:rsidRPr="007C5160" w:rsidRDefault="00534488" w:rsidP="00BC30E9">
      <w:pPr>
        <w:pStyle w:val="ListParagraph"/>
        <w:numPr>
          <w:ilvl w:val="0"/>
          <w:numId w:val="38"/>
        </w:numPr>
      </w:pPr>
      <w:r w:rsidRPr="007C5160">
        <w:t>Convert</w:t>
      </w:r>
      <w:r w:rsidR="009663C2" w:rsidRPr="007C5160">
        <w:t xml:space="preserve"> complex</w:t>
      </w:r>
      <w:r w:rsidRPr="007C5160">
        <w:t xml:space="preserve"> data structures to DataFrame objects</w:t>
      </w:r>
    </w:p>
    <w:p w:rsidR="00534488" w:rsidRPr="007C5160" w:rsidRDefault="009663C2" w:rsidP="00BC30E9">
      <w:pPr>
        <w:pStyle w:val="ListParagraph"/>
        <w:numPr>
          <w:ilvl w:val="0"/>
          <w:numId w:val="38"/>
        </w:numPr>
      </w:pPr>
      <w:r w:rsidRPr="007C5160">
        <w:t>Can h</w:t>
      </w:r>
      <w:r w:rsidR="00534488" w:rsidRPr="007C5160">
        <w:t xml:space="preserve">andle </w:t>
      </w:r>
      <w:r w:rsidRPr="007C5160">
        <w:t>missing data, represents with NaN</w:t>
      </w:r>
    </w:p>
    <w:p w:rsidR="009755D2" w:rsidRPr="007C5160" w:rsidRDefault="009663C2" w:rsidP="00BC30E9">
      <w:pPr>
        <w:pStyle w:val="ListParagraph"/>
        <w:numPr>
          <w:ilvl w:val="0"/>
          <w:numId w:val="38"/>
        </w:numPr>
      </w:pPr>
      <w:r w:rsidRPr="007C5160">
        <w:t>Contains a p</w:t>
      </w:r>
      <w:r w:rsidR="00534488" w:rsidRPr="007C5160">
        <w:t>owerful grouping by functionality</w:t>
      </w:r>
    </w:p>
    <w:p w:rsidR="00016218" w:rsidRPr="007C5160" w:rsidRDefault="007C5160" w:rsidP="00320B5C">
      <w:pPr>
        <w:pStyle w:val="Heading3"/>
      </w:pPr>
      <w:bookmarkStart w:id="37" w:name="_Toc511165206"/>
      <w:r w:rsidRPr="007C5160">
        <w:t>Scikit</w:t>
      </w:r>
      <w:r w:rsidR="00016218" w:rsidRPr="007C5160">
        <w:t>-Learn</w:t>
      </w:r>
      <w:bookmarkEnd w:id="37"/>
      <w:r w:rsidR="00016218" w:rsidRPr="007C5160">
        <w:t xml:space="preserve"> </w:t>
      </w:r>
    </w:p>
    <w:p w:rsidR="00B20C6F" w:rsidRDefault="00016218" w:rsidP="00320B5C">
      <w:pPr>
        <w:ind w:left="0"/>
      </w:pPr>
      <w:r w:rsidRPr="007C5160">
        <w:t xml:space="preserve">Scikits, are the additional packages of the SciPy Stack designed for specific functionalities such as image processing and </w:t>
      </w:r>
      <w:r w:rsidR="001C1024" w:rsidRPr="007C5160">
        <w:t>ML</w:t>
      </w:r>
      <w:r w:rsidRPr="007C5160">
        <w:t xml:space="preserve"> facilitation</w:t>
      </w:r>
      <w:r w:rsidR="00CE6D32" w:rsidRPr="007C5160">
        <w:fldChar w:fldCharType="begin"/>
      </w:r>
      <w:r w:rsidR="00B83727">
        <w:instrText xml:space="preserve"> ADDIN ZOTERO_ITEM CSL_CITATION {"citationID":"P5V89wxV","properties":{"formattedCitation":"(41)","plainCitation":"(41)","noteIndex":0},"citationItems":[{"id":164,"uris":["http://zotero.org/users/4426165/items/B24IEHLZ"],"uri":["http://zotero.org/users/4426165/items/B24IEHLZ"],"itemData":{"id":164,"type":"webpage","title":"scikit-learn: machine learning in Python — scikit-learn 0.19.1 documentation","URL":"http://scikit-learn.org/stable/","accessed":{"date-parts":[["2018",2,16]]}}}],"schema":"https://github.com/citation-style-language/schema/raw/master/csl-citation.json"} </w:instrText>
      </w:r>
      <w:r w:rsidR="00CE6D32" w:rsidRPr="007C5160">
        <w:fldChar w:fldCharType="separate"/>
      </w:r>
      <w:r w:rsidR="00B83727" w:rsidRPr="00B83727">
        <w:t>(41)</w:t>
      </w:r>
      <w:r w:rsidR="00CE6D32" w:rsidRPr="007C5160">
        <w:fldChar w:fldCharType="end"/>
      </w:r>
      <w:r w:rsidRPr="007C5160">
        <w:t xml:space="preserve">. When it comes to the </w:t>
      </w:r>
      <w:r w:rsidR="001C1024" w:rsidRPr="007C5160">
        <w:t>ML</w:t>
      </w:r>
      <w:r w:rsidRPr="007C5160">
        <w:t xml:space="preserve"> implementation, one of the most important</w:t>
      </w:r>
      <w:r w:rsidR="00CE6D32" w:rsidRPr="007C5160">
        <w:t xml:space="preserve"> of these packages is S</w:t>
      </w:r>
      <w:r w:rsidRPr="007C5160">
        <w:t xml:space="preserve">cikit-learn. </w:t>
      </w:r>
    </w:p>
    <w:p w:rsidR="009663C2" w:rsidRPr="007C5160" w:rsidRDefault="00016218" w:rsidP="00320B5C">
      <w:pPr>
        <w:ind w:left="0"/>
      </w:pPr>
      <w:r w:rsidRPr="007C5160">
        <w:t>The package is built on the top of SciPy and makes he</w:t>
      </w:r>
      <w:r w:rsidR="00CE6D32" w:rsidRPr="007C5160">
        <w:t>avy use of its math operations. Scikit-learn provides a clear and</w:t>
      </w:r>
      <w:r w:rsidRPr="007C5160">
        <w:t xml:space="preserve"> concise interface to the</w:t>
      </w:r>
      <w:r w:rsidR="00CE6D32" w:rsidRPr="007C5160">
        <w:t xml:space="preserve"> most</w:t>
      </w:r>
      <w:r w:rsidRPr="007C5160">
        <w:t xml:space="preserve"> com</w:t>
      </w:r>
      <w:r w:rsidR="00CE6D32" w:rsidRPr="007C5160">
        <w:t xml:space="preserve">mon </w:t>
      </w:r>
      <w:r w:rsidR="001C1024" w:rsidRPr="007C5160">
        <w:t>ML</w:t>
      </w:r>
      <w:r w:rsidR="00EF0961">
        <w:t xml:space="preserve"> algorithms. </w:t>
      </w:r>
      <w:r w:rsidR="00CE6D32" w:rsidRPr="007C5160">
        <w:t>The library combines a high standard</w:t>
      </w:r>
      <w:r w:rsidRPr="007C5160">
        <w:t xml:space="preserve"> code</w:t>
      </w:r>
      <w:r w:rsidR="00CE6D32" w:rsidRPr="007C5160">
        <w:t xml:space="preserve"> example set and it is very well documented. It offers </w:t>
      </w:r>
      <w:r w:rsidRPr="007C5160">
        <w:t xml:space="preserve">high performance </w:t>
      </w:r>
      <w:r w:rsidR="00CE6D32" w:rsidRPr="007C5160">
        <w:t>for</w:t>
      </w:r>
      <w:r w:rsidRPr="007C5160">
        <w:t xml:space="preserve"> </w:t>
      </w:r>
      <w:r w:rsidR="001C1024" w:rsidRPr="007C5160">
        <w:t>ML</w:t>
      </w:r>
      <w:r w:rsidRPr="007C5160">
        <w:t xml:space="preserve"> with Python</w:t>
      </w:r>
      <w:r w:rsidR="00EF0961">
        <w:t xml:space="preserve"> from even a basic</w:t>
      </w:r>
      <w:r w:rsidR="00CE6D32" w:rsidRPr="007C5160">
        <w:t xml:space="preserve"> machine</w:t>
      </w:r>
      <w:r w:rsidRPr="007C5160">
        <w:t>.</w:t>
      </w:r>
    </w:p>
    <w:p w:rsidR="00534488" w:rsidRPr="007C5160" w:rsidRDefault="00534488" w:rsidP="00320B5C">
      <w:pPr>
        <w:pStyle w:val="Heading3"/>
      </w:pPr>
      <w:bookmarkStart w:id="38" w:name="_Toc511165207"/>
      <w:r w:rsidRPr="007C5160">
        <w:t>Matplotlib</w:t>
      </w:r>
      <w:bookmarkEnd w:id="38"/>
    </w:p>
    <w:p w:rsidR="00B20C6F" w:rsidRDefault="00CE6D32" w:rsidP="00320B5C">
      <w:pPr>
        <w:ind w:left="0"/>
      </w:pPr>
      <w:r w:rsidRPr="007C5160">
        <w:t>Matplotlib is another SciPy Stack</w:t>
      </w:r>
      <w:r w:rsidR="003D19A2" w:rsidRPr="007C5160">
        <w:t xml:space="preserve"> package and Python Library that has been designed</w:t>
      </w:r>
      <w:r w:rsidR="00534488" w:rsidRPr="007C5160">
        <w:t xml:space="preserve"> </w:t>
      </w:r>
      <w:r w:rsidR="003D19A2" w:rsidRPr="007C5160">
        <w:t>for the generation of simple but</w:t>
      </w:r>
      <w:r w:rsidR="00534488" w:rsidRPr="007C5160">
        <w:t xml:space="preserve"> powerful visualizations</w:t>
      </w:r>
      <w:r w:rsidR="003D19A2" w:rsidRPr="007C5160">
        <w:fldChar w:fldCharType="begin"/>
      </w:r>
      <w:r w:rsidR="00B83727">
        <w:instrText xml:space="preserve"> ADDIN ZOTERO_ITEM CSL_CITATION {"citationID":"FLjvugwS","properties":{"formattedCitation":"(42)","plainCitation":"(42)","noteIndex":0},"citationItems":[{"id":166,"uris":["http://zotero.org/users/4426165/items/82CJ2KM8"],"uri":["http://zotero.org/users/4426165/items/82CJ2KM8"],"itemData":{"id":166,"type":"webpage","title":"User’s Guide — Matplotlib 2.1.2 documentation","URL":"https://matplotlib.org/users/index.html","accessed":{"date-parts":[["2018",2,16]]}}}],"schema":"https://github.com/citation-style-language/schema/raw/master/csl-citation.json"} </w:instrText>
      </w:r>
      <w:r w:rsidR="003D19A2" w:rsidRPr="007C5160">
        <w:fldChar w:fldCharType="separate"/>
      </w:r>
      <w:r w:rsidR="00B83727" w:rsidRPr="00B83727">
        <w:t>(42)</w:t>
      </w:r>
      <w:r w:rsidR="003D19A2" w:rsidRPr="007C5160">
        <w:fldChar w:fldCharType="end"/>
      </w:r>
      <w:r w:rsidR="003D19A2" w:rsidRPr="007C5160">
        <w:t>. It is a very complete</w:t>
      </w:r>
      <w:r w:rsidR="00534488" w:rsidRPr="007C5160">
        <w:t xml:space="preserve"> piece of software</w:t>
      </w:r>
      <w:r w:rsidR="003D19A2" w:rsidRPr="007C5160">
        <w:t>. Matplotlib combined with NumPy, SciPy, and Pandas are what makes Python a competitor to other</w:t>
      </w:r>
      <w:r w:rsidR="00534488" w:rsidRPr="007C5160">
        <w:t xml:space="preserve"> scientific tools</w:t>
      </w:r>
      <w:r w:rsidR="003D19A2" w:rsidRPr="007C5160">
        <w:t xml:space="preserve"> such as MatLab or Mathematica. </w:t>
      </w:r>
    </w:p>
    <w:p w:rsidR="003D19A2" w:rsidRPr="007C5160" w:rsidRDefault="003D19A2" w:rsidP="00320B5C">
      <w:pPr>
        <w:ind w:left="0"/>
      </w:pPr>
      <w:r w:rsidRPr="007C5160">
        <w:t>This being said</w:t>
      </w:r>
      <w:r w:rsidR="00534488" w:rsidRPr="007C5160">
        <w:t xml:space="preserve"> the library is pretty low-level, meaning that </w:t>
      </w:r>
      <w:r w:rsidRPr="007C5160">
        <w:t>there is a</w:t>
      </w:r>
      <w:r w:rsidR="00534488" w:rsidRPr="007C5160">
        <w:t xml:space="preserve"> need to write more code to reach the advanced levels of visualizations</w:t>
      </w:r>
      <w:r w:rsidRPr="007C5160">
        <w:t xml:space="preserve">. </w:t>
      </w:r>
    </w:p>
    <w:p w:rsidR="00751C39" w:rsidRDefault="00751C39" w:rsidP="00320B5C">
      <w:pPr>
        <w:ind w:left="0"/>
      </w:pPr>
    </w:p>
    <w:p w:rsidR="003D19A2" w:rsidRPr="007C5160" w:rsidRDefault="003D19A2" w:rsidP="00320B5C">
      <w:pPr>
        <w:ind w:left="0"/>
      </w:pPr>
      <w:r w:rsidRPr="007C5160">
        <w:lastRenderedPageBreak/>
        <w:t xml:space="preserve">Some of the things that </w:t>
      </w:r>
      <w:r w:rsidR="00B9481F" w:rsidRPr="007C5160">
        <w:t>can be done with Matplotlib include:</w:t>
      </w:r>
    </w:p>
    <w:p w:rsidR="00534488" w:rsidRPr="007C5160" w:rsidRDefault="003D19A2" w:rsidP="00B20C6F">
      <w:pPr>
        <w:pStyle w:val="ListParagraph"/>
        <w:numPr>
          <w:ilvl w:val="0"/>
          <w:numId w:val="6"/>
        </w:numPr>
        <w:spacing w:after="0" w:afterAutospacing="0"/>
        <w:ind w:left="714" w:hanging="357"/>
      </w:pPr>
      <w:r w:rsidRPr="007C5160">
        <w:t>Line plots</w:t>
      </w:r>
    </w:p>
    <w:p w:rsidR="00534488" w:rsidRPr="007C5160" w:rsidRDefault="003D19A2" w:rsidP="00B20C6F">
      <w:pPr>
        <w:pStyle w:val="ListParagraph"/>
        <w:numPr>
          <w:ilvl w:val="0"/>
          <w:numId w:val="6"/>
        </w:numPr>
        <w:spacing w:after="0" w:afterAutospacing="0"/>
        <w:ind w:left="714" w:hanging="357"/>
      </w:pPr>
      <w:r w:rsidRPr="007C5160">
        <w:t>Scatter plots</w:t>
      </w:r>
    </w:p>
    <w:p w:rsidR="00534488" w:rsidRPr="007C5160" w:rsidRDefault="003D19A2" w:rsidP="00B20C6F">
      <w:pPr>
        <w:pStyle w:val="ListParagraph"/>
        <w:numPr>
          <w:ilvl w:val="0"/>
          <w:numId w:val="6"/>
        </w:numPr>
        <w:spacing w:after="0" w:afterAutospacing="0"/>
        <w:ind w:left="714" w:hanging="357"/>
      </w:pPr>
      <w:r w:rsidRPr="007C5160">
        <w:t>Bar charts and Histograms</w:t>
      </w:r>
    </w:p>
    <w:p w:rsidR="00534488" w:rsidRPr="007C5160" w:rsidRDefault="003D19A2" w:rsidP="00B20C6F">
      <w:pPr>
        <w:pStyle w:val="ListParagraph"/>
        <w:numPr>
          <w:ilvl w:val="0"/>
          <w:numId w:val="6"/>
        </w:numPr>
        <w:spacing w:after="0" w:afterAutospacing="0"/>
        <w:ind w:left="714" w:hanging="357"/>
      </w:pPr>
      <w:r w:rsidRPr="007C5160">
        <w:t>Pie charts</w:t>
      </w:r>
    </w:p>
    <w:p w:rsidR="00534488" w:rsidRPr="007C5160" w:rsidRDefault="003D19A2" w:rsidP="00B20C6F">
      <w:pPr>
        <w:pStyle w:val="ListParagraph"/>
        <w:numPr>
          <w:ilvl w:val="0"/>
          <w:numId w:val="6"/>
        </w:numPr>
        <w:spacing w:after="0" w:afterAutospacing="0"/>
        <w:ind w:left="714" w:hanging="357"/>
      </w:pPr>
      <w:r w:rsidRPr="007C5160">
        <w:t>Stem plots</w:t>
      </w:r>
    </w:p>
    <w:p w:rsidR="00534488" w:rsidRPr="007C5160" w:rsidRDefault="003D19A2" w:rsidP="00B20C6F">
      <w:pPr>
        <w:pStyle w:val="ListParagraph"/>
        <w:numPr>
          <w:ilvl w:val="0"/>
          <w:numId w:val="6"/>
        </w:numPr>
        <w:spacing w:after="0" w:afterAutospacing="0"/>
        <w:ind w:left="714" w:hanging="357"/>
      </w:pPr>
      <w:r w:rsidRPr="007C5160">
        <w:t>Contour plots</w:t>
      </w:r>
    </w:p>
    <w:p w:rsidR="00534488" w:rsidRPr="007C5160" w:rsidRDefault="00B9481F" w:rsidP="00B20C6F">
      <w:pPr>
        <w:pStyle w:val="ListParagraph"/>
        <w:numPr>
          <w:ilvl w:val="0"/>
          <w:numId w:val="6"/>
        </w:numPr>
        <w:spacing w:after="0" w:afterAutospacing="0"/>
        <w:ind w:left="714" w:hanging="357"/>
      </w:pPr>
      <w:r w:rsidRPr="007C5160">
        <w:t>Quiver plots</w:t>
      </w:r>
    </w:p>
    <w:p w:rsidR="00534488" w:rsidRDefault="00B9481F" w:rsidP="00B20C6F">
      <w:pPr>
        <w:pStyle w:val="ListParagraph"/>
        <w:numPr>
          <w:ilvl w:val="0"/>
          <w:numId w:val="6"/>
        </w:numPr>
        <w:spacing w:after="0" w:afterAutospacing="0"/>
        <w:ind w:left="714" w:hanging="357"/>
      </w:pPr>
      <w:r w:rsidRPr="007C5160">
        <w:t>Spectrograms</w:t>
      </w:r>
    </w:p>
    <w:p w:rsidR="009755D2" w:rsidRPr="007C5160" w:rsidRDefault="009755D2" w:rsidP="009755D2">
      <w:pPr>
        <w:spacing w:after="0" w:afterAutospacing="0" w:line="240" w:lineRule="auto"/>
      </w:pPr>
    </w:p>
    <w:p w:rsidR="00320B5C" w:rsidRDefault="00B9481F" w:rsidP="00320B5C">
      <w:pPr>
        <w:ind w:left="0"/>
      </w:pPr>
      <w:r w:rsidRPr="007C5160">
        <w:t xml:space="preserve">There </w:t>
      </w:r>
      <w:r w:rsidR="00EF0961">
        <w:t>are</w:t>
      </w:r>
      <w:r w:rsidR="00534488" w:rsidRPr="007C5160">
        <w:t xml:space="preserve"> facilities for creating grids,</w:t>
      </w:r>
      <w:r w:rsidRPr="007C5160">
        <w:t xml:space="preserve"> labels,</w:t>
      </w:r>
      <w:r w:rsidR="00534488" w:rsidRPr="007C5160">
        <w:t xml:space="preserve"> legends, and many other</w:t>
      </w:r>
      <w:r w:rsidRPr="007C5160">
        <w:t>s for</w:t>
      </w:r>
      <w:r w:rsidR="00534488" w:rsidRPr="007C5160">
        <w:t xml:space="preserve"> formatting entities with Matplotlib.</w:t>
      </w:r>
      <w:r w:rsidRPr="007C5160">
        <w:t xml:space="preserve"> </w:t>
      </w:r>
      <w:r w:rsidR="00534488" w:rsidRPr="007C5160">
        <w:t>The library is</w:t>
      </w:r>
      <w:r w:rsidRPr="007C5160">
        <w:t xml:space="preserve"> also</w:t>
      </w:r>
      <w:r w:rsidR="00534488" w:rsidRPr="007C5160">
        <w:t xml:space="preserve"> supported by different platforms and makes use of different GUI kits for the depiction of resulting visualizations. </w:t>
      </w:r>
      <w:r w:rsidRPr="007C5160">
        <w:t>The library is also supported in Integrated Development Environments like IPython, Spyder and Jupyter Notebooks</w:t>
      </w:r>
      <w:r w:rsidR="00534488" w:rsidRPr="007C5160">
        <w:t xml:space="preserve"> </w:t>
      </w:r>
      <w:r w:rsidRPr="007C5160">
        <w:t>offering full functionality across all platforms</w:t>
      </w:r>
      <w:r w:rsidR="00534488" w:rsidRPr="007C5160">
        <w:t>.</w:t>
      </w:r>
    </w:p>
    <w:p w:rsidR="00BC30E9" w:rsidRDefault="00BC30E9" w:rsidP="00320B5C">
      <w:pPr>
        <w:ind w:left="0"/>
      </w:pPr>
      <w:r w:rsidRPr="007C5160">
        <w:t>For this project Python has been elected as the implementation language, the reason for this is there are some very good libraries in Python, which are outlined below and with a basic knowledge of Python it is slightly less to learn for this project</w:t>
      </w:r>
      <w:r>
        <w:t xml:space="preserve">.  </w:t>
      </w:r>
    </w:p>
    <w:p w:rsidR="00EF0961" w:rsidRDefault="00EF0961" w:rsidP="00320B5C">
      <w:pPr>
        <w:ind w:left="0"/>
      </w:pPr>
    </w:p>
    <w:p w:rsidR="00EF0961" w:rsidRDefault="00EF0961" w:rsidP="00320B5C">
      <w:pPr>
        <w:ind w:left="0"/>
      </w:pPr>
    </w:p>
    <w:p w:rsidR="00EF0961" w:rsidRDefault="00EF0961" w:rsidP="00320B5C">
      <w:pPr>
        <w:ind w:left="0"/>
      </w:pPr>
    </w:p>
    <w:p w:rsidR="00EF0961" w:rsidRDefault="00EF0961" w:rsidP="00320B5C">
      <w:pPr>
        <w:ind w:left="0"/>
      </w:pPr>
    </w:p>
    <w:p w:rsidR="00EF0961" w:rsidRDefault="00EF0961" w:rsidP="00320B5C">
      <w:pPr>
        <w:ind w:left="0"/>
      </w:pPr>
    </w:p>
    <w:p w:rsidR="00EF0961" w:rsidRDefault="00EF0961" w:rsidP="00320B5C">
      <w:pPr>
        <w:ind w:left="0"/>
      </w:pPr>
    </w:p>
    <w:p w:rsidR="00EF0961" w:rsidRDefault="00EF0961" w:rsidP="00320B5C">
      <w:pPr>
        <w:ind w:left="0"/>
      </w:pPr>
    </w:p>
    <w:p w:rsidR="00EF0961" w:rsidRPr="007C5160" w:rsidRDefault="00EF0961" w:rsidP="00320B5C">
      <w:pPr>
        <w:ind w:left="0"/>
      </w:pPr>
    </w:p>
    <w:p w:rsidR="00063EE0" w:rsidRPr="007C5160" w:rsidRDefault="00063EE0" w:rsidP="00E12C37">
      <w:pPr>
        <w:pStyle w:val="Heading1"/>
      </w:pPr>
      <w:bookmarkStart w:id="39" w:name="_Toc511165208"/>
      <w:r w:rsidRPr="007C5160">
        <w:lastRenderedPageBreak/>
        <w:t>D</w:t>
      </w:r>
      <w:r w:rsidR="00805BCA" w:rsidRPr="007C5160">
        <w:t>ataset</w:t>
      </w:r>
      <w:bookmarkEnd w:id="39"/>
      <w:r w:rsidR="00805BCA" w:rsidRPr="007C5160">
        <w:t xml:space="preserve"> </w:t>
      </w:r>
    </w:p>
    <w:p w:rsidR="006917AA" w:rsidRPr="007C5160" w:rsidRDefault="006917AA" w:rsidP="00320B5C">
      <w:pPr>
        <w:pStyle w:val="Heading2"/>
      </w:pPr>
      <w:bookmarkStart w:id="40" w:name="_Toc511165209"/>
      <w:r w:rsidRPr="007C5160">
        <w:t>Dataset Selection</w:t>
      </w:r>
      <w:bookmarkEnd w:id="40"/>
    </w:p>
    <w:p w:rsidR="00AF3BD4" w:rsidRPr="007C5160" w:rsidRDefault="00805BCA" w:rsidP="00320B5C">
      <w:pPr>
        <w:pStyle w:val="Chapterheading"/>
        <w:ind w:left="0"/>
        <w:rPr>
          <w:b w:val="0"/>
          <w:sz w:val="24"/>
        </w:rPr>
      </w:pPr>
      <w:r w:rsidRPr="007C5160">
        <w:rPr>
          <w:b w:val="0"/>
          <w:sz w:val="24"/>
        </w:rPr>
        <w:t>For this project there are a number of sources that could have been used, some of them are pushed forward by competitions like the K</w:t>
      </w:r>
      <w:r w:rsidR="00297351" w:rsidRPr="007C5160">
        <w:rPr>
          <w:b w:val="0"/>
          <w:sz w:val="24"/>
        </w:rPr>
        <w:t xml:space="preserve">aggle’s </w:t>
      </w:r>
      <w:r w:rsidR="00AF3BD4" w:rsidRPr="007C5160">
        <w:rPr>
          <w:b w:val="0"/>
          <w:sz w:val="24"/>
        </w:rPr>
        <w:t xml:space="preserve">current </w:t>
      </w:r>
      <w:r w:rsidR="00297351" w:rsidRPr="007C5160">
        <w:rPr>
          <w:b w:val="0"/>
          <w:sz w:val="24"/>
        </w:rPr>
        <w:t>one for heart disease prediction</w:t>
      </w:r>
      <w:r w:rsidR="00297351" w:rsidRPr="00A63FDC">
        <w:rPr>
          <w:b w:val="0"/>
          <w:sz w:val="24"/>
        </w:rPr>
        <w:fldChar w:fldCharType="begin"/>
      </w:r>
      <w:r w:rsidR="00B83727">
        <w:rPr>
          <w:b w:val="0"/>
          <w:sz w:val="24"/>
        </w:rPr>
        <w:instrText xml:space="preserve"> ADDIN ZOTERO_ITEM CSL_CITATION {"citationID":"N0jmNf85","properties":{"formattedCitation":"(43)","plainCitation":"(43)","noteIndex":0},"citationItems":[{"id":172,"uris":["http://zotero.org/users/4426165/items/MDGMTPAM"],"uri":["http://zotero.org/users/4426165/items/MDGMTPAM"],"itemData":{"id":172,"type":"webpage","title":"Heart disease prediction","abstract":"Sample of males in a heart-disease high-risk region of the Western Cape, South Africa.","URL":"https://www.kaggle.com/c/SAheart","accessed":{"date-parts":[["2018",2,16]]}}}],"schema":"https://github.com/citation-style-language/schema/raw/master/csl-citation.json"} </w:instrText>
      </w:r>
      <w:r w:rsidR="00297351" w:rsidRPr="00A63FDC">
        <w:rPr>
          <w:b w:val="0"/>
          <w:sz w:val="24"/>
        </w:rPr>
        <w:fldChar w:fldCharType="separate"/>
      </w:r>
      <w:r w:rsidR="00B83727" w:rsidRPr="00B83727">
        <w:rPr>
          <w:sz w:val="24"/>
        </w:rPr>
        <w:t>(</w:t>
      </w:r>
      <w:r w:rsidR="00B83727" w:rsidRPr="00EF0961">
        <w:rPr>
          <w:b w:val="0"/>
          <w:sz w:val="24"/>
        </w:rPr>
        <w:t>43)</w:t>
      </w:r>
      <w:r w:rsidR="00297351" w:rsidRPr="00A63FDC">
        <w:rPr>
          <w:b w:val="0"/>
          <w:sz w:val="24"/>
        </w:rPr>
        <w:fldChar w:fldCharType="end"/>
      </w:r>
      <w:r w:rsidR="00AF3BD4" w:rsidRPr="007C5160">
        <w:rPr>
          <w:b w:val="0"/>
          <w:sz w:val="24"/>
        </w:rPr>
        <w:t xml:space="preserve">. Kaggle is a good source of data as it has a vast amount of datasets. Then there is the one which was selected for this project, it was obtained from the UCI </w:t>
      </w:r>
      <w:r w:rsidR="001C1024" w:rsidRPr="007C5160">
        <w:rPr>
          <w:b w:val="0"/>
          <w:sz w:val="24"/>
        </w:rPr>
        <w:t>ML</w:t>
      </w:r>
      <w:r w:rsidR="00AF3BD4" w:rsidRPr="007C5160">
        <w:rPr>
          <w:b w:val="0"/>
          <w:sz w:val="24"/>
        </w:rPr>
        <w:t xml:space="preserve"> repository</w:t>
      </w:r>
      <w:r w:rsidR="00AF3BD4" w:rsidRPr="007C5160">
        <w:rPr>
          <w:b w:val="0"/>
          <w:sz w:val="24"/>
        </w:rPr>
        <w:fldChar w:fldCharType="begin"/>
      </w:r>
      <w:r w:rsidR="0019171C">
        <w:rPr>
          <w:b w:val="0"/>
          <w:sz w:val="24"/>
        </w:rPr>
        <w:instrText xml:space="preserve"> ADDIN ZOTERO_ITEM CSL_CITATION {"citationID":"sE3QH94l","properties":{"formattedCitation":"(1)","plainCitation":"(1)","noteIndex":0},"citationItems":[{"id":112,"uris":["http://zotero.org/users/4426165/items/YNJFMYWW"],"uri":["http://zotero.org/users/4426165/items/YNJFMYWW"],"itemData":{"id":112,"type":"webpage","title":"UCI Machine Learning Repository: Heart Disease Data Set","URL":"http://archive.ics.uci.edu/ml/datasets/heart+Disease","accessed":{"date-parts":[["2018",2,11]]}}}],"schema":"https://github.com/citation-style-language/schema/raw/master/csl-citation.json"} </w:instrText>
      </w:r>
      <w:r w:rsidR="00AF3BD4" w:rsidRPr="007C5160">
        <w:rPr>
          <w:b w:val="0"/>
          <w:sz w:val="24"/>
        </w:rPr>
        <w:fldChar w:fldCharType="separate"/>
      </w:r>
      <w:r w:rsidR="00AF3BD4" w:rsidRPr="007C5160">
        <w:rPr>
          <w:b w:val="0"/>
          <w:sz w:val="24"/>
        </w:rPr>
        <w:t>(1</w:t>
      </w:r>
      <w:r w:rsidR="00AF3BD4" w:rsidRPr="007C5160">
        <w:rPr>
          <w:sz w:val="24"/>
        </w:rPr>
        <w:t>)</w:t>
      </w:r>
      <w:r w:rsidR="00AF3BD4" w:rsidRPr="007C5160">
        <w:rPr>
          <w:b w:val="0"/>
          <w:sz w:val="24"/>
        </w:rPr>
        <w:fldChar w:fldCharType="end"/>
      </w:r>
      <w:r w:rsidR="00EF0961">
        <w:rPr>
          <w:b w:val="0"/>
          <w:sz w:val="24"/>
        </w:rPr>
        <w:t>.</w:t>
      </w:r>
      <w:r w:rsidR="00AF3BD4" w:rsidRPr="007C5160">
        <w:rPr>
          <w:b w:val="0"/>
          <w:sz w:val="24"/>
        </w:rPr>
        <w:t xml:space="preserve"> </w:t>
      </w:r>
      <w:r w:rsidR="00EF0961">
        <w:rPr>
          <w:b w:val="0"/>
          <w:sz w:val="24"/>
        </w:rPr>
        <w:t>I</w:t>
      </w:r>
      <w:r w:rsidR="00AF3BD4" w:rsidRPr="007C5160">
        <w:rPr>
          <w:b w:val="0"/>
          <w:sz w:val="24"/>
        </w:rPr>
        <w:t xml:space="preserve">t was compiled from the four sources that follow: </w:t>
      </w:r>
    </w:p>
    <w:p w:rsidR="00AF3BD4" w:rsidRPr="007C5160" w:rsidRDefault="00AF3BD4" w:rsidP="00EF0961">
      <w:pPr>
        <w:pStyle w:val="ListParagraph"/>
        <w:numPr>
          <w:ilvl w:val="0"/>
          <w:numId w:val="39"/>
        </w:numPr>
      </w:pPr>
      <w:r w:rsidRPr="007C5160">
        <w:t xml:space="preserve">Hungarian Institute of Cardiology. Budapest: Andras Janosi, M.D. </w:t>
      </w:r>
    </w:p>
    <w:p w:rsidR="00AF3BD4" w:rsidRPr="007C5160" w:rsidRDefault="00AF3BD4" w:rsidP="00EF0961">
      <w:pPr>
        <w:pStyle w:val="ListParagraph"/>
        <w:numPr>
          <w:ilvl w:val="0"/>
          <w:numId w:val="39"/>
        </w:numPr>
      </w:pPr>
      <w:r w:rsidRPr="007C5160">
        <w:t xml:space="preserve">University Hospital, Zurich, Switzerland: William Steinbrunn, M.D. </w:t>
      </w:r>
    </w:p>
    <w:p w:rsidR="00AF3BD4" w:rsidRPr="007C5160" w:rsidRDefault="00AF3BD4" w:rsidP="00EF0961">
      <w:pPr>
        <w:pStyle w:val="ListParagraph"/>
        <w:numPr>
          <w:ilvl w:val="0"/>
          <w:numId w:val="39"/>
        </w:numPr>
      </w:pPr>
      <w:r w:rsidRPr="007C5160">
        <w:t xml:space="preserve">University Hospital, Basel, Switzerland: Matthias Pfisterer, M.D. </w:t>
      </w:r>
    </w:p>
    <w:p w:rsidR="00086CE1" w:rsidRPr="007C5160" w:rsidRDefault="00AF3BD4" w:rsidP="00EF0961">
      <w:pPr>
        <w:pStyle w:val="ListParagraph"/>
        <w:numPr>
          <w:ilvl w:val="0"/>
          <w:numId w:val="39"/>
        </w:numPr>
      </w:pPr>
      <w:r w:rsidRPr="007C5160">
        <w:t>V.A. Medical Center, Long Beach and Cleveland Clinic Foundation: Robert Detrano, M.D., Ph.D.</w:t>
      </w:r>
    </w:p>
    <w:p w:rsidR="00BE6655" w:rsidRPr="007C5160" w:rsidRDefault="00AF3BD4" w:rsidP="00320B5C">
      <w:pPr>
        <w:pStyle w:val="Chapterheading"/>
        <w:ind w:left="0"/>
        <w:rPr>
          <w:b w:val="0"/>
          <w:sz w:val="24"/>
        </w:rPr>
      </w:pPr>
      <w:r w:rsidRPr="007C5160">
        <w:rPr>
          <w:b w:val="0"/>
          <w:sz w:val="24"/>
        </w:rPr>
        <w:t xml:space="preserve">The unprocessed dataset has a total </w:t>
      </w:r>
      <w:r w:rsidR="00BE6655" w:rsidRPr="007C5160">
        <w:rPr>
          <w:b w:val="0"/>
          <w:sz w:val="24"/>
        </w:rPr>
        <w:t xml:space="preserve">76 attributes, almost all published experiments refer to using a subset of 14 of them, in particular. </w:t>
      </w:r>
    </w:p>
    <w:p w:rsidR="00AF3BD4" w:rsidRPr="007C5160" w:rsidRDefault="00BE6655" w:rsidP="00320B5C">
      <w:pPr>
        <w:pStyle w:val="Chapterheading"/>
        <w:ind w:left="0"/>
        <w:rPr>
          <w:b w:val="0"/>
          <w:i/>
          <w:sz w:val="24"/>
        </w:rPr>
      </w:pPr>
      <w:r w:rsidRPr="007C5160">
        <w:rPr>
          <w:b w:val="0"/>
          <w:i/>
          <w:sz w:val="24"/>
        </w:rPr>
        <w:t>“The "goal" field refers to the presence of heart disease in the patient. It is integer valued from 0 (no presence) to 4. Experiments with the Cleveland database have concentrated on simply attempting to distinguish presence (values 1</w:t>
      </w:r>
      <w:r w:rsidR="007C5160" w:rsidRPr="007C5160">
        <w:rPr>
          <w:b w:val="0"/>
          <w:i/>
          <w:sz w:val="24"/>
        </w:rPr>
        <w:t>, 2, 3, 4</w:t>
      </w:r>
      <w:r w:rsidRPr="007C5160">
        <w:rPr>
          <w:b w:val="0"/>
          <w:i/>
          <w:sz w:val="24"/>
        </w:rPr>
        <w:t>) from absence (value 0). The names and social security numbers of the patients were recently removed from the database, replaced with dummy values</w:t>
      </w:r>
      <w:r w:rsidRPr="007C5160">
        <w:rPr>
          <w:b w:val="0"/>
          <w:i/>
          <w:sz w:val="24"/>
        </w:rPr>
        <w:fldChar w:fldCharType="begin"/>
      </w:r>
      <w:r w:rsidR="0019171C">
        <w:rPr>
          <w:b w:val="0"/>
          <w:i/>
          <w:sz w:val="24"/>
        </w:rPr>
        <w:instrText xml:space="preserve"> ADDIN ZOTERO_ITEM CSL_CITATION {"citationID":"CemzKkd5","properties":{"formattedCitation":"(1)","plainCitation":"(1)","noteIndex":0},"citationItems":[{"id":112,"uris":["http://zotero.org/users/4426165/items/YNJFMYWW"],"uri":["http://zotero.org/users/4426165/items/YNJFMYWW"],"itemData":{"id":112,"type":"webpage","title":"UCI Machine Learning Repository: Heart Disease Data Set","URL":"http://archive.ics.uci.edu/ml/datasets/heart+Disease","accessed":{"date-parts":[["2018",2,11]]}}}],"schema":"https://github.com/citation-style-language/schema/raw/master/csl-citation.json"} </w:instrText>
      </w:r>
      <w:r w:rsidRPr="007C5160">
        <w:rPr>
          <w:b w:val="0"/>
          <w:i/>
          <w:sz w:val="24"/>
        </w:rPr>
        <w:fldChar w:fldCharType="separate"/>
      </w:r>
      <w:r w:rsidRPr="007C5160">
        <w:rPr>
          <w:b w:val="0"/>
          <w:sz w:val="24"/>
        </w:rPr>
        <w:t>(1)</w:t>
      </w:r>
      <w:r w:rsidRPr="007C5160">
        <w:rPr>
          <w:b w:val="0"/>
          <w:i/>
          <w:sz w:val="24"/>
        </w:rPr>
        <w:fldChar w:fldCharType="end"/>
      </w:r>
      <w:r w:rsidRPr="007C5160">
        <w:rPr>
          <w:b w:val="0"/>
          <w:i/>
          <w:sz w:val="24"/>
        </w:rPr>
        <w:t>.”</w:t>
      </w:r>
    </w:p>
    <w:p w:rsidR="00BE6655" w:rsidRPr="007C5160" w:rsidRDefault="00BE6655" w:rsidP="00320B5C">
      <w:pPr>
        <w:pStyle w:val="Chapterheading"/>
        <w:ind w:left="0"/>
        <w:rPr>
          <w:b w:val="0"/>
          <w:sz w:val="24"/>
        </w:rPr>
      </w:pPr>
      <w:r w:rsidRPr="007C5160">
        <w:rPr>
          <w:b w:val="0"/>
          <w:sz w:val="24"/>
        </w:rPr>
        <w:t xml:space="preserve">The listed attribute in the dataset that are normally used when </w:t>
      </w:r>
      <w:r w:rsidR="001C1024" w:rsidRPr="007C5160">
        <w:rPr>
          <w:b w:val="0"/>
          <w:sz w:val="24"/>
        </w:rPr>
        <w:t>ML</w:t>
      </w:r>
      <w:r w:rsidR="00EF0961">
        <w:rPr>
          <w:b w:val="0"/>
          <w:sz w:val="24"/>
        </w:rPr>
        <w:t xml:space="preserve"> is</w:t>
      </w:r>
      <w:r w:rsidRPr="007C5160">
        <w:rPr>
          <w:b w:val="0"/>
          <w:sz w:val="24"/>
        </w:rPr>
        <w:t xml:space="preserve"> being applied are listed below:</w:t>
      </w:r>
    </w:p>
    <w:p w:rsidR="00BE6655" w:rsidRPr="007C5160" w:rsidRDefault="00BE6655" w:rsidP="00EF0961">
      <w:pPr>
        <w:pStyle w:val="ListParagraph"/>
        <w:numPr>
          <w:ilvl w:val="0"/>
          <w:numId w:val="41"/>
        </w:numPr>
        <w:ind w:left="426"/>
      </w:pPr>
      <w:r w:rsidRPr="007C5160">
        <w:t xml:space="preserve">#3 (age) </w:t>
      </w:r>
      <w:r w:rsidR="00EF0961">
        <w:t xml:space="preserve">this is the patient age in years, type integer. </w:t>
      </w:r>
    </w:p>
    <w:p w:rsidR="00BE6655" w:rsidRPr="007C5160" w:rsidRDefault="00792342" w:rsidP="00EF0961">
      <w:pPr>
        <w:pStyle w:val="ListParagraph"/>
        <w:numPr>
          <w:ilvl w:val="0"/>
          <w:numId w:val="41"/>
        </w:numPr>
        <w:ind w:left="426"/>
      </w:pPr>
      <w:r w:rsidRPr="007C5160">
        <w:t>#4 (sex)</w:t>
      </w:r>
      <w:r w:rsidR="00EF0961">
        <w:t xml:space="preserve"> this is the gender for the patient (0=Female, 1=Male), type binary </w:t>
      </w:r>
    </w:p>
    <w:p w:rsidR="00BE6655" w:rsidRPr="007C5160" w:rsidRDefault="00BE6655" w:rsidP="00EF0961">
      <w:pPr>
        <w:pStyle w:val="ListParagraph"/>
        <w:numPr>
          <w:ilvl w:val="0"/>
          <w:numId w:val="41"/>
        </w:numPr>
        <w:ind w:left="426"/>
      </w:pPr>
      <w:r w:rsidRPr="007C5160">
        <w:t xml:space="preserve">#9 (cp) </w:t>
      </w:r>
      <w:r w:rsidR="00EF0961" w:rsidRPr="00EF0961">
        <w:t>Chest pain type (</w:t>
      </w:r>
      <w:r w:rsidR="00EF0961">
        <w:t>0=</w:t>
      </w:r>
      <w:r w:rsidR="00EF0961" w:rsidRPr="00EF0961">
        <w:t xml:space="preserve">typical angina, </w:t>
      </w:r>
      <w:r w:rsidR="00EF0961">
        <w:t>1=</w:t>
      </w:r>
      <w:r w:rsidR="00EF0961" w:rsidRPr="00EF0961">
        <w:t xml:space="preserve">atypical angina, </w:t>
      </w:r>
      <w:r w:rsidR="00EF0961">
        <w:t>2=non-angina and</w:t>
      </w:r>
      <w:r w:rsidR="00EF0961" w:rsidRPr="00EF0961">
        <w:t xml:space="preserve"> </w:t>
      </w:r>
      <w:r w:rsidR="00EF0961">
        <w:t xml:space="preserve">3= </w:t>
      </w:r>
      <w:r w:rsidR="00EF0961" w:rsidRPr="00EF0961">
        <w:t>asymptomatic angina)</w:t>
      </w:r>
      <w:r w:rsidR="00EF0961">
        <w:t xml:space="preserve">, type categorical </w:t>
      </w:r>
    </w:p>
    <w:p w:rsidR="00EF0961" w:rsidRDefault="00BE6655" w:rsidP="00EF0961">
      <w:pPr>
        <w:pStyle w:val="ListParagraph"/>
        <w:numPr>
          <w:ilvl w:val="0"/>
          <w:numId w:val="41"/>
        </w:numPr>
        <w:ind w:left="426"/>
      </w:pPr>
      <w:r w:rsidRPr="007C5160">
        <w:t xml:space="preserve">#10 (trestbps) </w:t>
      </w:r>
      <w:r w:rsidR="00EF0961">
        <w:t xml:space="preserve"> </w:t>
      </w:r>
      <w:r w:rsidR="00EF0961" w:rsidRPr="00EF0961">
        <w:t>Resting blood pressure (mm Hg)</w:t>
      </w:r>
      <w:r w:rsidR="00EF0961">
        <w:t xml:space="preserve">, type continuous </w:t>
      </w:r>
    </w:p>
    <w:p w:rsidR="00BE6655" w:rsidRPr="007C5160" w:rsidRDefault="00BE6655" w:rsidP="00EF0961">
      <w:pPr>
        <w:pStyle w:val="ListParagraph"/>
        <w:numPr>
          <w:ilvl w:val="0"/>
          <w:numId w:val="41"/>
        </w:numPr>
        <w:ind w:left="426"/>
      </w:pPr>
      <w:r w:rsidRPr="007C5160">
        <w:t xml:space="preserve">#12 (chol) </w:t>
      </w:r>
      <w:r w:rsidR="00EF0961" w:rsidRPr="00EF0961">
        <w:t>Serum cholesterol (mg/dl)</w:t>
      </w:r>
      <w:r w:rsidR="00EF0961">
        <w:t>, type continuous</w:t>
      </w:r>
    </w:p>
    <w:p w:rsidR="00BE6655" w:rsidRPr="007C5160" w:rsidRDefault="00BE6655" w:rsidP="00EF0961">
      <w:pPr>
        <w:pStyle w:val="ListParagraph"/>
        <w:numPr>
          <w:ilvl w:val="0"/>
          <w:numId w:val="41"/>
        </w:numPr>
        <w:ind w:left="426"/>
      </w:pPr>
      <w:r w:rsidRPr="007C5160">
        <w:t xml:space="preserve">#16 (fbs) </w:t>
      </w:r>
      <w:r w:rsidR="00EF0961" w:rsidRPr="00EF0961">
        <w:t>Fasting blood sugar (&lt; 120 mg/dl or &gt; 120 mg/dl)</w:t>
      </w:r>
      <w:r w:rsidR="00EF0961">
        <w:t xml:space="preserve">, type binary </w:t>
      </w:r>
    </w:p>
    <w:p w:rsidR="00BE6655" w:rsidRPr="007C5160" w:rsidRDefault="00BE6655" w:rsidP="00EF0961">
      <w:pPr>
        <w:pStyle w:val="ListParagraph"/>
        <w:numPr>
          <w:ilvl w:val="0"/>
          <w:numId w:val="41"/>
        </w:numPr>
        <w:ind w:left="426"/>
      </w:pPr>
      <w:r w:rsidRPr="007C5160">
        <w:lastRenderedPageBreak/>
        <w:t>#19 (restecg)</w:t>
      </w:r>
      <w:r w:rsidR="00EF0961">
        <w:t xml:space="preserve"> </w:t>
      </w:r>
      <w:r w:rsidR="00EF0961" w:rsidRPr="00EF0961">
        <w:t>Resting electro</w:t>
      </w:r>
      <w:r w:rsidR="00EF0961">
        <w:t>cardiography results (0=normal, 1=</w:t>
      </w:r>
      <w:r w:rsidR="00B20C6F">
        <w:t>ST</w:t>
      </w:r>
      <w:r w:rsidR="00EF0961">
        <w:t xml:space="preserve"> abnormality and 2=</w:t>
      </w:r>
      <w:r w:rsidR="00EF0961" w:rsidRPr="00EF0961">
        <w:t>left ventricular hypertrophy)</w:t>
      </w:r>
      <w:r w:rsidR="00EF0961">
        <w:t xml:space="preserve">, type categorical </w:t>
      </w:r>
      <w:r w:rsidRPr="007C5160">
        <w:t xml:space="preserve"> </w:t>
      </w:r>
    </w:p>
    <w:p w:rsidR="00BE6655" w:rsidRPr="007C5160" w:rsidRDefault="00BE6655" w:rsidP="00EF0961">
      <w:pPr>
        <w:pStyle w:val="ListParagraph"/>
        <w:numPr>
          <w:ilvl w:val="0"/>
          <w:numId w:val="41"/>
        </w:numPr>
        <w:ind w:left="426"/>
      </w:pPr>
      <w:r w:rsidRPr="007C5160">
        <w:t xml:space="preserve">#32 (thalach) </w:t>
      </w:r>
      <w:r w:rsidR="00EF0961">
        <w:t xml:space="preserve">Maximum heart rate achieved during a </w:t>
      </w:r>
      <w:r w:rsidR="00267339">
        <w:t>t</w:t>
      </w:r>
      <w:r w:rsidR="00267339" w:rsidRPr="00267339">
        <w:t xml:space="preserve">hallium </w:t>
      </w:r>
      <w:r w:rsidR="00EF0961">
        <w:t xml:space="preserve">stress test, type continuous  </w:t>
      </w:r>
    </w:p>
    <w:p w:rsidR="00BE6655" w:rsidRPr="007C5160" w:rsidRDefault="00BE6655" w:rsidP="00EF0961">
      <w:pPr>
        <w:pStyle w:val="ListParagraph"/>
        <w:numPr>
          <w:ilvl w:val="0"/>
          <w:numId w:val="41"/>
        </w:numPr>
        <w:ind w:left="426"/>
      </w:pPr>
      <w:r w:rsidRPr="007C5160">
        <w:t>#38 (exang)</w:t>
      </w:r>
      <w:r w:rsidR="00EF0961">
        <w:t xml:space="preserve"> Exercise induced angina (0=no, 1=yes), type binary </w:t>
      </w:r>
      <w:r w:rsidRPr="007C5160">
        <w:t xml:space="preserve"> </w:t>
      </w:r>
    </w:p>
    <w:p w:rsidR="00BE6655" w:rsidRPr="007C5160" w:rsidRDefault="00BE6655" w:rsidP="00267339">
      <w:pPr>
        <w:pStyle w:val="ListParagraph"/>
        <w:numPr>
          <w:ilvl w:val="0"/>
          <w:numId w:val="41"/>
        </w:numPr>
        <w:ind w:left="426"/>
      </w:pPr>
      <w:r w:rsidRPr="007C5160">
        <w:t xml:space="preserve">#40 (oldpeak) </w:t>
      </w:r>
      <w:r w:rsidR="00267339">
        <w:t xml:space="preserve"> </w:t>
      </w:r>
      <w:r w:rsidR="00B20C6F">
        <w:t>ST</w:t>
      </w:r>
      <w:r w:rsidR="00267339" w:rsidRPr="00267339">
        <w:t xml:space="preserve"> depression induced by exercise relative to rest</w:t>
      </w:r>
      <w:r w:rsidR="00267339">
        <w:t xml:space="preserve">, type continuous </w:t>
      </w:r>
    </w:p>
    <w:p w:rsidR="00BE6655" w:rsidRPr="007C5160" w:rsidRDefault="00BE6655" w:rsidP="00267339">
      <w:pPr>
        <w:pStyle w:val="ListParagraph"/>
        <w:numPr>
          <w:ilvl w:val="0"/>
          <w:numId w:val="41"/>
        </w:numPr>
        <w:ind w:left="426"/>
      </w:pPr>
      <w:r w:rsidRPr="007C5160">
        <w:t xml:space="preserve">#41 (slope) </w:t>
      </w:r>
      <w:r w:rsidR="00267339">
        <w:t xml:space="preserve"> </w:t>
      </w:r>
      <w:r w:rsidR="00267339" w:rsidRPr="00267339">
        <w:t xml:space="preserve">Slope of peak exercise </w:t>
      </w:r>
      <w:r w:rsidR="00B20C6F">
        <w:t>ST</w:t>
      </w:r>
      <w:r w:rsidR="00267339" w:rsidRPr="00267339">
        <w:t xml:space="preserve"> segment (</w:t>
      </w:r>
      <w:r w:rsidR="00267339">
        <w:t>1=</w:t>
      </w:r>
      <w:r w:rsidR="00267339" w:rsidRPr="00267339">
        <w:t xml:space="preserve">upsloping, </w:t>
      </w:r>
      <w:r w:rsidR="00267339">
        <w:t>2=flat, 3=</w:t>
      </w:r>
      <w:r w:rsidR="00267339" w:rsidRPr="00267339">
        <w:t>downsloping)</w:t>
      </w:r>
      <w:r w:rsidR="00267339">
        <w:t xml:space="preserve">, type categorical </w:t>
      </w:r>
    </w:p>
    <w:p w:rsidR="00BE6655" w:rsidRPr="007C5160" w:rsidRDefault="00BE6655" w:rsidP="00267339">
      <w:pPr>
        <w:pStyle w:val="ListParagraph"/>
        <w:numPr>
          <w:ilvl w:val="0"/>
          <w:numId w:val="41"/>
        </w:numPr>
        <w:ind w:left="426"/>
      </w:pPr>
      <w:r w:rsidRPr="007C5160">
        <w:t xml:space="preserve">#44 (ca) </w:t>
      </w:r>
      <w:r w:rsidR="00267339">
        <w:t xml:space="preserve"> The n</w:t>
      </w:r>
      <w:r w:rsidR="00267339" w:rsidRPr="00267339">
        <w:t>umber of major vessels colo</w:t>
      </w:r>
      <w:r w:rsidR="00267339">
        <w:t>u</w:t>
      </w:r>
      <w:r w:rsidR="00267339" w:rsidRPr="00267339">
        <w:t>red by fluoroscopy</w:t>
      </w:r>
      <w:r w:rsidR="00267339">
        <w:t xml:space="preserve">, type integer in the range of 0 and 3 </w:t>
      </w:r>
    </w:p>
    <w:p w:rsidR="00BE6655" w:rsidRPr="007C5160" w:rsidRDefault="00BE6655" w:rsidP="00267339">
      <w:pPr>
        <w:pStyle w:val="ListParagraph"/>
        <w:numPr>
          <w:ilvl w:val="0"/>
          <w:numId w:val="41"/>
        </w:numPr>
        <w:ind w:left="426"/>
      </w:pPr>
      <w:r w:rsidRPr="007C5160">
        <w:t xml:space="preserve">#51 (thal) </w:t>
      </w:r>
      <w:r w:rsidR="00267339">
        <w:t xml:space="preserve"> </w:t>
      </w:r>
      <w:r w:rsidR="00267339" w:rsidRPr="00267339">
        <w:t>Thallium stress test result (</w:t>
      </w:r>
      <w:r w:rsidR="00267339">
        <w:t>1=</w:t>
      </w:r>
      <w:r w:rsidR="00267339" w:rsidRPr="00267339">
        <w:t xml:space="preserve">normal, </w:t>
      </w:r>
      <w:r w:rsidR="00267339">
        <w:t>2=fixed defect, 3=</w:t>
      </w:r>
      <w:r w:rsidR="00267339" w:rsidRPr="00267339">
        <w:t>reversible defect)</w:t>
      </w:r>
      <w:r w:rsidR="00267339">
        <w:t xml:space="preserve">, type categorical </w:t>
      </w:r>
    </w:p>
    <w:p w:rsidR="00673AFC" w:rsidRDefault="00BE6655" w:rsidP="00267339">
      <w:pPr>
        <w:pStyle w:val="ListParagraph"/>
        <w:numPr>
          <w:ilvl w:val="0"/>
          <w:numId w:val="41"/>
        </w:numPr>
        <w:ind w:left="426"/>
      </w:pPr>
      <w:r w:rsidRPr="007C5160">
        <w:t>#58 (num) (the predicted attribute)</w:t>
      </w:r>
      <w:r w:rsidR="00267339">
        <w:t xml:space="preserve"> </w:t>
      </w:r>
      <w:r w:rsidR="00267339" w:rsidRPr="00267339">
        <w:t>Heart disease status: number of major vessels wit</w:t>
      </w:r>
      <w:r w:rsidR="00267339">
        <w:t>h &gt;50% narrowing, type integer in the range of 0 and 4</w:t>
      </w:r>
    </w:p>
    <w:p w:rsidR="00EF0961" w:rsidRPr="007C5160" w:rsidRDefault="00EF0961" w:rsidP="00EF0961">
      <w:pPr>
        <w:pStyle w:val="Chapterheading"/>
        <w:spacing w:after="0" w:afterAutospacing="0" w:line="240" w:lineRule="auto"/>
        <w:ind w:left="567" w:hanging="215"/>
        <w:rPr>
          <w:b w:val="0"/>
          <w:sz w:val="24"/>
        </w:rPr>
      </w:pPr>
    </w:p>
    <w:p w:rsidR="00EA5515" w:rsidRDefault="00EA5515" w:rsidP="00320B5C">
      <w:pPr>
        <w:pStyle w:val="Chapterheading"/>
        <w:ind w:left="0"/>
        <w:rPr>
          <w:b w:val="0"/>
          <w:sz w:val="24"/>
        </w:rPr>
      </w:pPr>
      <w:r w:rsidRPr="007C5160">
        <w:rPr>
          <w:b w:val="0"/>
          <w:sz w:val="24"/>
        </w:rPr>
        <w:t>The full listing of features can be found in the appendix of this document or at the UCI ML repo also listed in the bibliography of this document.</w:t>
      </w:r>
      <w:r w:rsidR="00491953" w:rsidRPr="007C5160">
        <w:rPr>
          <w:b w:val="0"/>
          <w:sz w:val="24"/>
        </w:rPr>
        <w:t xml:space="preserve"> This project also aims to see if there are any other features that may be used, for this reason the full list of features were analysed.  </w:t>
      </w:r>
      <w:r w:rsidRPr="007C5160">
        <w:rPr>
          <w:b w:val="0"/>
          <w:sz w:val="24"/>
        </w:rPr>
        <w:t xml:space="preserve"> </w:t>
      </w:r>
    </w:p>
    <w:p w:rsidR="00267339" w:rsidRDefault="00267339" w:rsidP="00320B5C">
      <w:pPr>
        <w:pStyle w:val="Chapterheading"/>
        <w:ind w:left="0"/>
        <w:rPr>
          <w:b w:val="0"/>
          <w:sz w:val="24"/>
        </w:rPr>
      </w:pPr>
    </w:p>
    <w:p w:rsidR="00267339" w:rsidRDefault="00267339" w:rsidP="00320B5C">
      <w:pPr>
        <w:pStyle w:val="Chapterheading"/>
        <w:ind w:left="0"/>
        <w:rPr>
          <w:b w:val="0"/>
          <w:sz w:val="24"/>
        </w:rPr>
      </w:pPr>
    </w:p>
    <w:p w:rsidR="00267339" w:rsidRDefault="00267339" w:rsidP="00320B5C">
      <w:pPr>
        <w:pStyle w:val="Chapterheading"/>
        <w:ind w:left="0"/>
        <w:rPr>
          <w:b w:val="0"/>
          <w:sz w:val="24"/>
        </w:rPr>
      </w:pPr>
    </w:p>
    <w:p w:rsidR="00267339" w:rsidRDefault="00267339" w:rsidP="00320B5C">
      <w:pPr>
        <w:pStyle w:val="Chapterheading"/>
        <w:ind w:left="0"/>
        <w:rPr>
          <w:b w:val="0"/>
          <w:sz w:val="24"/>
        </w:rPr>
      </w:pPr>
    </w:p>
    <w:p w:rsidR="00B20C6F" w:rsidRDefault="00B20C6F" w:rsidP="00320B5C">
      <w:pPr>
        <w:pStyle w:val="Chapterheading"/>
        <w:ind w:left="0"/>
        <w:rPr>
          <w:b w:val="0"/>
          <w:sz w:val="24"/>
        </w:rPr>
      </w:pPr>
    </w:p>
    <w:p w:rsidR="00267339" w:rsidRPr="007C5160" w:rsidRDefault="00267339" w:rsidP="00320B5C">
      <w:pPr>
        <w:pStyle w:val="Chapterheading"/>
        <w:ind w:left="0"/>
        <w:rPr>
          <w:b w:val="0"/>
          <w:sz w:val="24"/>
        </w:rPr>
      </w:pPr>
    </w:p>
    <w:p w:rsidR="007E558E" w:rsidRPr="007C5160" w:rsidRDefault="000A6B2E" w:rsidP="00320B5C">
      <w:pPr>
        <w:pStyle w:val="Heading2"/>
      </w:pPr>
      <w:bookmarkStart w:id="41" w:name="_Toc511165210"/>
      <w:r w:rsidRPr="007C5160">
        <w:lastRenderedPageBreak/>
        <w:t>Data Quality Analysis</w:t>
      </w:r>
      <w:bookmarkEnd w:id="41"/>
      <w:r w:rsidRPr="007C5160">
        <w:t xml:space="preserve"> </w:t>
      </w:r>
    </w:p>
    <w:p w:rsidR="00673AFC" w:rsidRPr="007C5160" w:rsidRDefault="00DD6CE1" w:rsidP="00320B5C">
      <w:pPr>
        <w:ind w:left="0"/>
        <w:rPr>
          <w:lang w:val="en-IE"/>
        </w:rPr>
      </w:pPr>
      <w:r w:rsidRPr="007C5160">
        <w:rPr>
          <w:lang w:val="en-IE"/>
        </w:rPr>
        <w:t>The first line in the Cleveland data set was as follows (1_0_63_1_9_9_9), replacing the underscore with a simple space was done manually as it was only the first row</w:t>
      </w:r>
      <w:r w:rsidR="00E50905" w:rsidRPr="007C5160">
        <w:rPr>
          <w:lang w:val="en-IE"/>
        </w:rPr>
        <w:t xml:space="preserve"> that had this issue</w:t>
      </w:r>
      <w:r w:rsidRPr="007C5160">
        <w:rPr>
          <w:lang w:val="en-IE"/>
        </w:rPr>
        <w:t xml:space="preserve">. </w:t>
      </w:r>
    </w:p>
    <w:p w:rsidR="008C09DC" w:rsidRPr="007C5160" w:rsidRDefault="00DD6CE1" w:rsidP="00320B5C">
      <w:pPr>
        <w:ind w:left="0"/>
        <w:rPr>
          <w:lang w:val="en-IE"/>
        </w:rPr>
      </w:pPr>
      <w:r w:rsidRPr="007C5160">
        <w:rPr>
          <w:lang w:val="en-IE"/>
        </w:rPr>
        <w:t>There is a script to merge all the data from</w:t>
      </w:r>
      <w:r w:rsidR="008C09DC" w:rsidRPr="007C5160">
        <w:rPr>
          <w:lang w:val="en-IE"/>
        </w:rPr>
        <w:t xml:space="preserve"> the four sources mentioned above to form the complete dataset. This script will be covered in a later</w:t>
      </w:r>
      <w:r w:rsidR="00267339">
        <w:rPr>
          <w:lang w:val="en-IE"/>
        </w:rPr>
        <w:t xml:space="preserve"> section of this report. W</w:t>
      </w:r>
      <w:r w:rsidR="00491953" w:rsidRPr="007C5160">
        <w:rPr>
          <w:lang w:val="en-IE"/>
        </w:rPr>
        <w:t>hen reading in the data the script takes in nu</w:t>
      </w:r>
      <w:r w:rsidR="00673AFC" w:rsidRPr="007C5160">
        <w:rPr>
          <w:lang w:val="en-IE"/>
        </w:rPr>
        <w:t>ll values and in place puts a (0</w:t>
      </w:r>
      <w:r w:rsidR="00491953" w:rsidRPr="007C5160">
        <w:rPr>
          <w:lang w:val="en-IE"/>
        </w:rPr>
        <w:t>), this is the first part of the data processing.</w:t>
      </w:r>
    </w:p>
    <w:p w:rsidR="00673AFC" w:rsidRPr="007C5160" w:rsidRDefault="008C09DC" w:rsidP="00320B5C">
      <w:pPr>
        <w:ind w:left="0"/>
        <w:rPr>
          <w:lang w:val="en-IE"/>
        </w:rPr>
      </w:pPr>
      <w:r w:rsidRPr="007C5160">
        <w:rPr>
          <w:lang w:val="en-IE"/>
        </w:rPr>
        <w:t>After creating another script to read in all the data in to a data frame for analysis</w:t>
      </w:r>
      <w:r w:rsidR="00DD6CE1" w:rsidRPr="007C5160">
        <w:rPr>
          <w:lang w:val="en-IE"/>
        </w:rPr>
        <w:t xml:space="preserve"> it was clear to see that there were some features that had not been used at all</w:t>
      </w:r>
      <w:r w:rsidRPr="007C5160">
        <w:rPr>
          <w:lang w:val="en-IE"/>
        </w:rPr>
        <w:t xml:space="preserve"> as mentioned in the description of the dataset</w:t>
      </w:r>
      <w:r w:rsidR="00DC409F">
        <w:rPr>
          <w:lang w:val="en-IE"/>
        </w:rPr>
        <w:t>, this can be found in appendix A of this document, and marked as either junk or not used</w:t>
      </w:r>
      <w:r w:rsidR="002C4A71" w:rsidRPr="007C5160">
        <w:rPr>
          <w:lang w:val="en-IE"/>
        </w:rPr>
        <w:fldChar w:fldCharType="begin"/>
      </w:r>
      <w:r w:rsidR="00B83727">
        <w:rPr>
          <w:lang w:val="en-IE"/>
        </w:rPr>
        <w:instrText xml:space="preserve"> ADDIN ZOTERO_ITEM CSL_CITATION {"citationID":"oSuyisvv","properties":{"formattedCitation":"(44)","plainCitation":"(44)","noteIndex":0},"citationItems":[{"id":175,"uris":["http://zotero.org/users/4426165/items/FQY9HKTP"],"uri":["http://zotero.org/users/4426165/items/FQY9HKTP"],"itemData":{"id":175,"type":"webpage","URL":"http://archive.ics.uci.edu/ml/machine-learning-databases/heart-disease/heart-disease.names","accessed":{"date-parts":[["2018",2,25]]}}}],"schema":"https://github.com/citation-style-language/schema/raw/master/csl-citation.json"} </w:instrText>
      </w:r>
      <w:r w:rsidR="002C4A71" w:rsidRPr="007C5160">
        <w:rPr>
          <w:lang w:val="en-IE"/>
        </w:rPr>
        <w:fldChar w:fldCharType="separate"/>
      </w:r>
      <w:r w:rsidR="00B83727" w:rsidRPr="00B83727">
        <w:t>(44)</w:t>
      </w:r>
      <w:r w:rsidR="002C4A71" w:rsidRPr="007C5160">
        <w:rPr>
          <w:lang w:val="en-IE"/>
        </w:rPr>
        <w:fldChar w:fldCharType="end"/>
      </w:r>
      <w:r w:rsidR="00DD6CE1" w:rsidRPr="007C5160">
        <w:rPr>
          <w:lang w:val="en-IE"/>
        </w:rPr>
        <w:t xml:space="preserve">. </w:t>
      </w:r>
    </w:p>
    <w:p w:rsidR="00D27533" w:rsidRPr="007C5160" w:rsidRDefault="001376EB" w:rsidP="00320B5C">
      <w:pPr>
        <w:ind w:left="0"/>
        <w:rPr>
          <w:lang w:val="en-IE"/>
        </w:rPr>
      </w:pPr>
      <w:r w:rsidRPr="007C5160">
        <w:rPr>
          <w:lang w:val="en-IE"/>
        </w:rPr>
        <w:t xml:space="preserve">These features were removed from the data </w:t>
      </w:r>
      <w:r w:rsidR="002C4A71" w:rsidRPr="007C5160">
        <w:rPr>
          <w:lang w:val="en-IE"/>
        </w:rPr>
        <w:t>frame</w:t>
      </w:r>
      <w:r w:rsidR="00491953" w:rsidRPr="007C5160">
        <w:rPr>
          <w:lang w:val="en-IE"/>
        </w:rPr>
        <w:t xml:space="preserve"> along with any other irrelevant features as indicated by the data description</w:t>
      </w:r>
      <w:r w:rsidR="002C4A71" w:rsidRPr="007C5160">
        <w:rPr>
          <w:lang w:val="en-IE"/>
        </w:rPr>
        <w:t xml:space="preserve"> leaving the rest for further</w:t>
      </w:r>
      <w:r w:rsidR="00491953" w:rsidRPr="007C5160">
        <w:rPr>
          <w:lang w:val="en-IE"/>
        </w:rPr>
        <w:t xml:space="preserve"> processing and analysis. </w:t>
      </w:r>
    </w:p>
    <w:p w:rsidR="00D27533" w:rsidRPr="007C5160" w:rsidRDefault="00491953" w:rsidP="00320B5C">
      <w:pPr>
        <w:ind w:left="0"/>
        <w:rPr>
          <w:lang w:val="en-IE"/>
        </w:rPr>
      </w:pPr>
      <w:r w:rsidRPr="007C5160">
        <w:rPr>
          <w:lang w:val="en-IE"/>
        </w:rPr>
        <w:t>There is a real need to retain the integrity</w:t>
      </w:r>
      <w:r w:rsidR="00DD151C" w:rsidRPr="007C5160">
        <w:rPr>
          <w:lang w:val="en-IE"/>
        </w:rPr>
        <w:t xml:space="preserve"> of the data, this is so</w:t>
      </w:r>
      <w:r w:rsidRPr="007C5160">
        <w:rPr>
          <w:lang w:val="en-IE"/>
        </w:rPr>
        <w:t xml:space="preserve"> there is no bias in the data when it comes to training the</w:t>
      </w:r>
      <w:r w:rsidR="00DC409F">
        <w:rPr>
          <w:lang w:val="en-IE"/>
        </w:rPr>
        <w:t xml:space="preserve"> model. T</w:t>
      </w:r>
      <w:r w:rsidR="00DD151C" w:rsidRPr="007C5160">
        <w:rPr>
          <w:lang w:val="en-IE"/>
        </w:rPr>
        <w:t xml:space="preserve">his will also be addressed by splitting the processed into training and testing sets, this will be covered in more detail below. </w:t>
      </w:r>
      <w:r w:rsidR="001906C5" w:rsidRPr="007C5160">
        <w:rPr>
          <w:lang w:val="en-IE"/>
        </w:rPr>
        <w:t>With the remaining features</w:t>
      </w:r>
      <w:r w:rsidR="003158EB" w:rsidRPr="007C5160">
        <w:rPr>
          <w:lang w:val="en-IE"/>
        </w:rPr>
        <w:t xml:space="preserve"> a data quality table was constructed, it </w:t>
      </w:r>
      <w:r w:rsidR="00DC409F">
        <w:rPr>
          <w:lang w:val="en-IE"/>
        </w:rPr>
        <w:t xml:space="preserve">is presented </w:t>
      </w:r>
      <w:r w:rsidR="003158EB" w:rsidRPr="007C5160">
        <w:rPr>
          <w:lang w:val="en-IE"/>
        </w:rPr>
        <w:t>below</w:t>
      </w:r>
      <w:r w:rsidR="00DC409F">
        <w:rPr>
          <w:lang w:val="en-IE"/>
        </w:rPr>
        <w:t xml:space="preserve"> in figure 7</w:t>
      </w:r>
      <w:r w:rsidR="00D27533" w:rsidRPr="007C5160">
        <w:rPr>
          <w:lang w:val="en-IE"/>
        </w:rPr>
        <w:t>.</w:t>
      </w:r>
    </w:p>
    <w:p w:rsidR="007B4780" w:rsidRPr="007C5160" w:rsidRDefault="007B4780" w:rsidP="00320B5C">
      <w:pPr>
        <w:ind w:left="0"/>
        <w:rPr>
          <w:lang w:val="en-IE"/>
        </w:rPr>
      </w:pPr>
      <w:r w:rsidRPr="007C5160">
        <w:rPr>
          <w:noProof/>
          <w:lang w:eastAsia="en-GB"/>
        </w:rPr>
        <w:lastRenderedPageBreak/>
        <w:drawing>
          <wp:inline distT="0" distB="0" distL="0" distR="0" wp14:anchorId="245885BD" wp14:editId="730F6931">
            <wp:extent cx="5274310" cy="46367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4636770"/>
                    </a:xfrm>
                    <a:prstGeom prst="rect">
                      <a:avLst/>
                    </a:prstGeom>
                  </pic:spPr>
                </pic:pic>
              </a:graphicData>
            </a:graphic>
          </wp:inline>
        </w:drawing>
      </w:r>
    </w:p>
    <w:p w:rsidR="007B4780" w:rsidRPr="007C5160" w:rsidRDefault="007B4780" w:rsidP="00320B5C">
      <w:pPr>
        <w:pStyle w:val="Caption"/>
        <w:ind w:left="0"/>
        <w:jc w:val="center"/>
        <w:rPr>
          <w:lang w:val="en-IE"/>
        </w:rPr>
      </w:pPr>
      <w:bookmarkStart w:id="42" w:name="_Toc508133817"/>
      <w:bookmarkStart w:id="43" w:name="_Toc508918042"/>
      <w:bookmarkStart w:id="44" w:name="_Toc510552621"/>
      <w:bookmarkStart w:id="45" w:name="_Toc510708955"/>
      <w:r w:rsidRPr="007C5160">
        <w:t xml:space="preserve">Figure </w:t>
      </w:r>
      <w:r w:rsidRPr="007C5160">
        <w:fldChar w:fldCharType="begin"/>
      </w:r>
      <w:r w:rsidRPr="007C5160">
        <w:instrText xml:space="preserve"> SEQ Figure \* ARABIC </w:instrText>
      </w:r>
      <w:r w:rsidRPr="007C5160">
        <w:fldChar w:fldCharType="separate"/>
      </w:r>
      <w:r w:rsidR="009E377D">
        <w:rPr>
          <w:noProof/>
        </w:rPr>
        <w:t>7</w:t>
      </w:r>
      <w:r w:rsidRPr="007C5160">
        <w:fldChar w:fldCharType="end"/>
      </w:r>
      <w:r w:rsidRPr="007C5160">
        <w:t xml:space="preserve"> Data after the first round of manual feature selection</w:t>
      </w:r>
      <w:bookmarkEnd w:id="42"/>
      <w:bookmarkEnd w:id="43"/>
      <w:bookmarkEnd w:id="44"/>
      <w:bookmarkEnd w:id="45"/>
    </w:p>
    <w:p w:rsidR="00F445A4" w:rsidRPr="007C5160" w:rsidRDefault="00D83EA5" w:rsidP="00320B5C">
      <w:pPr>
        <w:ind w:left="0"/>
        <w:rPr>
          <w:lang w:val="en-IE"/>
        </w:rPr>
      </w:pPr>
      <w:r w:rsidRPr="007C5160">
        <w:rPr>
          <w:lang w:val="en-IE"/>
        </w:rPr>
        <w:t>This shows that there are some anomalies’ in the data as the cardinality for the sex feature should be two as there can be only be either zero for a female and one for a male, same with the feature smoker, it should only have cardinality of</w:t>
      </w:r>
      <w:r w:rsidR="00F445A4" w:rsidRPr="007C5160">
        <w:rPr>
          <w:lang w:val="en-IE"/>
        </w:rPr>
        <w:t xml:space="preserve"> two</w:t>
      </w:r>
      <w:r w:rsidRPr="007C5160">
        <w:rPr>
          <w:lang w:val="en-IE"/>
        </w:rPr>
        <w:t xml:space="preserve"> as well.</w:t>
      </w:r>
    </w:p>
    <w:p w:rsidR="001025AD" w:rsidRPr="007C5160" w:rsidRDefault="00F445A4" w:rsidP="00320B5C">
      <w:pPr>
        <w:ind w:left="0"/>
        <w:rPr>
          <w:lang w:val="en-IE"/>
        </w:rPr>
      </w:pPr>
      <w:r w:rsidRPr="007C5160">
        <w:rPr>
          <w:lang w:val="en-IE"/>
        </w:rPr>
        <w:t>After looking at the remaining features, the ca feature while having a low count number it is important in the determining the presence of heart disease</w:t>
      </w:r>
      <w:r w:rsidR="00BF236F" w:rsidRPr="007C5160">
        <w:rPr>
          <w:lang w:val="en-IE"/>
        </w:rPr>
        <w:t xml:space="preserve"> so it will be retained. This data was then plotted out into histograms and </w:t>
      </w:r>
      <w:r w:rsidR="00A65228" w:rsidRPr="007C5160">
        <w:rPr>
          <w:lang w:val="en-IE"/>
        </w:rPr>
        <w:t>bar charts to further</w:t>
      </w:r>
      <w:r w:rsidR="00DC409F">
        <w:rPr>
          <w:lang w:val="en-IE"/>
        </w:rPr>
        <w:t xml:space="preserve"> explore and analyse it</w:t>
      </w:r>
      <w:r w:rsidR="00A65228" w:rsidRPr="007C5160">
        <w:rPr>
          <w:lang w:val="en-IE"/>
        </w:rPr>
        <w:t>.</w:t>
      </w:r>
    </w:p>
    <w:p w:rsidR="00047CA5" w:rsidRPr="007C5160" w:rsidRDefault="001025AD" w:rsidP="00320B5C">
      <w:pPr>
        <w:ind w:left="0"/>
        <w:rPr>
          <w:lang w:val="en-IE"/>
        </w:rPr>
      </w:pPr>
      <w:r w:rsidRPr="007C5160">
        <w:rPr>
          <w:lang w:val="en-IE"/>
        </w:rPr>
        <w:t xml:space="preserve">After further analysis and removing further features that had inconsistent data for the range displayed across the feature. </w:t>
      </w:r>
      <w:r w:rsidR="00DC409F">
        <w:rPr>
          <w:lang w:val="en-IE"/>
        </w:rPr>
        <w:t>Another</w:t>
      </w:r>
      <w:r w:rsidRPr="007C5160">
        <w:rPr>
          <w:lang w:val="en-IE"/>
        </w:rPr>
        <w:t xml:space="preserve"> data quality analysis </w:t>
      </w:r>
      <w:r w:rsidR="007B4780" w:rsidRPr="007C5160">
        <w:rPr>
          <w:lang w:val="en-IE"/>
        </w:rPr>
        <w:t xml:space="preserve">is </w:t>
      </w:r>
      <w:r w:rsidR="00DC409F">
        <w:rPr>
          <w:lang w:val="en-IE"/>
        </w:rPr>
        <w:t>displayed in figure 8</w:t>
      </w:r>
      <w:r w:rsidR="007B4780" w:rsidRPr="007C5160">
        <w:rPr>
          <w:lang w:val="en-IE"/>
        </w:rPr>
        <w:t>.</w:t>
      </w:r>
    </w:p>
    <w:p w:rsidR="007B4780" w:rsidRPr="007C5160" w:rsidRDefault="00A65228" w:rsidP="00320B5C">
      <w:pPr>
        <w:keepNext/>
        <w:ind w:left="0"/>
        <w:jc w:val="center"/>
      </w:pPr>
      <w:r w:rsidRPr="007C5160">
        <w:rPr>
          <w:noProof/>
          <w:lang w:eastAsia="en-GB"/>
        </w:rPr>
        <w:lastRenderedPageBreak/>
        <w:drawing>
          <wp:inline distT="0" distB="0" distL="0" distR="0" wp14:anchorId="68A0C916" wp14:editId="14240B2A">
            <wp:extent cx="5274310" cy="456057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4560570"/>
                    </a:xfrm>
                    <a:prstGeom prst="rect">
                      <a:avLst/>
                    </a:prstGeom>
                  </pic:spPr>
                </pic:pic>
              </a:graphicData>
            </a:graphic>
          </wp:inline>
        </w:drawing>
      </w:r>
    </w:p>
    <w:p w:rsidR="00D83EA5" w:rsidRPr="007C5160" w:rsidRDefault="007B4780" w:rsidP="00320B5C">
      <w:pPr>
        <w:pStyle w:val="Caption"/>
        <w:ind w:left="0"/>
        <w:jc w:val="center"/>
      </w:pPr>
      <w:bookmarkStart w:id="46" w:name="_Toc508133818"/>
      <w:bookmarkStart w:id="47" w:name="_Toc508918043"/>
      <w:bookmarkStart w:id="48" w:name="_Toc510552622"/>
      <w:bookmarkStart w:id="49" w:name="_Toc510708956"/>
      <w:r w:rsidRPr="007C5160">
        <w:t xml:space="preserve">Figure </w:t>
      </w:r>
      <w:r w:rsidRPr="007C5160">
        <w:fldChar w:fldCharType="begin"/>
      </w:r>
      <w:r w:rsidRPr="007C5160">
        <w:instrText xml:space="preserve"> SEQ Figure \* ARABIC </w:instrText>
      </w:r>
      <w:r w:rsidRPr="007C5160">
        <w:fldChar w:fldCharType="separate"/>
      </w:r>
      <w:r w:rsidR="009E377D">
        <w:rPr>
          <w:noProof/>
        </w:rPr>
        <w:t>8</w:t>
      </w:r>
      <w:r w:rsidRPr="007C5160">
        <w:fldChar w:fldCharType="end"/>
      </w:r>
      <w:r w:rsidRPr="007C5160">
        <w:t xml:space="preserve"> Data after second round of manual feature selection</w:t>
      </w:r>
      <w:bookmarkEnd w:id="46"/>
      <w:bookmarkEnd w:id="47"/>
      <w:bookmarkEnd w:id="48"/>
      <w:bookmarkEnd w:id="49"/>
    </w:p>
    <w:p w:rsidR="00087C88" w:rsidRPr="007C5160" w:rsidRDefault="007B4780" w:rsidP="00320B5C">
      <w:pPr>
        <w:ind w:left="0"/>
      </w:pPr>
      <w:r w:rsidRPr="007C5160">
        <w:t xml:space="preserve">The thal and ca features have been retained as they were used in every other application of </w:t>
      </w:r>
      <w:r w:rsidR="001C1024" w:rsidRPr="007C5160">
        <w:t>ML</w:t>
      </w:r>
      <w:r w:rsidRPr="007C5160">
        <w:t xml:space="preserve"> to this dataset, they will be accessed again after plotting of the remaining features to determine the validity of them as features.</w:t>
      </w:r>
      <w:r w:rsidR="00E276FB" w:rsidRPr="007C5160">
        <w:t xml:space="preserve"> Then there is the famhist feature that has about half the values missing, this too will be accessed during the plotting of the remaining features.</w:t>
      </w:r>
      <w:r w:rsidR="003158EB" w:rsidRPr="007C5160">
        <w:t xml:space="preserve"> </w:t>
      </w:r>
    </w:p>
    <w:p w:rsidR="00087C88" w:rsidRPr="007C5160" w:rsidRDefault="003158EB" w:rsidP="00320B5C">
      <w:pPr>
        <w:ind w:left="0"/>
      </w:pPr>
      <w:r w:rsidRPr="007C5160">
        <w:t>Before plotting the dataset was brought into Microsoft Excel and viewed to see the mi</w:t>
      </w:r>
      <w:r w:rsidR="00B10B28" w:rsidRPr="007C5160">
        <w:t>ssing data, the mean average could be</w:t>
      </w:r>
      <w:r w:rsidRPr="007C5160">
        <w:t xml:space="preserve"> add</w:t>
      </w:r>
      <w:r w:rsidR="00BC1F7F" w:rsidRPr="007C5160">
        <w:t>ed using the following function, this need</w:t>
      </w:r>
      <w:r w:rsidR="00087C88" w:rsidRPr="007C5160">
        <w:t>s to be performed cell by cell.</w:t>
      </w:r>
    </w:p>
    <w:p w:rsidR="00087C88" w:rsidRPr="007C5160" w:rsidRDefault="003158EB" w:rsidP="00320B5C">
      <w:pPr>
        <w:ind w:left="0"/>
        <w:rPr>
          <w:sz w:val="32"/>
        </w:rPr>
      </w:pPr>
      <w:r w:rsidRPr="007C5160">
        <w:rPr>
          <w:sz w:val="32"/>
        </w:rPr>
        <w:t xml:space="preserve"> (</w:t>
      </w:r>
      <w:r w:rsidRPr="007C5160">
        <w:t>=IF(D2="",AVERAGE(LOOKUP(2,1/(D$1:D1&lt;&gt;""),D$1:D1),INDEX(D3:D$12,MATCH(TRUE,INDEX((D3:D$12&lt;&gt;""),0),0))),D2)</w:t>
      </w:r>
      <w:r w:rsidRPr="007C5160">
        <w:rPr>
          <w:sz w:val="32"/>
        </w:rPr>
        <w:t>)</w:t>
      </w:r>
    </w:p>
    <w:p w:rsidR="006917AA" w:rsidRPr="007C5160" w:rsidRDefault="006917AA" w:rsidP="00320B5C">
      <w:pPr>
        <w:pStyle w:val="Heading2"/>
      </w:pPr>
      <w:bookmarkStart w:id="50" w:name="_Toc511165211"/>
      <w:r w:rsidRPr="007C5160">
        <w:lastRenderedPageBreak/>
        <w:t>Dataset Explained</w:t>
      </w:r>
      <w:bookmarkEnd w:id="50"/>
    </w:p>
    <w:p w:rsidR="002F7D5B" w:rsidRPr="007C5160" w:rsidRDefault="00B10B28" w:rsidP="00320B5C">
      <w:pPr>
        <w:ind w:left="0"/>
      </w:pPr>
      <w:r w:rsidRPr="007C5160">
        <w:t>To address the number of missing values in the aforementioned features along with any other feature that had missing values had the (?), replaced with a zero as it has no effect on the plotting stage.</w:t>
      </w:r>
    </w:p>
    <w:p w:rsidR="001D2EAE" w:rsidRPr="007C5160" w:rsidRDefault="001D2EAE" w:rsidP="00320B5C">
      <w:pPr>
        <w:keepNext/>
        <w:ind w:left="0"/>
        <w:jc w:val="center"/>
      </w:pPr>
      <w:r w:rsidRPr="007C5160">
        <w:rPr>
          <w:noProof/>
          <w:lang w:eastAsia="en-GB"/>
        </w:rPr>
        <w:drawing>
          <wp:inline distT="0" distB="0" distL="0" distR="0" wp14:anchorId="431FE1F9" wp14:editId="0639C010">
            <wp:extent cx="3427486" cy="2538879"/>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35472" cy="2544794"/>
                    </a:xfrm>
                    <a:prstGeom prst="rect">
                      <a:avLst/>
                    </a:prstGeom>
                  </pic:spPr>
                </pic:pic>
              </a:graphicData>
            </a:graphic>
          </wp:inline>
        </w:drawing>
      </w:r>
    </w:p>
    <w:p w:rsidR="001D2EAE" w:rsidRPr="007C5160" w:rsidRDefault="001D2EAE" w:rsidP="00320B5C">
      <w:pPr>
        <w:pStyle w:val="Caption"/>
        <w:ind w:left="0"/>
        <w:jc w:val="center"/>
      </w:pPr>
      <w:bookmarkStart w:id="51" w:name="_Toc508133819"/>
      <w:bookmarkStart w:id="52" w:name="_Toc508918044"/>
      <w:bookmarkStart w:id="53" w:name="_Toc510552623"/>
      <w:bookmarkStart w:id="54" w:name="_Toc510708957"/>
      <w:r w:rsidRPr="007C5160">
        <w:t xml:space="preserve">Figure </w:t>
      </w:r>
      <w:r w:rsidRPr="007C5160">
        <w:fldChar w:fldCharType="begin"/>
      </w:r>
      <w:r w:rsidRPr="007C5160">
        <w:instrText xml:space="preserve"> SEQ Figure \* ARABIC </w:instrText>
      </w:r>
      <w:r w:rsidRPr="007C5160">
        <w:fldChar w:fldCharType="separate"/>
      </w:r>
      <w:r w:rsidR="009E377D">
        <w:rPr>
          <w:noProof/>
        </w:rPr>
        <w:t>9</w:t>
      </w:r>
      <w:r w:rsidRPr="007C5160">
        <w:fldChar w:fldCharType="end"/>
      </w:r>
      <w:r w:rsidRPr="007C5160">
        <w:t xml:space="preserve"> Age dispersion across the dataset</w:t>
      </w:r>
      <w:bookmarkEnd w:id="51"/>
      <w:bookmarkEnd w:id="52"/>
      <w:bookmarkEnd w:id="53"/>
      <w:bookmarkEnd w:id="54"/>
    </w:p>
    <w:p w:rsidR="00860371" w:rsidRPr="007C5160" w:rsidRDefault="001D2EAE" w:rsidP="00320B5C">
      <w:pPr>
        <w:ind w:left="0"/>
      </w:pPr>
      <w:r w:rsidRPr="007C5160">
        <w:t xml:space="preserve">This shows that there is a nice bell curve or what is called a unimodal </w:t>
      </w:r>
      <w:r w:rsidR="00077134" w:rsidRPr="007C5160">
        <w:t>distribution across the feature with the central range between forty and sixty-five</w:t>
      </w:r>
      <w:r w:rsidR="00860371" w:rsidRPr="007C5160">
        <w:t>. This is exactly what is expected from the given dataset as most heart patients fall into the previously mentioned range.</w:t>
      </w:r>
    </w:p>
    <w:p w:rsidR="007C0208" w:rsidRPr="007C5160" w:rsidRDefault="003515E1" w:rsidP="00320B5C">
      <w:pPr>
        <w:keepNext/>
        <w:ind w:left="0"/>
        <w:jc w:val="center"/>
      </w:pPr>
      <w:r w:rsidRPr="007C5160">
        <w:rPr>
          <w:noProof/>
          <w:lang w:eastAsia="en-GB"/>
        </w:rPr>
        <w:drawing>
          <wp:inline distT="0" distB="0" distL="0" distR="0" wp14:anchorId="4739FAE5" wp14:editId="288B4EB8">
            <wp:extent cx="2979369" cy="19716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01934" cy="1986537"/>
                    </a:xfrm>
                    <a:prstGeom prst="rect">
                      <a:avLst/>
                    </a:prstGeom>
                  </pic:spPr>
                </pic:pic>
              </a:graphicData>
            </a:graphic>
          </wp:inline>
        </w:drawing>
      </w:r>
    </w:p>
    <w:p w:rsidR="007C0208" w:rsidRPr="007C5160" w:rsidRDefault="007C0208" w:rsidP="00320B5C">
      <w:pPr>
        <w:pStyle w:val="Caption"/>
        <w:ind w:left="0"/>
        <w:jc w:val="center"/>
      </w:pPr>
      <w:bookmarkStart w:id="55" w:name="_Toc508133820"/>
      <w:bookmarkStart w:id="56" w:name="_Toc508918045"/>
      <w:bookmarkStart w:id="57" w:name="_Toc510552624"/>
      <w:bookmarkStart w:id="58" w:name="_Toc510708958"/>
      <w:r w:rsidRPr="007C5160">
        <w:t xml:space="preserve">Figure </w:t>
      </w:r>
      <w:r w:rsidRPr="007C5160">
        <w:fldChar w:fldCharType="begin"/>
      </w:r>
      <w:r w:rsidRPr="007C5160">
        <w:instrText xml:space="preserve"> SEQ Figure \* ARABIC </w:instrText>
      </w:r>
      <w:r w:rsidRPr="007C5160">
        <w:fldChar w:fldCharType="separate"/>
      </w:r>
      <w:r w:rsidR="009E377D">
        <w:rPr>
          <w:noProof/>
        </w:rPr>
        <w:t>10</w:t>
      </w:r>
      <w:r w:rsidRPr="007C5160">
        <w:fldChar w:fldCharType="end"/>
      </w:r>
      <w:r w:rsidRPr="007C5160">
        <w:t xml:space="preserve"> Gender distribution across the feature</w:t>
      </w:r>
      <w:bookmarkEnd w:id="55"/>
      <w:bookmarkEnd w:id="56"/>
      <w:bookmarkEnd w:id="57"/>
      <w:bookmarkEnd w:id="58"/>
    </w:p>
    <w:p w:rsidR="007C0208" w:rsidRPr="007C5160" w:rsidRDefault="007C0208" w:rsidP="00320B5C">
      <w:pPr>
        <w:ind w:left="0"/>
      </w:pPr>
      <w:r w:rsidRPr="007C5160">
        <w:t>This shows that there is a far larger number of male instances in the dataset, this too is as expected given that males tend to have a higher rate of heart disease.</w:t>
      </w:r>
    </w:p>
    <w:p w:rsidR="00E1074A" w:rsidRPr="007C5160" w:rsidRDefault="00143C14" w:rsidP="00320B5C">
      <w:pPr>
        <w:keepNext/>
        <w:ind w:left="0"/>
        <w:jc w:val="center"/>
      </w:pPr>
      <w:r w:rsidRPr="007C5160">
        <w:rPr>
          <w:noProof/>
          <w:lang w:eastAsia="en-GB"/>
        </w:rPr>
        <w:lastRenderedPageBreak/>
        <w:drawing>
          <wp:inline distT="0" distB="0" distL="0" distR="0" wp14:anchorId="0DCA9E3F" wp14:editId="7C158633">
            <wp:extent cx="2955147" cy="21961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0664" cy="2215092"/>
                    </a:xfrm>
                    <a:prstGeom prst="rect">
                      <a:avLst/>
                    </a:prstGeom>
                  </pic:spPr>
                </pic:pic>
              </a:graphicData>
            </a:graphic>
          </wp:inline>
        </w:drawing>
      </w:r>
    </w:p>
    <w:p w:rsidR="007C0208" w:rsidRPr="007C5160" w:rsidRDefault="00E1074A" w:rsidP="00320B5C">
      <w:pPr>
        <w:pStyle w:val="Caption"/>
        <w:ind w:left="0"/>
        <w:jc w:val="center"/>
      </w:pPr>
      <w:bookmarkStart w:id="59" w:name="_Toc508133821"/>
      <w:bookmarkStart w:id="60" w:name="_Toc508918046"/>
      <w:bookmarkStart w:id="61" w:name="_Toc510552625"/>
      <w:bookmarkStart w:id="62" w:name="_Toc510708959"/>
      <w:r w:rsidRPr="007C5160">
        <w:t xml:space="preserve">Figure </w:t>
      </w:r>
      <w:r w:rsidRPr="007C5160">
        <w:fldChar w:fldCharType="begin"/>
      </w:r>
      <w:r w:rsidRPr="007C5160">
        <w:instrText xml:space="preserve"> SEQ Figure \* ARABIC </w:instrText>
      </w:r>
      <w:r w:rsidRPr="007C5160">
        <w:fldChar w:fldCharType="separate"/>
      </w:r>
      <w:r w:rsidR="009E377D">
        <w:rPr>
          <w:noProof/>
        </w:rPr>
        <w:t>11</w:t>
      </w:r>
      <w:r w:rsidRPr="007C5160">
        <w:fldChar w:fldCharType="end"/>
      </w:r>
      <w:r w:rsidRPr="007C5160">
        <w:t xml:space="preserve"> Pain type across the feature</w:t>
      </w:r>
      <w:bookmarkEnd w:id="59"/>
      <w:bookmarkEnd w:id="60"/>
      <w:bookmarkEnd w:id="61"/>
      <w:bookmarkEnd w:id="62"/>
    </w:p>
    <w:p w:rsidR="00143C14" w:rsidRPr="007C5160" w:rsidRDefault="00143C14" w:rsidP="00320B5C">
      <w:pPr>
        <w:spacing w:after="0" w:afterAutospacing="0" w:line="240" w:lineRule="auto"/>
        <w:ind w:left="0"/>
      </w:pPr>
      <w:r w:rsidRPr="007C5160">
        <w:t>This depicts the distribution of the chest pain type across the dataset they are as follows:</w:t>
      </w:r>
    </w:p>
    <w:p w:rsidR="00143C14" w:rsidRPr="007C5160" w:rsidRDefault="00143C14" w:rsidP="00B20C6F">
      <w:pPr>
        <w:pStyle w:val="ListParagraph"/>
        <w:numPr>
          <w:ilvl w:val="0"/>
          <w:numId w:val="42"/>
        </w:numPr>
      </w:pPr>
      <w:r w:rsidRPr="007C5160">
        <w:t>Value 1: typical angina</w:t>
      </w:r>
    </w:p>
    <w:p w:rsidR="00143C14" w:rsidRPr="007C5160" w:rsidRDefault="00143C14" w:rsidP="00B20C6F">
      <w:pPr>
        <w:pStyle w:val="ListParagraph"/>
        <w:numPr>
          <w:ilvl w:val="0"/>
          <w:numId w:val="42"/>
        </w:numPr>
      </w:pPr>
      <w:r w:rsidRPr="007C5160">
        <w:t>Value 2: atypical angina</w:t>
      </w:r>
    </w:p>
    <w:p w:rsidR="00143C14" w:rsidRPr="007C5160" w:rsidRDefault="00143C14" w:rsidP="00B20C6F">
      <w:pPr>
        <w:pStyle w:val="ListParagraph"/>
        <w:numPr>
          <w:ilvl w:val="0"/>
          <w:numId w:val="42"/>
        </w:numPr>
      </w:pPr>
      <w:r w:rsidRPr="007C5160">
        <w:t>Value 3: non-angina pain</w:t>
      </w:r>
    </w:p>
    <w:p w:rsidR="00143C14" w:rsidRPr="007C5160" w:rsidRDefault="00143C14" w:rsidP="00B20C6F">
      <w:pPr>
        <w:pStyle w:val="ListParagraph"/>
        <w:numPr>
          <w:ilvl w:val="0"/>
          <w:numId w:val="42"/>
        </w:numPr>
        <w:spacing w:after="0" w:afterAutospacing="0"/>
        <w:ind w:left="952" w:hanging="357"/>
      </w:pPr>
      <w:r w:rsidRPr="007C5160">
        <w:t xml:space="preserve">Value 4: asymptomatic </w:t>
      </w:r>
    </w:p>
    <w:p w:rsidR="00143C14" w:rsidRPr="007C5160" w:rsidRDefault="00143C14" w:rsidP="00320B5C">
      <w:pPr>
        <w:ind w:left="0"/>
      </w:pPr>
      <w:r w:rsidRPr="007C5160">
        <w:t xml:space="preserve">This also shows that the majority of cases presented are complaining of </w:t>
      </w:r>
      <w:r w:rsidR="00F619CD" w:rsidRPr="007C5160">
        <w:t>asymptomatic pains in the chest.</w:t>
      </w:r>
      <w:r w:rsidR="00E1074A" w:rsidRPr="007C5160">
        <w:t xml:space="preserve"> </w:t>
      </w:r>
    </w:p>
    <w:p w:rsidR="00945920" w:rsidRPr="007C5160" w:rsidRDefault="003515E1" w:rsidP="00320B5C">
      <w:pPr>
        <w:keepNext/>
        <w:ind w:left="0" w:right="-908" w:hanging="993"/>
        <w:jc w:val="center"/>
      </w:pPr>
      <w:r w:rsidRPr="007C5160">
        <w:rPr>
          <w:noProof/>
          <w:lang w:eastAsia="en-GB"/>
        </w:rPr>
        <w:drawing>
          <wp:inline distT="0" distB="0" distL="0" distR="0" wp14:anchorId="449734C2" wp14:editId="12E31EF4">
            <wp:extent cx="3738365" cy="263419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65841" cy="2653559"/>
                    </a:xfrm>
                    <a:prstGeom prst="rect">
                      <a:avLst/>
                    </a:prstGeom>
                  </pic:spPr>
                </pic:pic>
              </a:graphicData>
            </a:graphic>
          </wp:inline>
        </w:drawing>
      </w:r>
      <w:r w:rsidR="00945920" w:rsidRPr="007C5160">
        <w:rPr>
          <w:noProof/>
          <w:lang w:eastAsia="en-GB"/>
        </w:rPr>
        <w:drawing>
          <wp:inline distT="0" distB="0" distL="0" distR="0" wp14:anchorId="2B875D8A" wp14:editId="6B4290AA">
            <wp:extent cx="1821061" cy="2591649"/>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04685" cy="2710658"/>
                    </a:xfrm>
                    <a:prstGeom prst="rect">
                      <a:avLst/>
                    </a:prstGeom>
                  </pic:spPr>
                </pic:pic>
              </a:graphicData>
            </a:graphic>
          </wp:inline>
        </w:drawing>
      </w:r>
    </w:p>
    <w:p w:rsidR="00E1074A" w:rsidRPr="007C5160" w:rsidRDefault="00945920" w:rsidP="00320B5C">
      <w:pPr>
        <w:pStyle w:val="Caption"/>
        <w:ind w:left="0"/>
        <w:jc w:val="center"/>
      </w:pPr>
      <w:bookmarkStart w:id="63" w:name="_Toc508133822"/>
      <w:bookmarkStart w:id="64" w:name="_Toc508918047"/>
      <w:bookmarkStart w:id="65" w:name="_Toc510552626"/>
      <w:bookmarkStart w:id="66" w:name="_Toc510708960"/>
      <w:r w:rsidRPr="007C5160">
        <w:t xml:space="preserve">Figure </w:t>
      </w:r>
      <w:r w:rsidRPr="007C5160">
        <w:fldChar w:fldCharType="begin"/>
      </w:r>
      <w:r w:rsidRPr="007C5160">
        <w:instrText xml:space="preserve"> SEQ Figure \* ARABIC </w:instrText>
      </w:r>
      <w:r w:rsidRPr="007C5160">
        <w:fldChar w:fldCharType="separate"/>
      </w:r>
      <w:r w:rsidR="009E377D">
        <w:rPr>
          <w:noProof/>
        </w:rPr>
        <w:t>12</w:t>
      </w:r>
      <w:r w:rsidRPr="007C5160">
        <w:fldChar w:fldCharType="end"/>
      </w:r>
      <w:r w:rsidRPr="007C5160">
        <w:t xml:space="preserve"> Rest BP distribution across the dataset </w:t>
      </w:r>
      <w:r w:rsidRPr="007C5160">
        <w:tab/>
      </w:r>
      <w:r w:rsidRPr="007C5160">
        <w:tab/>
      </w:r>
      <w:r w:rsidRPr="007C5160">
        <w:tab/>
      </w:r>
      <w:r w:rsidRPr="007C5160">
        <w:tab/>
      </w:r>
      <w:r w:rsidR="00E1074A" w:rsidRPr="007C5160">
        <w:t xml:space="preserve">Figure </w:t>
      </w:r>
      <w:r w:rsidR="00E1074A" w:rsidRPr="007C5160">
        <w:fldChar w:fldCharType="begin"/>
      </w:r>
      <w:r w:rsidR="00E1074A" w:rsidRPr="007C5160">
        <w:instrText xml:space="preserve"> SEQ Figure \* ARABIC </w:instrText>
      </w:r>
      <w:r w:rsidR="00E1074A" w:rsidRPr="007C5160">
        <w:fldChar w:fldCharType="separate"/>
      </w:r>
      <w:r w:rsidR="009E377D">
        <w:rPr>
          <w:noProof/>
        </w:rPr>
        <w:t>13</w:t>
      </w:r>
      <w:r w:rsidR="00E1074A" w:rsidRPr="007C5160">
        <w:fldChar w:fldCharType="end"/>
      </w:r>
      <w:r w:rsidRPr="007C5160">
        <w:t xml:space="preserve"> BP Chart</w:t>
      </w:r>
      <w:bookmarkEnd w:id="63"/>
      <w:bookmarkEnd w:id="64"/>
      <w:bookmarkEnd w:id="65"/>
      <w:bookmarkEnd w:id="66"/>
    </w:p>
    <w:p w:rsidR="0047492F" w:rsidRPr="007C5160" w:rsidRDefault="004D2783" w:rsidP="00320B5C">
      <w:pPr>
        <w:ind w:left="0"/>
      </w:pPr>
      <w:r w:rsidRPr="007C5160">
        <w:t>This shows a un</w:t>
      </w:r>
      <w:r w:rsidR="00E1074A" w:rsidRPr="007C5160">
        <w:t xml:space="preserve">imodal dispersion, as expected. The reason for the </w:t>
      </w:r>
      <w:r w:rsidRPr="007C5160">
        <w:t xml:space="preserve">zero </w:t>
      </w:r>
      <w:r w:rsidR="00E1074A" w:rsidRPr="007C5160">
        <w:t>values entered in place of the missing values</w:t>
      </w:r>
      <w:r w:rsidRPr="007C5160">
        <w:t xml:space="preserve"> are not showing is they have been filtered out during the plotting</w:t>
      </w:r>
      <w:r w:rsidR="0047492F" w:rsidRPr="007C5160">
        <w:t>.</w:t>
      </w:r>
      <w:r w:rsidRPr="007C5160">
        <w:t xml:space="preserve"> I</w:t>
      </w:r>
      <w:r w:rsidR="0047492F" w:rsidRPr="007C5160">
        <w:t>t is</w:t>
      </w:r>
      <w:r w:rsidR="00945920" w:rsidRPr="007C5160">
        <w:t xml:space="preserve"> clear to see that there is a high number of instances that have either pre-high blood pressure or high blood pressure</w:t>
      </w:r>
      <w:r w:rsidR="007E7592" w:rsidRPr="007C5160">
        <w:fldChar w:fldCharType="begin"/>
      </w:r>
      <w:r w:rsidR="00B83727">
        <w:instrText xml:space="preserve"> ADDIN ZOTERO_ITEM CSL_CITATION {"citationID":"55ZrYcKP","properties":{"formattedCitation":"(45)","plainCitation":"(45)","noteIndex":0},"citationItems":[{"id":184,"uris":["http://zotero.org/users/4426165/items/LS5VCKR8"],"uri":["http://zotero.org/users/4426165/items/LS5VCKR8"],"itemData":{"id":184,"type":"webpage","title":"Blood Pressure : Blood pressure chart","URL":"http://www.bloodpressureuk.org/BloodPressureandyou/Thebasics/Bloodpressurechart","accessed":{"date-parts":[["2018",3,4]]}}}],"schema":"https://github.com/citation-style-language/schema/raw/master/csl-citation.json"} </w:instrText>
      </w:r>
      <w:r w:rsidR="007E7592" w:rsidRPr="007C5160">
        <w:fldChar w:fldCharType="separate"/>
      </w:r>
      <w:r w:rsidR="00B83727" w:rsidRPr="00B83727">
        <w:t>(45)</w:t>
      </w:r>
      <w:r w:rsidR="007E7592" w:rsidRPr="007C5160">
        <w:fldChar w:fldCharType="end"/>
      </w:r>
      <w:r w:rsidR="00945920" w:rsidRPr="007C5160">
        <w:t xml:space="preserve">. </w:t>
      </w:r>
    </w:p>
    <w:p w:rsidR="0047492F" w:rsidRPr="007C5160" w:rsidRDefault="003515E1" w:rsidP="00320B5C">
      <w:pPr>
        <w:keepNext/>
        <w:ind w:left="0"/>
        <w:jc w:val="center"/>
      </w:pPr>
      <w:r w:rsidRPr="007C5160">
        <w:rPr>
          <w:noProof/>
          <w:lang w:eastAsia="en-GB"/>
        </w:rPr>
        <w:lastRenderedPageBreak/>
        <w:drawing>
          <wp:inline distT="0" distB="0" distL="0" distR="0" wp14:anchorId="41CE963C" wp14:editId="6D46B95B">
            <wp:extent cx="3691434" cy="2698750"/>
            <wp:effectExtent l="0" t="0" r="4445"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12793" cy="2714365"/>
                    </a:xfrm>
                    <a:prstGeom prst="rect">
                      <a:avLst/>
                    </a:prstGeom>
                  </pic:spPr>
                </pic:pic>
              </a:graphicData>
            </a:graphic>
          </wp:inline>
        </w:drawing>
      </w:r>
    </w:p>
    <w:p w:rsidR="0047492F" w:rsidRPr="007C5160" w:rsidRDefault="0047492F" w:rsidP="00320B5C">
      <w:pPr>
        <w:pStyle w:val="Caption"/>
        <w:ind w:left="0"/>
        <w:jc w:val="center"/>
      </w:pPr>
      <w:bookmarkStart w:id="67" w:name="_Toc508133823"/>
      <w:bookmarkStart w:id="68" w:name="_Toc508918048"/>
      <w:bookmarkStart w:id="69" w:name="_Toc510552627"/>
      <w:bookmarkStart w:id="70" w:name="_Toc510708961"/>
      <w:r w:rsidRPr="007C5160">
        <w:t xml:space="preserve">Figure </w:t>
      </w:r>
      <w:r w:rsidRPr="007C5160">
        <w:fldChar w:fldCharType="begin"/>
      </w:r>
      <w:r w:rsidRPr="007C5160">
        <w:instrText xml:space="preserve"> SEQ Figure \* ARABIC </w:instrText>
      </w:r>
      <w:r w:rsidRPr="007C5160">
        <w:fldChar w:fldCharType="separate"/>
      </w:r>
      <w:r w:rsidR="009E377D">
        <w:rPr>
          <w:noProof/>
        </w:rPr>
        <w:t>14</w:t>
      </w:r>
      <w:r w:rsidRPr="007C5160">
        <w:fldChar w:fldCharType="end"/>
      </w:r>
      <w:r w:rsidRPr="007C5160">
        <w:t xml:space="preserve"> CHOL distribution across the dataset</w:t>
      </w:r>
      <w:bookmarkEnd w:id="67"/>
      <w:bookmarkEnd w:id="68"/>
      <w:bookmarkEnd w:id="69"/>
      <w:bookmarkEnd w:id="70"/>
    </w:p>
    <w:p w:rsidR="0047492F" w:rsidRPr="007C5160" w:rsidRDefault="0047492F" w:rsidP="00320B5C">
      <w:pPr>
        <w:ind w:left="0"/>
      </w:pPr>
      <w:r w:rsidRPr="007C5160">
        <w:t>This shows that the majority of instances in the dataset have very high levels of serum cholesterol as a healthy serum cholesterol level is less than 200 mg/dL</w:t>
      </w:r>
      <w:r w:rsidR="007E7592" w:rsidRPr="007C5160">
        <w:fldChar w:fldCharType="begin"/>
      </w:r>
      <w:r w:rsidR="00B83727">
        <w:instrText xml:space="preserve"> ADDIN ZOTERO_ITEM CSL_CITATION {"citationID":"Qz2hTj3r","properties":{"formattedCitation":"(46)","plainCitation":"(46)","noteIndex":0},"citationItems":[{"id":182,"uris":["http://zotero.org/users/4426165/items/SFKHJWY9"],"uri":["http://zotero.org/users/4426165/items/SFKHJWY9"],"itemData":{"id":182,"type":"webpage","title":"Serum Cholesterol: Understanding Your Levels","container-title":"Healthline","abstract":"Serum cholesterol levels can be used to help determine your risk for developing heart disease.","URL":"https://www.healthline.com/health/serum-cholesterol","shortTitle":"Serum Cholesterol","language":"en","issued":{"date-parts":[["2017",1,26]]},"accessed":{"date-parts":[["2018",3,4]]}}}],"schema":"https://github.com/citation-style-language/schema/raw/master/csl-citation.json"} </w:instrText>
      </w:r>
      <w:r w:rsidR="007E7592" w:rsidRPr="007C5160">
        <w:fldChar w:fldCharType="separate"/>
      </w:r>
      <w:r w:rsidR="00B83727" w:rsidRPr="00B83727">
        <w:t>(46)</w:t>
      </w:r>
      <w:r w:rsidR="007E7592" w:rsidRPr="007C5160">
        <w:fldChar w:fldCharType="end"/>
      </w:r>
      <w:r w:rsidR="007E7592" w:rsidRPr="007C5160">
        <w:t>.</w:t>
      </w:r>
    </w:p>
    <w:p w:rsidR="007E7592" w:rsidRPr="007C5160" w:rsidRDefault="00160392" w:rsidP="00320B5C">
      <w:pPr>
        <w:keepNext/>
        <w:ind w:left="0"/>
        <w:jc w:val="center"/>
      </w:pPr>
      <w:r w:rsidRPr="007C5160">
        <w:rPr>
          <w:noProof/>
          <w:lang w:eastAsia="en-GB"/>
        </w:rPr>
        <w:drawing>
          <wp:inline distT="0" distB="0" distL="0" distR="0" wp14:anchorId="3B9858E2" wp14:editId="5295A881">
            <wp:extent cx="3543300" cy="271270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75373" cy="2737256"/>
                    </a:xfrm>
                    <a:prstGeom prst="rect">
                      <a:avLst/>
                    </a:prstGeom>
                  </pic:spPr>
                </pic:pic>
              </a:graphicData>
            </a:graphic>
          </wp:inline>
        </w:drawing>
      </w:r>
    </w:p>
    <w:p w:rsidR="007E7592" w:rsidRPr="007C5160" w:rsidRDefault="007E7592" w:rsidP="00320B5C">
      <w:pPr>
        <w:pStyle w:val="Caption"/>
        <w:ind w:left="0"/>
        <w:jc w:val="center"/>
      </w:pPr>
      <w:bookmarkStart w:id="71" w:name="_Toc508133824"/>
      <w:bookmarkStart w:id="72" w:name="_Toc508918049"/>
      <w:bookmarkStart w:id="73" w:name="_Toc510552628"/>
      <w:bookmarkStart w:id="74" w:name="_Toc510708962"/>
      <w:r w:rsidRPr="007C5160">
        <w:t xml:space="preserve">Figure </w:t>
      </w:r>
      <w:r w:rsidRPr="007C5160">
        <w:fldChar w:fldCharType="begin"/>
      </w:r>
      <w:r w:rsidRPr="007C5160">
        <w:instrText xml:space="preserve"> SEQ Figure \* ARABIC </w:instrText>
      </w:r>
      <w:r w:rsidRPr="007C5160">
        <w:fldChar w:fldCharType="separate"/>
      </w:r>
      <w:r w:rsidR="009E377D">
        <w:rPr>
          <w:noProof/>
        </w:rPr>
        <w:t>15</w:t>
      </w:r>
      <w:r w:rsidRPr="007C5160">
        <w:fldChar w:fldCharType="end"/>
      </w:r>
      <w:r w:rsidRPr="007C5160">
        <w:t xml:space="preserve"> Family History of heart disease</w:t>
      </w:r>
      <w:bookmarkEnd w:id="71"/>
      <w:bookmarkEnd w:id="72"/>
      <w:bookmarkEnd w:id="73"/>
      <w:bookmarkEnd w:id="74"/>
    </w:p>
    <w:p w:rsidR="003851FE" w:rsidRPr="007C5160" w:rsidRDefault="003851FE" w:rsidP="00320B5C">
      <w:pPr>
        <w:ind w:left="0"/>
      </w:pPr>
      <w:r w:rsidRPr="007C5160">
        <w:t>This shows that the majority of the instances in the dat</w:t>
      </w:r>
      <w:r w:rsidR="0080785B" w:rsidRPr="007C5160">
        <w:t>a</w:t>
      </w:r>
      <w:r w:rsidRPr="007C5160">
        <w:t>set have no family history of heart disease. This feature may still be discounted before the final dataset is complete</w:t>
      </w:r>
      <w:r w:rsidR="00A00E1D" w:rsidRPr="007C5160">
        <w:t xml:space="preserve">ly ready for training the </w:t>
      </w:r>
      <w:r w:rsidR="001C1024" w:rsidRPr="007C5160">
        <w:t>ML</w:t>
      </w:r>
      <w:r w:rsidR="00A00E1D" w:rsidRPr="007C5160">
        <w:t xml:space="preserve"> model.</w:t>
      </w:r>
    </w:p>
    <w:p w:rsidR="00A00E1D" w:rsidRPr="007C5160" w:rsidRDefault="00A00E1D" w:rsidP="00320B5C">
      <w:pPr>
        <w:keepNext/>
        <w:ind w:left="0"/>
        <w:jc w:val="center"/>
      </w:pPr>
      <w:r w:rsidRPr="007C5160">
        <w:rPr>
          <w:noProof/>
          <w:lang w:eastAsia="en-GB"/>
        </w:rPr>
        <w:lastRenderedPageBreak/>
        <w:drawing>
          <wp:inline distT="0" distB="0" distL="0" distR="0" wp14:anchorId="4F4DE365" wp14:editId="28FC7790">
            <wp:extent cx="3015703" cy="2314959"/>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3209" cy="2328397"/>
                    </a:xfrm>
                    <a:prstGeom prst="rect">
                      <a:avLst/>
                    </a:prstGeom>
                  </pic:spPr>
                </pic:pic>
              </a:graphicData>
            </a:graphic>
          </wp:inline>
        </w:drawing>
      </w:r>
    </w:p>
    <w:p w:rsidR="00A00E1D" w:rsidRPr="007C5160" w:rsidRDefault="00A00E1D" w:rsidP="00320B5C">
      <w:pPr>
        <w:pStyle w:val="Caption"/>
        <w:ind w:left="0"/>
        <w:jc w:val="center"/>
      </w:pPr>
      <w:bookmarkStart w:id="75" w:name="_Toc508133825"/>
      <w:bookmarkStart w:id="76" w:name="_Toc508918050"/>
      <w:bookmarkStart w:id="77" w:name="_Toc510552629"/>
      <w:bookmarkStart w:id="78" w:name="_Toc510708963"/>
      <w:r w:rsidRPr="007C5160">
        <w:t xml:space="preserve">Figure </w:t>
      </w:r>
      <w:r w:rsidRPr="007C5160">
        <w:fldChar w:fldCharType="begin"/>
      </w:r>
      <w:r w:rsidRPr="007C5160">
        <w:instrText xml:space="preserve"> SEQ Figure \* ARABIC </w:instrText>
      </w:r>
      <w:r w:rsidRPr="007C5160">
        <w:fldChar w:fldCharType="separate"/>
      </w:r>
      <w:r w:rsidR="009E377D">
        <w:rPr>
          <w:noProof/>
        </w:rPr>
        <w:t>16</w:t>
      </w:r>
      <w:r w:rsidRPr="007C5160">
        <w:fldChar w:fldCharType="end"/>
      </w:r>
      <w:r w:rsidRPr="007C5160">
        <w:t xml:space="preserve"> Fasting Blood sugar</w:t>
      </w:r>
      <w:bookmarkEnd w:id="75"/>
      <w:bookmarkEnd w:id="76"/>
      <w:bookmarkEnd w:id="77"/>
      <w:bookmarkEnd w:id="78"/>
    </w:p>
    <w:p w:rsidR="00D27533" w:rsidRPr="007C5160" w:rsidRDefault="00A00E1D" w:rsidP="00320B5C">
      <w:pPr>
        <w:ind w:left="0"/>
      </w:pPr>
      <w:r w:rsidRPr="007C5160">
        <w:t>This data is represented using a true and false value where fasting blood sugar level is &gt; 120 mg/dl being stored as (1 = true; 0 = false). With the majority of the instances having normal levels</w:t>
      </w:r>
      <w:r w:rsidR="00087167" w:rsidRPr="007C5160">
        <w:t xml:space="preserve"> as on average would be between 4.0 to 6.0 mmol/L (72 to 108 mg/dL) when fasting for a patient without diabetes</w:t>
      </w:r>
      <w:r w:rsidR="00087167" w:rsidRPr="007C5160">
        <w:fldChar w:fldCharType="begin"/>
      </w:r>
      <w:r w:rsidR="00B83727">
        <w:instrText xml:space="preserve"> ADDIN ZOTERO_ITEM CSL_CITATION {"citationID":"xxIwZzd1","properties":{"formattedCitation":"(47)","plainCitation":"(47)","noteIndex":0},"citationItems":[{"id":186,"uris":["http://zotero.org/users/4426165/items/WH4962TH"],"uri":["http://zotero.org/users/4426165/items/WH4962TH"],"itemData":{"id":186,"type":"webpage","title":"Normal and Diabetic Blood Sugar Level Ranges - Blood Sugar Levels for Diabetes","URL":"https://www.diabetes.co.uk/diabetes_care/blood-sugar-level-ranges.html","accessed":{"date-parts":[["2018",3,4]]}}}],"schema":"https://github.com/citation-style-language/schema/raw/master/csl-citation.json"} </w:instrText>
      </w:r>
      <w:r w:rsidR="00087167" w:rsidRPr="007C5160">
        <w:fldChar w:fldCharType="separate"/>
      </w:r>
      <w:r w:rsidR="00B83727" w:rsidRPr="00B83727">
        <w:t>(47)</w:t>
      </w:r>
      <w:r w:rsidR="00087167" w:rsidRPr="007C5160">
        <w:fldChar w:fldCharType="end"/>
      </w:r>
      <w:r w:rsidR="00087167" w:rsidRPr="007C5160">
        <w:t xml:space="preserve">. </w:t>
      </w:r>
    </w:p>
    <w:p w:rsidR="00087167" w:rsidRPr="007C5160" w:rsidRDefault="003515E1" w:rsidP="00320B5C">
      <w:pPr>
        <w:ind w:left="0"/>
        <w:jc w:val="center"/>
      </w:pPr>
      <w:r w:rsidRPr="007C5160">
        <w:rPr>
          <w:noProof/>
          <w:lang w:eastAsia="en-GB"/>
        </w:rPr>
        <w:drawing>
          <wp:inline distT="0" distB="0" distL="0" distR="0" wp14:anchorId="6CBDD3F5" wp14:editId="03101747">
            <wp:extent cx="2943036" cy="2262335"/>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9175" cy="2290116"/>
                    </a:xfrm>
                    <a:prstGeom prst="rect">
                      <a:avLst/>
                    </a:prstGeom>
                  </pic:spPr>
                </pic:pic>
              </a:graphicData>
            </a:graphic>
          </wp:inline>
        </w:drawing>
      </w:r>
    </w:p>
    <w:p w:rsidR="00087167" w:rsidRPr="007C5160" w:rsidRDefault="00087167" w:rsidP="00320B5C">
      <w:pPr>
        <w:pStyle w:val="Caption"/>
        <w:ind w:left="0"/>
        <w:jc w:val="center"/>
      </w:pPr>
      <w:bookmarkStart w:id="79" w:name="_Toc508133826"/>
      <w:bookmarkStart w:id="80" w:name="_Toc508918051"/>
      <w:bookmarkStart w:id="81" w:name="_Toc510552630"/>
      <w:bookmarkStart w:id="82" w:name="_Toc510708964"/>
      <w:r w:rsidRPr="007C5160">
        <w:t xml:space="preserve">Figure </w:t>
      </w:r>
      <w:r w:rsidRPr="007C5160">
        <w:fldChar w:fldCharType="begin"/>
      </w:r>
      <w:r w:rsidRPr="007C5160">
        <w:instrText xml:space="preserve"> SEQ Figure \* ARABIC </w:instrText>
      </w:r>
      <w:r w:rsidRPr="007C5160">
        <w:fldChar w:fldCharType="separate"/>
      </w:r>
      <w:r w:rsidR="009E377D">
        <w:rPr>
          <w:noProof/>
        </w:rPr>
        <w:t>17</w:t>
      </w:r>
      <w:r w:rsidRPr="007C5160">
        <w:fldChar w:fldCharType="end"/>
      </w:r>
      <w:r w:rsidRPr="007C5160">
        <w:t xml:space="preserve"> Resting ECG</w:t>
      </w:r>
      <w:bookmarkEnd w:id="79"/>
      <w:bookmarkEnd w:id="80"/>
      <w:bookmarkEnd w:id="81"/>
      <w:bookmarkEnd w:id="82"/>
    </w:p>
    <w:p w:rsidR="00087167" w:rsidRPr="007C5160" w:rsidRDefault="00087167" w:rsidP="00320B5C">
      <w:pPr>
        <w:ind w:left="0"/>
      </w:pPr>
      <w:r w:rsidRPr="007C5160">
        <w:t>This feature is stored with only three values they are as follows:</w:t>
      </w:r>
    </w:p>
    <w:p w:rsidR="00087167" w:rsidRPr="007C5160" w:rsidRDefault="00087167" w:rsidP="00320B5C">
      <w:pPr>
        <w:pStyle w:val="ListParagraph"/>
        <w:numPr>
          <w:ilvl w:val="0"/>
          <w:numId w:val="20"/>
        </w:numPr>
        <w:spacing w:line="240" w:lineRule="auto"/>
        <w:ind w:left="567" w:hanging="357"/>
      </w:pPr>
      <w:r w:rsidRPr="007C5160">
        <w:t>Value 0: normal</w:t>
      </w:r>
    </w:p>
    <w:p w:rsidR="00087167" w:rsidRPr="007C5160" w:rsidRDefault="00B20C6F" w:rsidP="00320B5C">
      <w:pPr>
        <w:pStyle w:val="ListParagraph"/>
        <w:numPr>
          <w:ilvl w:val="0"/>
          <w:numId w:val="20"/>
        </w:numPr>
        <w:spacing w:line="240" w:lineRule="auto"/>
        <w:ind w:left="567" w:hanging="357"/>
      </w:pPr>
      <w:r>
        <w:t>Value 1: having ST</w:t>
      </w:r>
      <w:r w:rsidR="00087167" w:rsidRPr="007C5160">
        <w:t xml:space="preserve"> abnormality (T wave inversions and/or </w:t>
      </w:r>
      <w:r>
        <w:t>ST</w:t>
      </w:r>
      <w:r w:rsidR="00087167" w:rsidRPr="007C5160">
        <w:t xml:space="preserve"> elevation or depression of &gt; 0.05 mV)</w:t>
      </w:r>
    </w:p>
    <w:p w:rsidR="00840C66" w:rsidRDefault="00087167" w:rsidP="00320B5C">
      <w:pPr>
        <w:pStyle w:val="ListParagraph"/>
        <w:numPr>
          <w:ilvl w:val="0"/>
          <w:numId w:val="20"/>
        </w:numPr>
        <w:spacing w:line="240" w:lineRule="auto"/>
        <w:ind w:left="567" w:hanging="357"/>
      </w:pPr>
      <w:r w:rsidRPr="007C5160">
        <w:t>Value 2: showing probable or definite left ventricular hypertrophy by Estes' criteria</w:t>
      </w:r>
    </w:p>
    <w:p w:rsidR="00A00E1D" w:rsidRPr="007C5160" w:rsidRDefault="00087167" w:rsidP="00320B5C">
      <w:pPr>
        <w:spacing w:line="240" w:lineRule="auto"/>
        <w:ind w:left="0"/>
      </w:pPr>
      <w:r w:rsidRPr="007C5160">
        <w:t>It is then clear to see that the majority of the instanc</w:t>
      </w:r>
      <w:r w:rsidR="00942702" w:rsidRPr="007C5160">
        <w:t>es in the dataset have normal echocardiograph results.</w:t>
      </w:r>
    </w:p>
    <w:p w:rsidR="00942702" w:rsidRPr="007C5160" w:rsidRDefault="00595BCA" w:rsidP="00320B5C">
      <w:pPr>
        <w:keepNext/>
        <w:ind w:left="0"/>
        <w:jc w:val="center"/>
      </w:pPr>
      <w:r w:rsidRPr="007C5160">
        <w:rPr>
          <w:noProof/>
          <w:lang w:eastAsia="en-GB"/>
        </w:rPr>
        <w:lastRenderedPageBreak/>
        <w:drawing>
          <wp:inline distT="0" distB="0" distL="0" distR="0" wp14:anchorId="3B7F0D55" wp14:editId="253D30B4">
            <wp:extent cx="3475990" cy="244041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31368" cy="2479299"/>
                    </a:xfrm>
                    <a:prstGeom prst="rect">
                      <a:avLst/>
                    </a:prstGeom>
                  </pic:spPr>
                </pic:pic>
              </a:graphicData>
            </a:graphic>
          </wp:inline>
        </w:drawing>
      </w:r>
    </w:p>
    <w:p w:rsidR="00942702" w:rsidRPr="007C5160" w:rsidRDefault="00942702" w:rsidP="00320B5C">
      <w:pPr>
        <w:pStyle w:val="Caption"/>
        <w:ind w:left="0"/>
        <w:jc w:val="center"/>
      </w:pPr>
      <w:bookmarkStart w:id="83" w:name="_Toc508133827"/>
      <w:bookmarkStart w:id="84" w:name="_Toc508918052"/>
      <w:bookmarkStart w:id="85" w:name="_Toc510552631"/>
      <w:bookmarkStart w:id="86" w:name="_Toc510708965"/>
      <w:r w:rsidRPr="007C5160">
        <w:t xml:space="preserve">Figure </w:t>
      </w:r>
      <w:r w:rsidRPr="007C5160">
        <w:fldChar w:fldCharType="begin"/>
      </w:r>
      <w:r w:rsidRPr="007C5160">
        <w:instrText xml:space="preserve"> SEQ Figure \* ARABIC </w:instrText>
      </w:r>
      <w:r w:rsidRPr="007C5160">
        <w:fldChar w:fldCharType="separate"/>
      </w:r>
      <w:r w:rsidR="009E377D">
        <w:rPr>
          <w:noProof/>
        </w:rPr>
        <w:t>18</w:t>
      </w:r>
      <w:r w:rsidRPr="007C5160">
        <w:fldChar w:fldCharType="end"/>
      </w:r>
      <w:r w:rsidRPr="007C5160">
        <w:t xml:space="preserve"> Max Heart rate Achieved</w:t>
      </w:r>
      <w:bookmarkEnd w:id="83"/>
      <w:bookmarkEnd w:id="84"/>
      <w:bookmarkEnd w:id="85"/>
      <w:bookmarkEnd w:id="86"/>
    </w:p>
    <w:p w:rsidR="00942702" w:rsidRPr="007C5160" w:rsidRDefault="00942702" w:rsidP="00320B5C">
      <w:pPr>
        <w:ind w:left="0"/>
      </w:pPr>
      <w:r w:rsidRPr="007C5160">
        <w:t>In this feature it is</w:t>
      </w:r>
      <w:r w:rsidR="004D2783" w:rsidRPr="007C5160">
        <w:t xml:space="preserve"> not</w:t>
      </w:r>
      <w:r w:rsidRPr="007C5160">
        <w:t xml:space="preserve"> clear to see that the zero values added in the previous stage of the data </w:t>
      </w:r>
      <w:r w:rsidR="004D2783" w:rsidRPr="007C5160">
        <w:t>analysis as they have been filtered out during the plotting</w:t>
      </w:r>
      <w:r w:rsidRPr="007C5160">
        <w:t xml:space="preserve">, </w:t>
      </w:r>
    </w:p>
    <w:p w:rsidR="00942702" w:rsidRPr="007C5160" w:rsidRDefault="00160392" w:rsidP="00320B5C">
      <w:pPr>
        <w:keepNext/>
        <w:ind w:left="0"/>
        <w:jc w:val="center"/>
      </w:pPr>
      <w:r w:rsidRPr="007C5160">
        <w:rPr>
          <w:noProof/>
          <w:lang w:eastAsia="en-GB"/>
        </w:rPr>
        <w:drawing>
          <wp:inline distT="0" distB="0" distL="0" distR="0" wp14:anchorId="28A276D0" wp14:editId="3DA20ED5">
            <wp:extent cx="3780600" cy="26035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86742" cy="2607729"/>
                    </a:xfrm>
                    <a:prstGeom prst="rect">
                      <a:avLst/>
                    </a:prstGeom>
                  </pic:spPr>
                </pic:pic>
              </a:graphicData>
            </a:graphic>
          </wp:inline>
        </w:drawing>
      </w:r>
    </w:p>
    <w:p w:rsidR="00942702" w:rsidRPr="007C5160" w:rsidRDefault="00942702" w:rsidP="00320B5C">
      <w:pPr>
        <w:pStyle w:val="Caption"/>
        <w:ind w:left="0"/>
        <w:jc w:val="center"/>
      </w:pPr>
      <w:bookmarkStart w:id="87" w:name="_Toc508133828"/>
      <w:bookmarkStart w:id="88" w:name="_Toc508918053"/>
      <w:bookmarkStart w:id="89" w:name="_Toc510552632"/>
      <w:bookmarkStart w:id="90" w:name="_Toc510708966"/>
      <w:r w:rsidRPr="007C5160">
        <w:t xml:space="preserve">Figure </w:t>
      </w:r>
      <w:r w:rsidRPr="007C5160">
        <w:fldChar w:fldCharType="begin"/>
      </w:r>
      <w:r w:rsidRPr="007C5160">
        <w:instrText xml:space="preserve"> SEQ Figure \* ARABIC </w:instrText>
      </w:r>
      <w:r w:rsidRPr="007C5160">
        <w:fldChar w:fldCharType="separate"/>
      </w:r>
      <w:r w:rsidR="009E377D">
        <w:rPr>
          <w:noProof/>
        </w:rPr>
        <w:t>19</w:t>
      </w:r>
      <w:r w:rsidRPr="007C5160">
        <w:fldChar w:fldCharType="end"/>
      </w:r>
      <w:r w:rsidRPr="007C5160">
        <w:t xml:space="preserve"> Resting HR distribution for the dataset</w:t>
      </w:r>
      <w:bookmarkEnd w:id="87"/>
      <w:bookmarkEnd w:id="88"/>
      <w:bookmarkEnd w:id="89"/>
      <w:bookmarkEnd w:id="90"/>
    </w:p>
    <w:p w:rsidR="0047492F" w:rsidRPr="007C5160" w:rsidRDefault="00942702" w:rsidP="00320B5C">
      <w:pPr>
        <w:ind w:left="0"/>
      </w:pPr>
      <w:r w:rsidRPr="007C5160">
        <w:t>This feature is also sho</w:t>
      </w:r>
      <w:r w:rsidR="004D2783" w:rsidRPr="007C5160">
        <w:t>wing the zero values as they were inserted to the dataset in place of the missing values</w:t>
      </w:r>
      <w:r w:rsidRPr="007C5160">
        <w:t>, aside from them there is again the bell curve as expected. With the main range for the feature being 60 – 100,</w:t>
      </w:r>
      <w:r w:rsidR="00847689" w:rsidRPr="007C5160">
        <w:t xml:space="preserve"> this is the normal range for a resting heart rate</w:t>
      </w:r>
      <w:r w:rsidR="00847689" w:rsidRPr="007C5160">
        <w:fldChar w:fldCharType="begin"/>
      </w:r>
      <w:r w:rsidR="00B83727">
        <w:instrText xml:space="preserve"> ADDIN ZOTERO_ITEM CSL_CITATION {"citationID":"KiJ1hahL","properties":{"formattedCitation":"(48)","plainCitation":"(48)","noteIndex":0},"citationItems":[{"id":188,"uris":["http://zotero.org/users/4426165/items/9GRFSNI8"],"uri":["http://zotero.org/users/4426165/items/9GRFSNI8"],"itemData":{"id":188,"type":"webpage","title":"2 easy, accurate ways to measure your heart rate","container-title":"Mayo Clinic","abstract":"A normal resting heart rate for adults ranges from 60 to 100 beats a minute. A heart rate above or below that may signal a problem.","URL":"http://www.mayoclinic.org/healthy-lifestyle/fitness/expert-answers/heart-rate/faq-20057979","language":"en","accessed":{"date-parts":[["2018",3,4]]}}}],"schema":"https://github.com/citation-style-language/schema/raw/master/csl-citation.json"} </w:instrText>
      </w:r>
      <w:r w:rsidR="00847689" w:rsidRPr="007C5160">
        <w:fldChar w:fldCharType="separate"/>
      </w:r>
      <w:r w:rsidR="00B83727" w:rsidRPr="00B83727">
        <w:t>(48)</w:t>
      </w:r>
      <w:r w:rsidR="00847689" w:rsidRPr="007C5160">
        <w:fldChar w:fldCharType="end"/>
      </w:r>
      <w:r w:rsidR="00847689" w:rsidRPr="007C5160">
        <w:t>.</w:t>
      </w:r>
    </w:p>
    <w:p w:rsidR="004035B3" w:rsidRPr="007C5160" w:rsidRDefault="004035B3" w:rsidP="00320B5C">
      <w:pPr>
        <w:keepNext/>
        <w:ind w:left="0"/>
        <w:jc w:val="center"/>
      </w:pPr>
      <w:r w:rsidRPr="007C5160">
        <w:rPr>
          <w:noProof/>
          <w:lang w:eastAsia="en-GB"/>
        </w:rPr>
        <w:lastRenderedPageBreak/>
        <w:drawing>
          <wp:inline distT="0" distB="0" distL="0" distR="0" wp14:anchorId="52E7560B" wp14:editId="1CF580A6">
            <wp:extent cx="3748836" cy="2428308"/>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16884" cy="2472386"/>
                    </a:xfrm>
                    <a:prstGeom prst="rect">
                      <a:avLst/>
                    </a:prstGeom>
                  </pic:spPr>
                </pic:pic>
              </a:graphicData>
            </a:graphic>
          </wp:inline>
        </w:drawing>
      </w:r>
    </w:p>
    <w:p w:rsidR="00E1074A" w:rsidRPr="007C5160" w:rsidRDefault="004035B3" w:rsidP="00320B5C">
      <w:pPr>
        <w:pStyle w:val="Caption"/>
        <w:ind w:left="0"/>
        <w:jc w:val="center"/>
      </w:pPr>
      <w:bookmarkStart w:id="91" w:name="_Toc508133829"/>
      <w:bookmarkStart w:id="92" w:name="_Toc508918054"/>
      <w:bookmarkStart w:id="93" w:name="_Toc510552633"/>
      <w:bookmarkStart w:id="94" w:name="_Toc510708967"/>
      <w:r w:rsidRPr="007C5160">
        <w:t xml:space="preserve">Figure </w:t>
      </w:r>
      <w:r w:rsidRPr="007C5160">
        <w:fldChar w:fldCharType="begin"/>
      </w:r>
      <w:r w:rsidRPr="007C5160">
        <w:instrText xml:space="preserve"> SEQ Figure \* ARABIC </w:instrText>
      </w:r>
      <w:r w:rsidRPr="007C5160">
        <w:fldChar w:fldCharType="separate"/>
      </w:r>
      <w:r w:rsidR="009E377D">
        <w:rPr>
          <w:noProof/>
        </w:rPr>
        <w:t>20</w:t>
      </w:r>
      <w:r w:rsidRPr="007C5160">
        <w:fldChar w:fldCharType="end"/>
      </w:r>
      <w:r w:rsidRPr="007C5160">
        <w:t xml:space="preserve"> Exercise Induced Angina across the dataset</w:t>
      </w:r>
      <w:bookmarkEnd w:id="91"/>
      <w:bookmarkEnd w:id="92"/>
      <w:bookmarkEnd w:id="93"/>
      <w:bookmarkEnd w:id="94"/>
    </w:p>
    <w:p w:rsidR="00A560AD" w:rsidRPr="007C5160" w:rsidRDefault="00A560AD" w:rsidP="00320B5C">
      <w:pPr>
        <w:ind w:left="0"/>
        <w:rPr>
          <w:color w:val="333333"/>
          <w:sz w:val="21"/>
          <w:szCs w:val="21"/>
          <w:shd w:val="clear" w:color="auto" w:fill="FFFFFF"/>
        </w:rPr>
      </w:pPr>
      <w:r w:rsidRPr="007C5160">
        <w:t>This feature is stored in the following way exercise i</w:t>
      </w:r>
      <w:r w:rsidR="00B20C6F">
        <w:t>nduced angina (1 = yes; 0 = no).</w:t>
      </w:r>
      <w:r w:rsidRPr="007C5160">
        <w:t xml:space="preserve"> </w:t>
      </w:r>
      <w:r w:rsidR="00B20C6F">
        <w:rPr>
          <w:color w:val="333333"/>
          <w:sz w:val="21"/>
          <w:szCs w:val="21"/>
          <w:shd w:val="clear" w:color="auto" w:fill="FFFFFF"/>
        </w:rPr>
        <w:t>T</w:t>
      </w:r>
      <w:r w:rsidRPr="007C5160">
        <w:rPr>
          <w:color w:val="333333"/>
          <w:sz w:val="21"/>
          <w:szCs w:val="21"/>
          <w:shd w:val="clear" w:color="auto" w:fill="FFFFFF"/>
        </w:rPr>
        <w:t>his is an angina type pain while exercising. Angina is caused by there not being enough blood getting through the arteries to supply the walls of the heart with enough blood flow to adequately pump</w:t>
      </w:r>
      <w:r w:rsidRPr="007C5160">
        <w:rPr>
          <w:color w:val="333333"/>
          <w:sz w:val="21"/>
          <w:szCs w:val="21"/>
          <w:shd w:val="clear" w:color="auto" w:fill="FFFFFF"/>
        </w:rPr>
        <w:fldChar w:fldCharType="begin"/>
      </w:r>
      <w:r w:rsidR="00B83727">
        <w:rPr>
          <w:color w:val="333333"/>
          <w:sz w:val="21"/>
          <w:szCs w:val="21"/>
          <w:shd w:val="clear" w:color="auto" w:fill="FFFFFF"/>
        </w:rPr>
        <w:instrText xml:space="preserve"> ADDIN ZOTERO_ITEM CSL_CITATION {"citationID":"o332XTi3","properties":{"formattedCitation":"(49)","plainCitation":"(49)","noteIndex":0},"citationItems":[{"id":190,"uris":["http://zotero.org/users/4426165/items/73EPGF4Q"],"uri":["http://zotero.org/users/4426165/items/73EPGF4Q"],"itemData":{"id":190,"type":"post-weblog","title":"Exercise Induced Angina","container-title":"Rehabilitate Your Heart","abstract":"Do you get chest discomfort with activity? This is known as exercise induced angina. Angina is generally caused from not getting enough blood through the arteries to supply the walls of the heart w…","URL":"https://rehabilitateyourheart.wordpress.com/2013/01/16/exercise-induced-angina/","language":"en","issued":{"date-parts":[["2013",1,16]]},"accessed":{"date-parts":[["2018",3,4]]}}}],"schema":"https://github.com/citation-style-language/schema/raw/master/csl-citation.json"} </w:instrText>
      </w:r>
      <w:r w:rsidRPr="007C5160">
        <w:rPr>
          <w:color w:val="333333"/>
          <w:sz w:val="21"/>
          <w:szCs w:val="21"/>
          <w:shd w:val="clear" w:color="auto" w:fill="FFFFFF"/>
        </w:rPr>
        <w:fldChar w:fldCharType="separate"/>
      </w:r>
      <w:r w:rsidR="00B83727" w:rsidRPr="00B83727">
        <w:rPr>
          <w:sz w:val="21"/>
        </w:rPr>
        <w:t>(49)</w:t>
      </w:r>
      <w:r w:rsidRPr="007C5160">
        <w:rPr>
          <w:color w:val="333333"/>
          <w:sz w:val="21"/>
          <w:szCs w:val="21"/>
          <w:shd w:val="clear" w:color="auto" w:fill="FFFFFF"/>
        </w:rPr>
        <w:fldChar w:fldCharType="end"/>
      </w:r>
      <w:r w:rsidRPr="007C5160">
        <w:rPr>
          <w:color w:val="333333"/>
          <w:sz w:val="21"/>
          <w:szCs w:val="21"/>
          <w:shd w:val="clear" w:color="auto" w:fill="FFFFFF"/>
        </w:rPr>
        <w:t>.</w:t>
      </w:r>
    </w:p>
    <w:p w:rsidR="00A560AD" w:rsidRPr="007C5160" w:rsidRDefault="00595BCA" w:rsidP="00320B5C">
      <w:pPr>
        <w:keepNext/>
        <w:ind w:left="0"/>
        <w:jc w:val="center"/>
      </w:pPr>
      <w:r w:rsidRPr="007C5160">
        <w:rPr>
          <w:noProof/>
          <w:lang w:eastAsia="en-GB"/>
        </w:rPr>
        <w:drawing>
          <wp:inline distT="0" distB="0" distL="0" distR="0" wp14:anchorId="56069388" wp14:editId="69567CA6">
            <wp:extent cx="3841750" cy="2625379"/>
            <wp:effectExtent l="0" t="0" r="635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9745" cy="2630843"/>
                    </a:xfrm>
                    <a:prstGeom prst="rect">
                      <a:avLst/>
                    </a:prstGeom>
                  </pic:spPr>
                </pic:pic>
              </a:graphicData>
            </a:graphic>
          </wp:inline>
        </w:drawing>
      </w:r>
    </w:p>
    <w:p w:rsidR="00A560AD" w:rsidRPr="007C5160" w:rsidRDefault="00A560AD" w:rsidP="00320B5C">
      <w:pPr>
        <w:pStyle w:val="Caption"/>
        <w:ind w:left="0"/>
        <w:jc w:val="center"/>
      </w:pPr>
      <w:bookmarkStart w:id="95" w:name="_Toc508133830"/>
      <w:bookmarkStart w:id="96" w:name="_Toc508918055"/>
      <w:bookmarkStart w:id="97" w:name="_Toc510552634"/>
      <w:bookmarkStart w:id="98" w:name="_Toc510708968"/>
      <w:r w:rsidRPr="007C5160">
        <w:t xml:space="preserve">Figure </w:t>
      </w:r>
      <w:r w:rsidRPr="007C5160">
        <w:fldChar w:fldCharType="begin"/>
      </w:r>
      <w:r w:rsidRPr="007C5160">
        <w:instrText xml:space="preserve"> SEQ Figure \* ARABIC </w:instrText>
      </w:r>
      <w:r w:rsidRPr="007C5160">
        <w:fldChar w:fldCharType="separate"/>
      </w:r>
      <w:r w:rsidR="009E377D">
        <w:rPr>
          <w:noProof/>
        </w:rPr>
        <w:t>21</w:t>
      </w:r>
      <w:r w:rsidRPr="007C5160">
        <w:fldChar w:fldCharType="end"/>
      </w:r>
      <w:r w:rsidRPr="007C5160">
        <w:t xml:space="preserve"> OldPeak distribution across the dataset</w:t>
      </w:r>
      <w:bookmarkEnd w:id="95"/>
      <w:bookmarkEnd w:id="96"/>
      <w:bookmarkEnd w:id="97"/>
      <w:bookmarkEnd w:id="98"/>
    </w:p>
    <w:p w:rsidR="00583E20" w:rsidRPr="007C5160" w:rsidRDefault="006975B0" w:rsidP="00320B5C">
      <w:pPr>
        <w:ind w:left="0"/>
      </w:pPr>
      <w:r w:rsidRPr="007C5160">
        <w:t>Oldpeak is ST depression induced by exercise relative to rest</w:t>
      </w:r>
      <w:r w:rsidR="00583E20" w:rsidRPr="007C5160">
        <w:t>, this refers to an exercise stress test. This is where a patient normally uses a treadmill while connected to an ECG to determine heart rhythm and identifying heart conditions</w:t>
      </w:r>
      <w:r w:rsidR="00583E20" w:rsidRPr="007C5160">
        <w:fldChar w:fldCharType="begin"/>
      </w:r>
      <w:r w:rsidR="00B83727">
        <w:instrText xml:space="preserve"> ADDIN ZOTERO_ITEM CSL_CITATION {"citationID":"17BZGwK0","properties":{"formattedCitation":"(50)","plainCitation":"(50)","noteIndex":0},"citationItems":[{"id":193,"uris":["http://zotero.org/users/4426165/items/BK6W93XR"],"uri":["http://zotero.org/users/4426165/items/BK6W93XR"],"itemData":{"id":193,"type":"webpage","title":"Mater Private - Treadmill Stress Test","URL":"http://www.materprivate.ie/dublin/centre-services/all-services/treadmill-stress-test/index.xml","accessed":{"date-parts":[["2018",3,4]]}}}],"schema":"https://github.com/citation-style-language/schema/raw/master/csl-citation.json"} </w:instrText>
      </w:r>
      <w:r w:rsidR="00583E20" w:rsidRPr="007C5160">
        <w:fldChar w:fldCharType="separate"/>
      </w:r>
      <w:r w:rsidR="00B83727" w:rsidRPr="00B83727">
        <w:t>(50)</w:t>
      </w:r>
      <w:r w:rsidR="00583E20" w:rsidRPr="007C5160">
        <w:fldChar w:fldCharType="end"/>
      </w:r>
      <w:r w:rsidR="00595BCA" w:rsidRPr="007C5160">
        <w:t>.</w:t>
      </w:r>
    </w:p>
    <w:p w:rsidR="00583E20" w:rsidRPr="007C5160" w:rsidRDefault="00595BCA" w:rsidP="00320B5C">
      <w:pPr>
        <w:keepNext/>
        <w:ind w:left="0"/>
        <w:jc w:val="center"/>
      </w:pPr>
      <w:r w:rsidRPr="007C5160">
        <w:rPr>
          <w:noProof/>
          <w:lang w:eastAsia="en-GB"/>
        </w:rPr>
        <w:lastRenderedPageBreak/>
        <w:drawing>
          <wp:inline distT="0" distB="0" distL="0" distR="0" wp14:anchorId="30B3C9AF" wp14:editId="2278FA41">
            <wp:extent cx="3560119" cy="2930925"/>
            <wp:effectExtent l="0" t="0" r="254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80957" cy="2948080"/>
                    </a:xfrm>
                    <a:prstGeom prst="rect">
                      <a:avLst/>
                    </a:prstGeom>
                  </pic:spPr>
                </pic:pic>
              </a:graphicData>
            </a:graphic>
          </wp:inline>
        </w:drawing>
      </w:r>
    </w:p>
    <w:p w:rsidR="00583E20" w:rsidRPr="007C5160" w:rsidRDefault="00583E20" w:rsidP="00320B5C">
      <w:pPr>
        <w:pStyle w:val="Caption"/>
        <w:ind w:left="0"/>
        <w:jc w:val="center"/>
      </w:pPr>
      <w:bookmarkStart w:id="99" w:name="_Toc508133831"/>
      <w:bookmarkStart w:id="100" w:name="_Toc508918056"/>
      <w:bookmarkStart w:id="101" w:name="_Toc510552635"/>
      <w:bookmarkStart w:id="102" w:name="_Toc510708969"/>
      <w:r w:rsidRPr="007C5160">
        <w:t xml:space="preserve">Figure </w:t>
      </w:r>
      <w:r w:rsidRPr="007C5160">
        <w:fldChar w:fldCharType="begin"/>
      </w:r>
      <w:r w:rsidRPr="007C5160">
        <w:instrText xml:space="preserve"> SEQ Figure \* ARABIC </w:instrText>
      </w:r>
      <w:r w:rsidRPr="007C5160">
        <w:fldChar w:fldCharType="separate"/>
      </w:r>
      <w:r w:rsidR="009E377D">
        <w:rPr>
          <w:noProof/>
        </w:rPr>
        <w:t>22</w:t>
      </w:r>
      <w:r w:rsidRPr="007C5160">
        <w:fldChar w:fldCharType="end"/>
      </w:r>
      <w:r w:rsidRPr="007C5160">
        <w:t xml:space="preserve"> Slope of peak exercise ST segment</w:t>
      </w:r>
      <w:bookmarkEnd w:id="99"/>
      <w:bookmarkEnd w:id="100"/>
      <w:bookmarkEnd w:id="101"/>
      <w:bookmarkEnd w:id="102"/>
    </w:p>
    <w:p w:rsidR="00583E20" w:rsidRPr="007C5160" w:rsidRDefault="00421FAF" w:rsidP="00320B5C">
      <w:pPr>
        <w:ind w:left="0"/>
      </w:pPr>
      <w:r w:rsidRPr="007C5160">
        <w:t>The feature slope has three</w:t>
      </w:r>
      <w:r w:rsidR="00936874" w:rsidRPr="007C5160">
        <w:t xml:space="preserve"> values</w:t>
      </w:r>
      <w:r w:rsidRPr="007C5160">
        <w:t>,</w:t>
      </w:r>
      <w:r w:rsidR="00936874" w:rsidRPr="007C5160">
        <w:t xml:space="preserve"> what each</w:t>
      </w:r>
      <w:r w:rsidRPr="007C5160">
        <w:t xml:space="preserve"> value</w:t>
      </w:r>
      <w:r w:rsidR="00936874" w:rsidRPr="007C5160">
        <w:t xml:space="preserve"> represents is listed below:</w:t>
      </w:r>
    </w:p>
    <w:p w:rsidR="00936874" w:rsidRPr="007C5160" w:rsidRDefault="00936874" w:rsidP="00FC42DF">
      <w:pPr>
        <w:pStyle w:val="ListParagraph"/>
        <w:numPr>
          <w:ilvl w:val="0"/>
          <w:numId w:val="21"/>
        </w:numPr>
        <w:ind w:left="567" w:hanging="357"/>
      </w:pPr>
      <w:r w:rsidRPr="007C5160">
        <w:t>Value 1: upsloping</w:t>
      </w:r>
    </w:p>
    <w:p w:rsidR="00936874" w:rsidRPr="007C5160" w:rsidRDefault="00936874" w:rsidP="00FC42DF">
      <w:pPr>
        <w:pStyle w:val="ListParagraph"/>
        <w:numPr>
          <w:ilvl w:val="0"/>
          <w:numId w:val="21"/>
        </w:numPr>
        <w:ind w:left="567" w:hanging="357"/>
      </w:pPr>
      <w:r w:rsidRPr="007C5160">
        <w:t>Value 2: flat</w:t>
      </w:r>
    </w:p>
    <w:p w:rsidR="00936874" w:rsidRPr="007C5160" w:rsidRDefault="00936874" w:rsidP="00FC42DF">
      <w:pPr>
        <w:pStyle w:val="ListParagraph"/>
        <w:numPr>
          <w:ilvl w:val="0"/>
          <w:numId w:val="21"/>
        </w:numPr>
        <w:ind w:left="567" w:hanging="357"/>
      </w:pPr>
      <w:r w:rsidRPr="007C5160">
        <w:t>Value 3: down sloping</w:t>
      </w:r>
    </w:p>
    <w:p w:rsidR="00936874" w:rsidRPr="007C5160" w:rsidRDefault="00936874" w:rsidP="00320B5C">
      <w:pPr>
        <w:keepNext/>
        <w:ind w:left="0"/>
        <w:jc w:val="center"/>
      </w:pPr>
      <w:r w:rsidRPr="007C5160">
        <w:rPr>
          <w:noProof/>
          <w:lang w:eastAsia="en-GB"/>
        </w:rPr>
        <w:drawing>
          <wp:inline distT="0" distB="0" distL="0" distR="0" wp14:anchorId="7BBC76D8" wp14:editId="4F537E81">
            <wp:extent cx="3815046" cy="263737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64150" cy="2671324"/>
                    </a:xfrm>
                    <a:prstGeom prst="rect">
                      <a:avLst/>
                    </a:prstGeom>
                  </pic:spPr>
                </pic:pic>
              </a:graphicData>
            </a:graphic>
          </wp:inline>
        </w:drawing>
      </w:r>
    </w:p>
    <w:p w:rsidR="007C0208" w:rsidRPr="007C5160" w:rsidRDefault="00936874" w:rsidP="00320B5C">
      <w:pPr>
        <w:pStyle w:val="Caption"/>
        <w:ind w:left="0"/>
        <w:jc w:val="center"/>
      </w:pPr>
      <w:bookmarkStart w:id="103" w:name="_Toc508133832"/>
      <w:bookmarkStart w:id="104" w:name="_Toc508918057"/>
      <w:bookmarkStart w:id="105" w:name="_Toc510552636"/>
      <w:bookmarkStart w:id="106" w:name="_Toc510708970"/>
      <w:r w:rsidRPr="007C5160">
        <w:t xml:space="preserve">Figure </w:t>
      </w:r>
      <w:r w:rsidRPr="007C5160">
        <w:fldChar w:fldCharType="begin"/>
      </w:r>
      <w:r w:rsidRPr="007C5160">
        <w:instrText xml:space="preserve"> SEQ Figure \* ARABIC </w:instrText>
      </w:r>
      <w:r w:rsidRPr="007C5160">
        <w:fldChar w:fldCharType="separate"/>
      </w:r>
      <w:r w:rsidR="009E377D">
        <w:rPr>
          <w:noProof/>
        </w:rPr>
        <w:t>23</w:t>
      </w:r>
      <w:r w:rsidRPr="007C5160">
        <w:fldChar w:fldCharType="end"/>
      </w:r>
      <w:r w:rsidRPr="007C5160">
        <w:t xml:space="preserve"> major Vessels coloured by Fluoroscopy</w:t>
      </w:r>
      <w:bookmarkEnd w:id="103"/>
      <w:bookmarkEnd w:id="104"/>
      <w:bookmarkEnd w:id="105"/>
      <w:bookmarkEnd w:id="106"/>
    </w:p>
    <w:p w:rsidR="00860371" w:rsidRPr="007C5160" w:rsidRDefault="0098597F" w:rsidP="00320B5C">
      <w:pPr>
        <w:ind w:left="0"/>
      </w:pPr>
      <w:r w:rsidRPr="007C5160">
        <w:t xml:space="preserve">What this shows is that the majority of instances in the dataset have no major vessels that have been coloured and detected using fluoroscopy, this means that x-rays have not shown any issues with the major vessels. </w:t>
      </w:r>
    </w:p>
    <w:p w:rsidR="00A211C4" w:rsidRPr="007C5160" w:rsidRDefault="00A211C4" w:rsidP="00320B5C">
      <w:pPr>
        <w:keepNext/>
        <w:ind w:left="0"/>
        <w:jc w:val="center"/>
      </w:pPr>
      <w:r w:rsidRPr="007C5160">
        <w:rPr>
          <w:noProof/>
          <w:lang w:eastAsia="en-GB"/>
        </w:rPr>
        <w:lastRenderedPageBreak/>
        <w:drawing>
          <wp:inline distT="0" distB="0" distL="0" distR="0" wp14:anchorId="55D79356" wp14:editId="03F2C0C2">
            <wp:extent cx="3402962" cy="2725034"/>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20699" cy="2739238"/>
                    </a:xfrm>
                    <a:prstGeom prst="rect">
                      <a:avLst/>
                    </a:prstGeom>
                  </pic:spPr>
                </pic:pic>
              </a:graphicData>
            </a:graphic>
          </wp:inline>
        </w:drawing>
      </w:r>
    </w:p>
    <w:p w:rsidR="0098597F" w:rsidRPr="007C5160" w:rsidRDefault="00A211C4" w:rsidP="00320B5C">
      <w:pPr>
        <w:pStyle w:val="Caption"/>
        <w:ind w:left="0"/>
        <w:jc w:val="center"/>
      </w:pPr>
      <w:bookmarkStart w:id="107" w:name="_Toc508133833"/>
      <w:bookmarkStart w:id="108" w:name="_Toc508918058"/>
      <w:bookmarkStart w:id="109" w:name="_Toc510552637"/>
      <w:bookmarkStart w:id="110" w:name="_Toc510708971"/>
      <w:r w:rsidRPr="007C5160">
        <w:t xml:space="preserve">Figure </w:t>
      </w:r>
      <w:r w:rsidRPr="007C5160">
        <w:fldChar w:fldCharType="begin"/>
      </w:r>
      <w:r w:rsidRPr="007C5160">
        <w:instrText xml:space="preserve"> SEQ Figure \* ARABIC </w:instrText>
      </w:r>
      <w:r w:rsidRPr="007C5160">
        <w:fldChar w:fldCharType="separate"/>
      </w:r>
      <w:r w:rsidR="009E377D">
        <w:rPr>
          <w:noProof/>
        </w:rPr>
        <w:t>24</w:t>
      </w:r>
      <w:r w:rsidRPr="007C5160">
        <w:fldChar w:fldCharType="end"/>
      </w:r>
      <w:r w:rsidRPr="007C5160">
        <w:t xml:space="preserve"> Thal Representing heart state</w:t>
      </w:r>
      <w:bookmarkEnd w:id="107"/>
      <w:bookmarkEnd w:id="108"/>
      <w:bookmarkEnd w:id="109"/>
      <w:bookmarkEnd w:id="110"/>
    </w:p>
    <w:p w:rsidR="00A211C4" w:rsidRPr="007C5160" w:rsidRDefault="007B4780" w:rsidP="00320B5C">
      <w:pPr>
        <w:ind w:left="0"/>
      </w:pPr>
      <w:r w:rsidRPr="007C5160">
        <w:t xml:space="preserve"> </w:t>
      </w:r>
      <w:r w:rsidR="00E71311" w:rsidRPr="007C5160">
        <w:t>As can be seen by the graph</w:t>
      </w:r>
      <w:r w:rsidR="00A211C4" w:rsidRPr="007C5160">
        <w:t xml:space="preserve"> above the majority of the instances in the dataset consist of either normal or reversible defects. Then there are the data anomalies’ showing in the 4 and 5 positions, this may be due to some inconsistent data.</w:t>
      </w:r>
    </w:p>
    <w:p w:rsidR="00A211C4" w:rsidRPr="007C5160" w:rsidRDefault="00A211C4" w:rsidP="00320B5C">
      <w:pPr>
        <w:keepNext/>
        <w:ind w:left="0"/>
        <w:jc w:val="center"/>
      </w:pPr>
      <w:r w:rsidRPr="007C5160">
        <w:rPr>
          <w:noProof/>
          <w:lang w:eastAsia="en-GB"/>
        </w:rPr>
        <w:drawing>
          <wp:inline distT="0" distB="0" distL="0" distR="0" wp14:anchorId="40CA8D6F" wp14:editId="714E4A7B">
            <wp:extent cx="3556526" cy="255547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95289" cy="2583328"/>
                    </a:xfrm>
                    <a:prstGeom prst="rect">
                      <a:avLst/>
                    </a:prstGeom>
                  </pic:spPr>
                </pic:pic>
              </a:graphicData>
            </a:graphic>
          </wp:inline>
        </w:drawing>
      </w:r>
    </w:p>
    <w:p w:rsidR="00A211C4" w:rsidRPr="007C5160" w:rsidRDefault="00A211C4" w:rsidP="00320B5C">
      <w:pPr>
        <w:pStyle w:val="Caption"/>
        <w:ind w:left="0"/>
        <w:jc w:val="center"/>
      </w:pPr>
      <w:bookmarkStart w:id="111" w:name="_Toc508133834"/>
      <w:bookmarkStart w:id="112" w:name="_Toc508918059"/>
      <w:bookmarkStart w:id="113" w:name="_Toc510552638"/>
      <w:bookmarkStart w:id="114" w:name="_Toc510708972"/>
      <w:r w:rsidRPr="007C5160">
        <w:t xml:space="preserve">Figure </w:t>
      </w:r>
      <w:r w:rsidRPr="007C5160">
        <w:fldChar w:fldCharType="begin"/>
      </w:r>
      <w:r w:rsidRPr="007C5160">
        <w:instrText xml:space="preserve"> SEQ Figure \* ARABIC </w:instrText>
      </w:r>
      <w:r w:rsidRPr="007C5160">
        <w:fldChar w:fldCharType="separate"/>
      </w:r>
      <w:r w:rsidR="009E377D">
        <w:rPr>
          <w:noProof/>
        </w:rPr>
        <w:t>25</w:t>
      </w:r>
      <w:r w:rsidRPr="007C5160">
        <w:fldChar w:fldCharType="end"/>
      </w:r>
      <w:r w:rsidRPr="007C5160">
        <w:t xml:space="preserve"> Num feature representing presence of disease</w:t>
      </w:r>
      <w:bookmarkEnd w:id="111"/>
      <w:bookmarkEnd w:id="112"/>
      <w:bookmarkEnd w:id="113"/>
      <w:bookmarkEnd w:id="114"/>
    </w:p>
    <w:p w:rsidR="006F7419" w:rsidRPr="007C5160" w:rsidRDefault="003C1E8F" w:rsidP="00320B5C">
      <w:pPr>
        <w:ind w:left="0"/>
      </w:pPr>
      <w:r w:rsidRPr="007C5160">
        <w:t>This again shows that the majority of the dataset instances have no presence of heart disease.</w:t>
      </w:r>
      <w:r w:rsidR="00160392" w:rsidRPr="007C5160">
        <w:t xml:space="preserve"> </w:t>
      </w:r>
      <w:r w:rsidR="00CE7F49" w:rsidRPr="007C5160">
        <w:t>After plotting all the features there are still some inconsistencies in the results this may is due to the feature not being complete</w:t>
      </w:r>
      <w:r w:rsidR="008D16EB" w:rsidRPr="007C5160">
        <w:t xml:space="preserve">. </w:t>
      </w:r>
      <w:r w:rsidR="00160392" w:rsidRPr="007C5160">
        <w:t xml:space="preserve"> </w:t>
      </w:r>
      <w:r w:rsidR="006F7419" w:rsidRPr="007C5160">
        <w:t>After reading in the UCI processed datasets</w:t>
      </w:r>
      <w:r w:rsidR="008D16EB" w:rsidRPr="007C5160">
        <w:t xml:space="preserve"> there are actually 920</w:t>
      </w:r>
      <w:r w:rsidR="006F7419" w:rsidRPr="007C5160">
        <w:t xml:space="preserve"> records which is more than was left after processing the</w:t>
      </w:r>
      <w:r w:rsidR="008D16EB" w:rsidRPr="007C5160">
        <w:t xml:space="preserve"> original</w:t>
      </w:r>
      <w:r w:rsidR="006F7419" w:rsidRPr="007C5160">
        <w:t xml:space="preserve"> data, this may be due to part of the Cleveland dataset being corrupted, please see the UCI LM repo for more info on this.</w:t>
      </w:r>
    </w:p>
    <w:p w:rsidR="00BE4D78" w:rsidRPr="007C5160" w:rsidRDefault="008D16EB" w:rsidP="00320B5C">
      <w:pPr>
        <w:ind w:left="0"/>
      </w:pPr>
      <w:r w:rsidRPr="007C5160">
        <w:lastRenderedPageBreak/>
        <w:t xml:space="preserve">The pre-processed data has </w:t>
      </w:r>
      <w:r w:rsidR="00595BCA" w:rsidRPr="007C5160">
        <w:t>got zeros</w:t>
      </w:r>
      <w:r w:rsidRPr="007C5160">
        <w:t xml:space="preserve"> in place of the missi</w:t>
      </w:r>
      <w:r w:rsidR="003D2EA0" w:rsidRPr="007C5160">
        <w:t xml:space="preserve">ng values, so it is plotting </w:t>
      </w:r>
      <w:r w:rsidRPr="007C5160">
        <w:t xml:space="preserve">the same, the plots for this data set are in the appendix of this document also. </w:t>
      </w:r>
      <w:r w:rsidR="003D2EA0" w:rsidRPr="007C5160">
        <w:t>The next set of diagrams display the comparison between disease and no-disease for the given dataset.</w:t>
      </w:r>
      <w:r w:rsidR="00095B27" w:rsidRPr="007C5160">
        <w:t xml:space="preserve"> </w:t>
      </w:r>
      <w:r w:rsidR="00C22BBD" w:rsidRPr="007C5160">
        <w:t xml:space="preserve">They show the degree </w:t>
      </w:r>
      <w:r w:rsidR="001F540A" w:rsidRPr="007C5160">
        <w:t>of obviousness, this is somethin</w:t>
      </w:r>
      <w:r w:rsidR="00421FAF" w:rsidRPr="007C5160">
        <w:t xml:space="preserve">g that needs to be quantified. </w:t>
      </w:r>
      <w:r w:rsidR="001F540A" w:rsidRPr="007C5160">
        <w:t xml:space="preserve">This can be done </w:t>
      </w:r>
      <w:r w:rsidR="00F27723" w:rsidRPr="007C5160">
        <w:t>by calculating the intrinsic discrepancy between the occurrence of disease and non-disease instances for the given dataset. This is defined in a paper by “Jose M. Bernardo 1</w:t>
      </w:r>
      <w:r w:rsidR="00F27723" w:rsidRPr="007C5160">
        <w:rPr>
          <w:vertAlign w:val="superscript"/>
        </w:rPr>
        <w:t>st</w:t>
      </w:r>
      <w:r w:rsidR="00F27723" w:rsidRPr="007C5160">
        <w:t xml:space="preserve"> </w:t>
      </w:r>
      <w:r w:rsidR="0080785B" w:rsidRPr="007C5160">
        <w:t>“as</w:t>
      </w:r>
      <w:r w:rsidR="00107798" w:rsidRPr="007C5160">
        <w:t xml:space="preserve"> follows. </w:t>
      </w:r>
    </w:p>
    <w:p w:rsidR="00840C66" w:rsidRDefault="00107798" w:rsidP="00320B5C">
      <w:pPr>
        <w:ind w:left="0"/>
      </w:pPr>
      <w:r w:rsidRPr="007C5160">
        <w:t>“</w:t>
      </w:r>
      <w:r w:rsidRPr="007C5160">
        <w:rPr>
          <w:i/>
        </w:rPr>
        <w:t>Definition 1 (Intrinsic discrepancy) The intrinsic discrepancy δ{p1, p2}</w:t>
      </w:r>
      <w:r w:rsidR="00BE4D78" w:rsidRPr="007C5160">
        <w:rPr>
          <w:i/>
        </w:rPr>
        <w:t xml:space="preserve"> </w:t>
      </w:r>
      <w:r w:rsidRPr="007C5160">
        <w:rPr>
          <w:i/>
        </w:rPr>
        <w:t xml:space="preserve">between two probability distributions of a random vector x </w:t>
      </w:r>
      <w:r w:rsidRPr="007C5160">
        <w:rPr>
          <w:rFonts w:ascii="Cambria Math" w:hAnsi="Cambria Math" w:cs="Cambria Math"/>
          <w:i/>
        </w:rPr>
        <w:t>∈</w:t>
      </w:r>
      <w:r w:rsidRPr="007C5160">
        <w:rPr>
          <w:i/>
        </w:rPr>
        <w:t xml:space="preserve"> X, specified by</w:t>
      </w:r>
      <w:r w:rsidR="00BE4D78" w:rsidRPr="007C5160">
        <w:rPr>
          <w:i/>
        </w:rPr>
        <w:t xml:space="preserve"> </w:t>
      </w:r>
      <w:r w:rsidRPr="007C5160">
        <w:rPr>
          <w:i/>
        </w:rPr>
        <w:t xml:space="preserve">their density functions p1(x), x </w:t>
      </w:r>
      <w:r w:rsidRPr="007C5160">
        <w:rPr>
          <w:rFonts w:ascii="Cambria Math" w:hAnsi="Cambria Math" w:cs="Cambria Math"/>
          <w:i/>
        </w:rPr>
        <w:t>∈</w:t>
      </w:r>
      <w:r w:rsidRPr="007C5160">
        <w:rPr>
          <w:i/>
        </w:rPr>
        <w:t xml:space="preserve"> X1 </w:t>
      </w:r>
      <w:r w:rsidRPr="007C5160">
        <w:rPr>
          <w:rFonts w:ascii="Cambria Math" w:hAnsi="Cambria Math" w:cs="Cambria Math"/>
          <w:i/>
        </w:rPr>
        <w:t>⊂</w:t>
      </w:r>
      <w:r w:rsidRPr="007C5160">
        <w:rPr>
          <w:i/>
        </w:rPr>
        <w:t xml:space="preserve"> X, and p2(x), x </w:t>
      </w:r>
      <w:r w:rsidRPr="007C5160">
        <w:rPr>
          <w:rFonts w:ascii="Cambria Math" w:hAnsi="Cambria Math" w:cs="Cambria Math"/>
          <w:i/>
        </w:rPr>
        <w:t>∈</w:t>
      </w:r>
      <w:r w:rsidRPr="007C5160">
        <w:rPr>
          <w:i/>
        </w:rPr>
        <w:t xml:space="preserve"> X2 </w:t>
      </w:r>
      <w:r w:rsidRPr="007C5160">
        <w:rPr>
          <w:rFonts w:ascii="Cambria Math" w:hAnsi="Cambria Math" w:cs="Cambria Math"/>
          <w:i/>
        </w:rPr>
        <w:t>⊂</w:t>
      </w:r>
      <w:r w:rsidR="00BE4D78" w:rsidRPr="007C5160">
        <w:rPr>
          <w:i/>
        </w:rPr>
        <w:t xml:space="preserve"> X, with </w:t>
      </w:r>
      <w:r w:rsidRPr="007C5160">
        <w:rPr>
          <w:i/>
        </w:rPr>
        <w:t>either identical or nested supports, is</w:t>
      </w:r>
      <w:r w:rsidRPr="007C5160">
        <w:t>”</w:t>
      </w:r>
      <w:r w:rsidRPr="007C5160">
        <w:fldChar w:fldCharType="begin"/>
      </w:r>
      <w:r w:rsidR="00B83727">
        <w:instrText xml:space="preserve"> ADDIN ZOTERO_ITEM CSL_CITATION {"citationID":"hckjtJKm","properties":{"formattedCitation":"(51)","plainCitation":"(51)","noteIndex":0},"citationItems":[{"id":205,"uris":["http://zotero.org/users/4426165/items/CBWXM8YQ"],"uri":["http://zotero.org/users/4426165/items/CBWXM8YQ"],"itemData":{"id":205,"type":"article","title":"RefAna.pdf","URL":"https://www.uv.es/~bernardo/RefAna.pdf","accessed":{"date-parts":[["2018",3,14]]}}}],"schema":"https://github.com/citation-style-language/schema/raw/master/csl-citation.json"} </w:instrText>
      </w:r>
      <w:r w:rsidRPr="007C5160">
        <w:fldChar w:fldCharType="separate"/>
      </w:r>
      <w:r w:rsidR="00B83727" w:rsidRPr="00B83727">
        <w:t>(51)</w:t>
      </w:r>
      <w:r w:rsidRPr="007C5160">
        <w:fldChar w:fldCharType="end"/>
      </w:r>
    </w:p>
    <w:p w:rsidR="00107798" w:rsidRPr="007C5160" w:rsidRDefault="00BE4D78" w:rsidP="00320B5C">
      <w:pPr>
        <w:ind w:left="0"/>
      </w:pPr>
      <w:r w:rsidRPr="007C5160">
        <w:rPr>
          <w:noProof/>
          <w:lang w:eastAsia="en-GB"/>
        </w:rPr>
        <w:drawing>
          <wp:inline distT="0" distB="0" distL="0" distR="0" wp14:anchorId="41E30ADF" wp14:editId="3E24D937">
            <wp:extent cx="5274310" cy="393616"/>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10446" cy="396313"/>
                    </a:xfrm>
                    <a:prstGeom prst="rect">
                      <a:avLst/>
                    </a:prstGeom>
                  </pic:spPr>
                </pic:pic>
              </a:graphicData>
            </a:graphic>
          </wp:inline>
        </w:drawing>
      </w:r>
    </w:p>
    <w:p w:rsidR="00421FAF" w:rsidRPr="007C5160" w:rsidRDefault="00107798" w:rsidP="00320B5C">
      <w:pPr>
        <w:pStyle w:val="Caption"/>
        <w:ind w:left="0"/>
        <w:jc w:val="center"/>
      </w:pPr>
      <w:bookmarkStart w:id="115" w:name="_Toc508918060"/>
      <w:bookmarkStart w:id="116" w:name="_Toc510552639"/>
      <w:bookmarkStart w:id="117" w:name="_Toc510708973"/>
      <w:r w:rsidRPr="007C5160">
        <w:t xml:space="preserve">Figure </w:t>
      </w:r>
      <w:r w:rsidRPr="007C5160">
        <w:fldChar w:fldCharType="begin"/>
      </w:r>
      <w:r w:rsidRPr="007C5160">
        <w:instrText xml:space="preserve"> SEQ Figure \* ARABIC </w:instrText>
      </w:r>
      <w:r w:rsidRPr="007C5160">
        <w:fldChar w:fldCharType="separate"/>
      </w:r>
      <w:r w:rsidR="009E377D">
        <w:rPr>
          <w:noProof/>
        </w:rPr>
        <w:t>26</w:t>
      </w:r>
      <w:r w:rsidRPr="007C5160">
        <w:fldChar w:fldCharType="end"/>
      </w:r>
      <w:r w:rsidRPr="007C5160">
        <w:t xml:space="preserve"> Intrinsic discrepancy Formula</w:t>
      </w:r>
      <w:bookmarkEnd w:id="115"/>
      <w:bookmarkEnd w:id="116"/>
      <w:bookmarkEnd w:id="117"/>
    </w:p>
    <w:p w:rsidR="000E58A4" w:rsidRPr="007C5160" w:rsidRDefault="00107798" w:rsidP="00320B5C">
      <w:pPr>
        <w:ind w:left="0"/>
      </w:pPr>
      <w:r w:rsidRPr="007C5160">
        <w:t>The author goes on then to state that this is provided at least one of the integrals are finite.</w:t>
      </w:r>
      <w:r w:rsidR="007B74D7" w:rsidRPr="007C5160">
        <w:t xml:space="preserve"> </w:t>
      </w:r>
      <w:r w:rsidR="000E58A4" w:rsidRPr="007C5160">
        <w:t>The python code for this is covered in the next section of this report, below</w:t>
      </w:r>
      <w:r w:rsidR="00FC42DF">
        <w:t xml:space="preserve"> in</w:t>
      </w:r>
      <w:r w:rsidR="000E58A4" w:rsidRPr="007C5160">
        <w:t xml:space="preserve"> </w:t>
      </w:r>
      <w:r w:rsidR="00FC42DF">
        <w:t xml:space="preserve">figure 27 </w:t>
      </w:r>
      <w:r w:rsidR="000E58A4" w:rsidRPr="007C5160">
        <w:t>shows the calculated intrinsic discrepancies for each re</w:t>
      </w:r>
      <w:r w:rsidR="00160392" w:rsidRPr="007C5160">
        <w:t>maining feature in the dataset.</w:t>
      </w:r>
    </w:p>
    <w:p w:rsidR="00160392" w:rsidRPr="007C5160" w:rsidRDefault="005F6425" w:rsidP="00320B5C">
      <w:pPr>
        <w:keepNext/>
        <w:ind w:left="0"/>
        <w:jc w:val="center"/>
      </w:pPr>
      <w:r w:rsidRPr="007C5160">
        <w:rPr>
          <w:noProof/>
          <w:lang w:eastAsia="en-GB"/>
        </w:rPr>
        <w:drawing>
          <wp:inline distT="0" distB="0" distL="0" distR="0" wp14:anchorId="742FAD8B" wp14:editId="4C78C16D">
            <wp:extent cx="4462999" cy="215975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84078" cy="2169957"/>
                    </a:xfrm>
                    <a:prstGeom prst="rect">
                      <a:avLst/>
                    </a:prstGeom>
                  </pic:spPr>
                </pic:pic>
              </a:graphicData>
            </a:graphic>
          </wp:inline>
        </w:drawing>
      </w:r>
    </w:p>
    <w:p w:rsidR="00376235" w:rsidRPr="007C5160" w:rsidRDefault="00160392" w:rsidP="00320B5C">
      <w:pPr>
        <w:pStyle w:val="Caption"/>
        <w:ind w:left="0"/>
        <w:jc w:val="center"/>
      </w:pPr>
      <w:bookmarkStart w:id="118" w:name="_Toc508918061"/>
      <w:bookmarkStart w:id="119" w:name="_Toc510552640"/>
      <w:bookmarkStart w:id="120" w:name="_Toc510708974"/>
      <w:r w:rsidRPr="007C5160">
        <w:t xml:space="preserve">Figure </w:t>
      </w:r>
      <w:r w:rsidRPr="007C5160">
        <w:fldChar w:fldCharType="begin"/>
      </w:r>
      <w:r w:rsidRPr="007C5160">
        <w:instrText xml:space="preserve"> SEQ Figure \* ARABIC </w:instrText>
      </w:r>
      <w:r w:rsidRPr="007C5160">
        <w:fldChar w:fldCharType="separate"/>
      </w:r>
      <w:r w:rsidR="009E377D">
        <w:rPr>
          <w:noProof/>
        </w:rPr>
        <w:t>27</w:t>
      </w:r>
      <w:r w:rsidRPr="007C5160">
        <w:fldChar w:fldCharType="end"/>
      </w:r>
      <w:r w:rsidRPr="007C5160">
        <w:t xml:space="preserve"> Intrinsic Discrepancy Table for the Features</w:t>
      </w:r>
      <w:bookmarkEnd w:id="118"/>
      <w:bookmarkEnd w:id="119"/>
      <w:bookmarkEnd w:id="120"/>
    </w:p>
    <w:p w:rsidR="006D1121" w:rsidRDefault="00376235" w:rsidP="00320B5C">
      <w:pPr>
        <w:ind w:left="0"/>
      </w:pPr>
      <w:r w:rsidRPr="007C5160">
        <w:t xml:space="preserve">These results provide an insight into which features would be best suited for inclusion in a </w:t>
      </w:r>
      <w:r w:rsidR="001C1024" w:rsidRPr="007C5160">
        <w:t>ML</w:t>
      </w:r>
      <w:r w:rsidRPr="007C5160">
        <w:t xml:space="preserve"> model. They don’t take into account any correlations of the features. This is why they are better suited as a benchmark.</w:t>
      </w:r>
    </w:p>
    <w:p w:rsidR="006917AA" w:rsidRPr="007C5160" w:rsidRDefault="006917AA" w:rsidP="00320B5C">
      <w:pPr>
        <w:pStyle w:val="Heading2"/>
      </w:pPr>
      <w:bookmarkStart w:id="121" w:name="_Toc511165212"/>
      <w:r w:rsidRPr="007C5160">
        <w:lastRenderedPageBreak/>
        <w:t>Data</w:t>
      </w:r>
      <w:r w:rsidR="000E30CA" w:rsidRPr="007C5160">
        <w:t>set Plotted</w:t>
      </w:r>
      <w:bookmarkEnd w:id="121"/>
    </w:p>
    <w:p w:rsidR="00047B8F" w:rsidRPr="007C5160" w:rsidRDefault="00BE4D78" w:rsidP="00320B5C">
      <w:pPr>
        <w:ind w:left="0"/>
      </w:pPr>
      <w:r w:rsidRPr="007C5160">
        <w:t xml:space="preserve">The following diagrams are of the entire dataset before there has been a split for </w:t>
      </w:r>
      <w:r w:rsidR="00840C66">
        <w:t xml:space="preserve">the </w:t>
      </w:r>
      <w:r w:rsidRPr="007C5160">
        <w:t xml:space="preserve">training and testing of the </w:t>
      </w:r>
      <w:r w:rsidR="001C1024" w:rsidRPr="007C5160">
        <w:t>ML</w:t>
      </w:r>
      <w:r w:rsidRPr="007C5160">
        <w:t xml:space="preserve"> models.</w:t>
      </w:r>
      <w:r w:rsidR="000E58A4" w:rsidRPr="007C5160">
        <w:t xml:space="preserve"> They have been plotted with respect to the intrinsic discrepancies listed above. </w:t>
      </w:r>
      <w:r w:rsidR="00FC42DF">
        <w:t>When viewing the graphs it should be noted that the y axis represents the degree of obviousness for that that feature for disease and non-disease cases</w:t>
      </w:r>
      <w:r w:rsidR="00047B8F">
        <w:t xml:space="preserve">. </w:t>
      </w:r>
    </w:p>
    <w:p w:rsidR="00FC42DF" w:rsidRDefault="00A13E00" w:rsidP="00FC42DF">
      <w:pPr>
        <w:ind w:left="0" w:hanging="1134"/>
        <w:rPr>
          <w:noProof/>
          <w:lang w:eastAsia="en-GB"/>
        </w:rPr>
      </w:pPr>
      <w:r w:rsidRPr="007C5160">
        <w:rPr>
          <w:noProof/>
          <w:lang w:eastAsia="en-GB"/>
        </w:rPr>
        <w:drawing>
          <wp:inline distT="0" distB="0" distL="0" distR="0" wp14:anchorId="05B0594C" wp14:editId="44DF652C">
            <wp:extent cx="6465570" cy="205891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59149" cy="2088714"/>
                    </a:xfrm>
                    <a:prstGeom prst="rect">
                      <a:avLst/>
                    </a:prstGeom>
                  </pic:spPr>
                </pic:pic>
              </a:graphicData>
            </a:graphic>
          </wp:inline>
        </w:drawing>
      </w:r>
      <w:r w:rsidR="00FC42DF">
        <w:rPr>
          <w:noProof/>
          <w:lang w:eastAsia="en-GB"/>
        </w:rPr>
        <w:t>What the graphs above show is that there is a balanced split between diseasde and non-disesase cases. It can also be seen that there are clearly far mor male cases than there are female, with male having a far higher probability of having heart disease.</w:t>
      </w:r>
    </w:p>
    <w:p w:rsidR="00047B8F" w:rsidRDefault="00A13E00" w:rsidP="00047B8F">
      <w:pPr>
        <w:ind w:left="0" w:hanging="1134"/>
        <w:jc w:val="center"/>
        <w:rPr>
          <w:noProof/>
          <w:lang w:eastAsia="en-GB"/>
        </w:rPr>
      </w:pPr>
      <w:r w:rsidRPr="007C5160">
        <w:rPr>
          <w:noProof/>
          <w:lang w:eastAsia="en-GB"/>
        </w:rPr>
        <w:drawing>
          <wp:inline distT="0" distB="0" distL="0" distR="0" wp14:anchorId="1E58035D" wp14:editId="3432EA07">
            <wp:extent cx="6519545" cy="274925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612470" cy="2788441"/>
                    </a:xfrm>
                    <a:prstGeom prst="rect">
                      <a:avLst/>
                    </a:prstGeom>
                  </pic:spPr>
                </pic:pic>
              </a:graphicData>
            </a:graphic>
          </wp:inline>
        </w:drawing>
      </w:r>
    </w:p>
    <w:p w:rsidR="00047B8F" w:rsidRPr="007C5160" w:rsidRDefault="00047B8F" w:rsidP="00047B8F">
      <w:pPr>
        <w:ind w:left="0"/>
        <w:rPr>
          <w:noProof/>
          <w:lang w:eastAsia="en-GB"/>
        </w:rPr>
      </w:pPr>
      <w:r>
        <w:rPr>
          <w:noProof/>
          <w:lang w:eastAsia="en-GB"/>
        </w:rPr>
        <w:t xml:space="preserve">What can be infured here is that it is asymtomatic angina pains that rae the greatest concern when it comes to heart diseas, and that there tends to be lower blood presure in cases where there is a presence of disease. </w:t>
      </w:r>
    </w:p>
    <w:p w:rsidR="000808A2" w:rsidRDefault="00A13E00" w:rsidP="00320B5C">
      <w:pPr>
        <w:tabs>
          <w:tab w:val="right" w:pos="8306"/>
        </w:tabs>
        <w:ind w:left="0" w:hanging="1134"/>
        <w:jc w:val="center"/>
      </w:pPr>
      <w:r w:rsidRPr="007C5160">
        <w:rPr>
          <w:noProof/>
          <w:lang w:eastAsia="en-GB"/>
        </w:rPr>
        <w:lastRenderedPageBreak/>
        <w:drawing>
          <wp:inline distT="0" distB="0" distL="0" distR="0" wp14:anchorId="1827B774" wp14:editId="035ABC42">
            <wp:extent cx="6496685" cy="196808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546635" cy="1983212"/>
                    </a:xfrm>
                    <a:prstGeom prst="rect">
                      <a:avLst/>
                    </a:prstGeom>
                  </pic:spPr>
                </pic:pic>
              </a:graphicData>
            </a:graphic>
          </wp:inline>
        </w:drawing>
      </w:r>
    </w:p>
    <w:p w:rsidR="00231BEB" w:rsidRPr="007C5160" w:rsidRDefault="00231BEB" w:rsidP="00231BEB">
      <w:pPr>
        <w:tabs>
          <w:tab w:val="right" w:pos="8306"/>
        </w:tabs>
        <w:ind w:left="0" w:hanging="1134"/>
      </w:pPr>
      <w:r>
        <w:tab/>
        <w:t xml:space="preserve">What this shows is there is there is a large number of cases where, family history is not present for the one where there is a presence of disease. </w:t>
      </w:r>
    </w:p>
    <w:p w:rsidR="000808A2" w:rsidRDefault="00A13E00" w:rsidP="00320B5C">
      <w:pPr>
        <w:tabs>
          <w:tab w:val="right" w:pos="8306"/>
        </w:tabs>
        <w:ind w:left="0" w:hanging="1134"/>
        <w:jc w:val="center"/>
      </w:pPr>
      <w:r w:rsidRPr="007C5160">
        <w:rPr>
          <w:noProof/>
          <w:lang w:eastAsia="en-GB"/>
        </w:rPr>
        <w:drawing>
          <wp:inline distT="0" distB="0" distL="0" distR="0" wp14:anchorId="46B9B14A" wp14:editId="7FE3C460">
            <wp:extent cx="6449245" cy="3098670"/>
            <wp:effectExtent l="0" t="0" r="0" b="698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498232" cy="3122207"/>
                    </a:xfrm>
                    <a:prstGeom prst="rect">
                      <a:avLst/>
                    </a:prstGeom>
                  </pic:spPr>
                </pic:pic>
              </a:graphicData>
            </a:graphic>
          </wp:inline>
        </w:drawing>
      </w:r>
    </w:p>
    <w:p w:rsidR="00537752" w:rsidRPr="007C5160" w:rsidRDefault="00537752" w:rsidP="00537752">
      <w:pPr>
        <w:tabs>
          <w:tab w:val="right" w:pos="8306"/>
        </w:tabs>
        <w:ind w:left="0" w:hanging="1134"/>
      </w:pPr>
      <w:r>
        <w:tab/>
        <w:t xml:space="preserve">Fasting blood sugar appears very even for both disease and non-disease cases. This is showing that the data is evenly distributed for this feature. The same can be seen for the resting ECG, with the higher number of cases presenting as normal. </w:t>
      </w:r>
    </w:p>
    <w:p w:rsidR="00BE4D78" w:rsidRDefault="00A13E00" w:rsidP="00320B5C">
      <w:pPr>
        <w:ind w:left="0" w:hanging="1134"/>
        <w:jc w:val="center"/>
      </w:pPr>
      <w:r w:rsidRPr="007C5160">
        <w:rPr>
          <w:noProof/>
          <w:lang w:eastAsia="en-GB"/>
        </w:rPr>
        <w:lastRenderedPageBreak/>
        <w:drawing>
          <wp:inline distT="0" distB="0" distL="0" distR="0" wp14:anchorId="2AC345DC" wp14:editId="4360B96E">
            <wp:extent cx="6411164" cy="2367751"/>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534893" cy="2413446"/>
                    </a:xfrm>
                    <a:prstGeom prst="rect">
                      <a:avLst/>
                    </a:prstGeom>
                  </pic:spPr>
                </pic:pic>
              </a:graphicData>
            </a:graphic>
          </wp:inline>
        </w:drawing>
      </w:r>
    </w:p>
    <w:p w:rsidR="00537752" w:rsidRPr="007C5160" w:rsidRDefault="00537752" w:rsidP="00537752">
      <w:pPr>
        <w:ind w:left="0" w:hanging="1134"/>
      </w:pPr>
      <w:r>
        <w:tab/>
        <w:t>The interesting thing here is that there is a clear shift in the negative direction for the thallium stress test</w:t>
      </w:r>
      <w:r w:rsidR="00644930">
        <w:t>, with regard to maximum heart rate</w:t>
      </w:r>
      <w:r>
        <w:t xml:space="preserve"> for disease cases. This would be an expected result as a healthy heart should achieve a higher rate during this test. The </w:t>
      </w:r>
      <w:r w:rsidR="00644930">
        <w:t xml:space="preserve">resting heart rate shows that there is also a shift in the negative direction for the feature with regard to disease cases. With most of the cases in the range of 50 to 75, while for non-disease it is 65 to 100. </w:t>
      </w:r>
      <w:r>
        <w:t xml:space="preserve"> </w:t>
      </w:r>
    </w:p>
    <w:p w:rsidR="000808A2" w:rsidRDefault="00A13E00" w:rsidP="00320B5C">
      <w:pPr>
        <w:ind w:left="0" w:hanging="1134"/>
        <w:jc w:val="center"/>
      </w:pPr>
      <w:r w:rsidRPr="007C5160">
        <w:rPr>
          <w:noProof/>
          <w:lang w:eastAsia="en-GB"/>
        </w:rPr>
        <w:drawing>
          <wp:inline distT="0" distB="0" distL="0" distR="0" wp14:anchorId="21EF212A" wp14:editId="20F78F08">
            <wp:extent cx="6400800" cy="2565400"/>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417009" cy="2571896"/>
                    </a:xfrm>
                    <a:prstGeom prst="rect">
                      <a:avLst/>
                    </a:prstGeom>
                  </pic:spPr>
                </pic:pic>
              </a:graphicData>
            </a:graphic>
          </wp:inline>
        </w:drawing>
      </w:r>
    </w:p>
    <w:p w:rsidR="00644930" w:rsidRPr="007C5160" w:rsidRDefault="00644930" w:rsidP="00644930">
      <w:pPr>
        <w:ind w:left="0" w:hanging="1134"/>
      </w:pPr>
      <w:r>
        <w:tab/>
        <w:t>Looking at the exercise induced angina graph it is clear that there more cases where this was not present. The ST depression induced by exercise has a massive peak at the zero point this should be ignored as it is a result of the data cleaning process.</w:t>
      </w:r>
    </w:p>
    <w:p w:rsidR="000808A2" w:rsidRDefault="004013C5" w:rsidP="00320B5C">
      <w:pPr>
        <w:ind w:left="0" w:hanging="1134"/>
        <w:jc w:val="center"/>
      </w:pPr>
      <w:r w:rsidRPr="007C5160">
        <w:rPr>
          <w:noProof/>
          <w:lang w:eastAsia="en-GB"/>
        </w:rPr>
        <w:lastRenderedPageBreak/>
        <w:drawing>
          <wp:inline distT="0" distB="0" distL="0" distR="0" wp14:anchorId="0CCDDE65" wp14:editId="5532930E">
            <wp:extent cx="6443189" cy="26098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477066" cy="2623572"/>
                    </a:xfrm>
                    <a:prstGeom prst="rect">
                      <a:avLst/>
                    </a:prstGeom>
                  </pic:spPr>
                </pic:pic>
              </a:graphicData>
            </a:graphic>
          </wp:inline>
        </w:drawing>
      </w:r>
    </w:p>
    <w:p w:rsidR="00644930" w:rsidRPr="007C5160" w:rsidRDefault="00B51141" w:rsidP="00B51141">
      <w:pPr>
        <w:ind w:left="0" w:hanging="1134"/>
      </w:pPr>
      <w:r>
        <w:tab/>
        <w:t xml:space="preserve">What the slope graph shows us is there is the largest number of disease cases have a flat slope. Looking then at the vessels coloured by fluoroscopy, in both disease and non-disease most had none. </w:t>
      </w:r>
    </w:p>
    <w:p w:rsidR="000808A2" w:rsidRPr="007C5160" w:rsidRDefault="004013C5" w:rsidP="00320B5C">
      <w:pPr>
        <w:ind w:left="0" w:hanging="1134"/>
        <w:jc w:val="center"/>
      </w:pPr>
      <w:r w:rsidRPr="007C5160">
        <w:rPr>
          <w:noProof/>
          <w:lang w:eastAsia="en-GB"/>
        </w:rPr>
        <w:drawing>
          <wp:inline distT="0" distB="0" distL="0" distR="0" wp14:anchorId="25444C1C" wp14:editId="4B1EEF0D">
            <wp:extent cx="6546135" cy="2565400"/>
            <wp:effectExtent l="0" t="0" r="762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564806" cy="2572717"/>
                    </a:xfrm>
                    <a:prstGeom prst="rect">
                      <a:avLst/>
                    </a:prstGeom>
                  </pic:spPr>
                </pic:pic>
              </a:graphicData>
            </a:graphic>
          </wp:inline>
        </w:drawing>
      </w:r>
    </w:p>
    <w:p w:rsidR="003D2EA0" w:rsidRPr="007C5160" w:rsidRDefault="00C2385C" w:rsidP="00320B5C">
      <w:pPr>
        <w:ind w:left="0"/>
      </w:pPr>
      <w:r w:rsidRPr="007C5160">
        <w:t>Looking at the data after plotting it</w:t>
      </w:r>
      <w:r w:rsidR="00231BEB">
        <w:t>’</w:t>
      </w:r>
      <w:r w:rsidRPr="007C5160">
        <w:t>s clear to see that there is visual representation of what could be described as the known facts with regard to heart disease. There are more cases of heart disease in males than there are in females. It also shows there is a spike of cases with disease in the age range of 45-65 and that in most cases there is no family history of heart disease.</w:t>
      </w:r>
    </w:p>
    <w:p w:rsidR="00537752" w:rsidRDefault="00D63104" w:rsidP="00320B5C">
      <w:pPr>
        <w:ind w:left="0"/>
      </w:pPr>
      <w:r w:rsidRPr="007C5160">
        <w:t>When this data was plotted</w:t>
      </w:r>
      <w:r w:rsidR="00537752">
        <w:t xml:space="preserve"> it presented</w:t>
      </w:r>
      <w:r w:rsidRPr="007C5160">
        <w:t xml:space="preserve"> almost identical results the plots and data quality table can be found in</w:t>
      </w:r>
      <w:r w:rsidR="00537752">
        <w:t xml:space="preserve"> appendix B</w:t>
      </w:r>
      <w:r w:rsidRPr="007C5160">
        <w:t xml:space="preserve"> of this document.  </w:t>
      </w:r>
    </w:p>
    <w:p w:rsidR="00A02B8F" w:rsidRPr="007C5160" w:rsidRDefault="00A02B8F" w:rsidP="00320B5C">
      <w:pPr>
        <w:pStyle w:val="Heading1"/>
      </w:pPr>
      <w:bookmarkStart w:id="122" w:name="_Toc511165213"/>
      <w:r w:rsidRPr="007C5160">
        <w:lastRenderedPageBreak/>
        <w:t>Testing with WEKA</w:t>
      </w:r>
      <w:bookmarkEnd w:id="122"/>
    </w:p>
    <w:p w:rsidR="006D618F" w:rsidRPr="007C5160" w:rsidRDefault="00A02B8F" w:rsidP="009755D2">
      <w:pPr>
        <w:ind w:left="0"/>
        <w:rPr>
          <w:lang w:val="en-IE"/>
        </w:rPr>
      </w:pPr>
      <w:r w:rsidRPr="007C5160">
        <w:rPr>
          <w:lang w:val="en-IE"/>
        </w:rPr>
        <w:t xml:space="preserve">Preparing the datasets for implementing any type of classifier in WEKA involves </w:t>
      </w:r>
      <w:r w:rsidR="00B51141">
        <w:rPr>
          <w:lang w:val="en-IE"/>
        </w:rPr>
        <w:t>some alteration of the datasets.</w:t>
      </w:r>
      <w:r w:rsidRPr="007C5160">
        <w:rPr>
          <w:lang w:val="en-IE"/>
        </w:rPr>
        <w:t xml:space="preserve"> </w:t>
      </w:r>
      <w:r w:rsidR="00B51141">
        <w:rPr>
          <w:lang w:val="en-IE"/>
        </w:rPr>
        <w:t>T</w:t>
      </w:r>
      <w:r w:rsidRPr="007C5160">
        <w:rPr>
          <w:lang w:val="en-IE"/>
        </w:rPr>
        <w:t>o do this a copy was first made. As there is only the need to know of either a presence of heart disease or not for this project, the (num) feature was changed. In place of a zero value, the string (tested_neg</w:t>
      </w:r>
      <w:r w:rsidR="00251C1E">
        <w:rPr>
          <w:lang w:val="en-IE"/>
        </w:rPr>
        <w:t>a</w:t>
      </w:r>
      <w:r w:rsidR="00B51141">
        <w:rPr>
          <w:lang w:val="en-IE"/>
        </w:rPr>
        <w:t xml:space="preserve">tive) and any value that was greater than zero was replaced with the </w:t>
      </w:r>
      <w:r w:rsidRPr="007C5160">
        <w:rPr>
          <w:lang w:val="en-IE"/>
        </w:rPr>
        <w:t>string</w:t>
      </w:r>
      <w:r w:rsidR="00B51141">
        <w:rPr>
          <w:lang w:val="en-IE"/>
        </w:rPr>
        <w:t xml:space="preserve"> (tested</w:t>
      </w:r>
      <w:r w:rsidRPr="007C5160">
        <w:rPr>
          <w:lang w:val="en-IE"/>
        </w:rPr>
        <w:t>_positive).</w:t>
      </w:r>
      <w:r w:rsidR="006D618F" w:rsidRPr="007C5160">
        <w:rPr>
          <w:lang w:val="en-IE"/>
        </w:rPr>
        <w:t xml:space="preserve"> After prepping the datasets they were plotted and as can be seen from the outputs for both datasets apart from the 2 extra features in the unprocessed dataset, they are almost identical</w:t>
      </w:r>
      <w:r w:rsidR="008B2FCE">
        <w:rPr>
          <w:lang w:val="en-IE"/>
        </w:rPr>
        <w:t xml:space="preserve"> to each other</w:t>
      </w:r>
      <w:r w:rsidR="006D618F" w:rsidRPr="007C5160">
        <w:rPr>
          <w:lang w:val="en-IE"/>
        </w:rPr>
        <w:t>. This is apart from some outlie</w:t>
      </w:r>
      <w:r w:rsidR="008B2FCE">
        <w:rPr>
          <w:lang w:val="en-IE"/>
        </w:rPr>
        <w:t>r</w:t>
      </w:r>
      <w:r w:rsidR="006D618F" w:rsidRPr="007C5160">
        <w:rPr>
          <w:lang w:val="en-IE"/>
        </w:rPr>
        <w:t>s that are caused by missing values, this difference aside</w:t>
      </w:r>
      <w:r w:rsidR="008B2FCE">
        <w:rPr>
          <w:lang w:val="en-IE"/>
        </w:rPr>
        <w:t>,</w:t>
      </w:r>
      <w:r w:rsidR="006D618F" w:rsidRPr="007C5160">
        <w:rPr>
          <w:lang w:val="en-IE"/>
        </w:rPr>
        <w:t xml:space="preserve"> they do in fact plot the same.  </w:t>
      </w:r>
    </w:p>
    <w:p w:rsidR="00A02B8F" w:rsidRPr="007C5160" w:rsidRDefault="00A02B8F" w:rsidP="00320B5C">
      <w:pPr>
        <w:pStyle w:val="Heading2"/>
      </w:pPr>
      <w:bookmarkStart w:id="123" w:name="_Toc511165214"/>
      <w:r w:rsidRPr="007C5160">
        <w:t>Data Plots from Weka</w:t>
      </w:r>
      <w:bookmarkEnd w:id="123"/>
      <w:r w:rsidRPr="007C5160">
        <w:t xml:space="preserve"> </w:t>
      </w:r>
    </w:p>
    <w:p w:rsidR="00A02B8F" w:rsidRPr="007C5160" w:rsidRDefault="00A02B8F" w:rsidP="00320B5C">
      <w:pPr>
        <w:pStyle w:val="Heading3"/>
      </w:pPr>
      <w:bookmarkStart w:id="124" w:name="_Toc511165215"/>
      <w:r w:rsidRPr="007C5160">
        <w:t>Pre-processed Dataset Plots</w:t>
      </w:r>
      <w:bookmarkEnd w:id="124"/>
    </w:p>
    <w:p w:rsidR="00A02B8F" w:rsidRPr="007C5160" w:rsidRDefault="00A02B8F" w:rsidP="00A02B8F">
      <w:pPr>
        <w:ind w:left="-993"/>
        <w:rPr>
          <w:lang w:val="en-IE"/>
        </w:rPr>
      </w:pPr>
      <w:r w:rsidRPr="007C5160">
        <w:rPr>
          <w:noProof/>
          <w:lang w:eastAsia="en-GB"/>
        </w:rPr>
        <w:drawing>
          <wp:inline distT="0" distB="0" distL="0" distR="0" wp14:anchorId="5FCAC649" wp14:editId="0125C254">
            <wp:extent cx="6695027" cy="4762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776349" cy="4820348"/>
                    </a:xfrm>
                    <a:prstGeom prst="rect">
                      <a:avLst/>
                    </a:prstGeom>
                  </pic:spPr>
                </pic:pic>
              </a:graphicData>
            </a:graphic>
          </wp:inline>
        </w:drawing>
      </w:r>
    </w:p>
    <w:p w:rsidR="00A02B8F" w:rsidRPr="007C5160" w:rsidRDefault="00A02B8F" w:rsidP="008B2FCE">
      <w:pPr>
        <w:ind w:left="-1134"/>
        <w:rPr>
          <w:lang w:val="en-IE"/>
        </w:rPr>
      </w:pPr>
      <w:r w:rsidRPr="007C5160">
        <w:rPr>
          <w:noProof/>
          <w:lang w:eastAsia="en-GB"/>
        </w:rPr>
        <w:lastRenderedPageBreak/>
        <w:drawing>
          <wp:inline distT="0" distB="0" distL="0" distR="0" wp14:anchorId="209CC1E5" wp14:editId="38C73C91">
            <wp:extent cx="6800471" cy="7276655"/>
            <wp:effectExtent l="0" t="0" r="63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819159" cy="7296651"/>
                    </a:xfrm>
                    <a:prstGeom prst="rect">
                      <a:avLst/>
                    </a:prstGeom>
                  </pic:spPr>
                </pic:pic>
              </a:graphicData>
            </a:graphic>
          </wp:inline>
        </w:drawing>
      </w:r>
    </w:p>
    <w:p w:rsidR="00A02B8F" w:rsidRPr="007C5160" w:rsidRDefault="00A02B8F" w:rsidP="00320B5C">
      <w:pPr>
        <w:pStyle w:val="Heading3"/>
      </w:pPr>
      <w:bookmarkStart w:id="125" w:name="_Toc511165216"/>
      <w:r w:rsidRPr="007C5160">
        <w:lastRenderedPageBreak/>
        <w:t>Unprocessed Dataset Plots</w:t>
      </w:r>
      <w:bookmarkEnd w:id="125"/>
    </w:p>
    <w:p w:rsidR="00A02B8F" w:rsidRPr="007C5160" w:rsidRDefault="00A02B8F" w:rsidP="00A02B8F">
      <w:pPr>
        <w:ind w:left="-993"/>
      </w:pPr>
      <w:r w:rsidRPr="007C5160">
        <w:rPr>
          <w:noProof/>
          <w:lang w:eastAsia="en-GB"/>
        </w:rPr>
        <w:drawing>
          <wp:inline distT="0" distB="0" distL="0" distR="0" wp14:anchorId="4E6B6BDE" wp14:editId="0A15F613">
            <wp:extent cx="6657340" cy="8375650"/>
            <wp:effectExtent l="0" t="0" r="0" b="63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673657" cy="8396179"/>
                    </a:xfrm>
                    <a:prstGeom prst="rect">
                      <a:avLst/>
                    </a:prstGeom>
                  </pic:spPr>
                </pic:pic>
              </a:graphicData>
            </a:graphic>
          </wp:inline>
        </w:drawing>
      </w:r>
    </w:p>
    <w:p w:rsidR="00A02B8F" w:rsidRPr="007C5160" w:rsidRDefault="00A02B8F" w:rsidP="006D618F">
      <w:pPr>
        <w:ind w:left="-993"/>
      </w:pPr>
      <w:r w:rsidRPr="007C5160">
        <w:rPr>
          <w:noProof/>
          <w:lang w:eastAsia="en-GB"/>
        </w:rPr>
        <w:lastRenderedPageBreak/>
        <w:drawing>
          <wp:inline distT="0" distB="0" distL="0" distR="0" wp14:anchorId="078DE2E4" wp14:editId="6945E9D7">
            <wp:extent cx="6584429" cy="8763000"/>
            <wp:effectExtent l="0" t="0" r="698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603915" cy="8788934"/>
                    </a:xfrm>
                    <a:prstGeom prst="rect">
                      <a:avLst/>
                    </a:prstGeom>
                  </pic:spPr>
                </pic:pic>
              </a:graphicData>
            </a:graphic>
          </wp:inline>
        </w:drawing>
      </w:r>
    </w:p>
    <w:p w:rsidR="008B2FCE" w:rsidRDefault="006D618F" w:rsidP="00320B5C">
      <w:pPr>
        <w:ind w:left="0"/>
      </w:pPr>
      <w:r w:rsidRPr="007C5160">
        <w:lastRenderedPageBreak/>
        <w:t>With all the data plotted and there not being any real differences in the plots for them, it’s time to see if there is any improvement in the accuracy of the output depending of the algorithm used for classification</w:t>
      </w:r>
      <w:r w:rsidR="00B11F72" w:rsidRPr="007C5160">
        <w:t xml:space="preserve"> and on the</w:t>
      </w:r>
      <w:r w:rsidRPr="007C5160">
        <w:t xml:space="preserve"> two extra feat</w:t>
      </w:r>
      <w:r w:rsidR="00B11F72" w:rsidRPr="007C5160">
        <w:t>ures in the unprocessed dataset</w:t>
      </w:r>
      <w:r w:rsidRPr="007C5160">
        <w:t>.</w:t>
      </w:r>
      <w:r w:rsidR="00B11F72" w:rsidRPr="007C5160">
        <w:t xml:space="preserve"> </w:t>
      </w:r>
    </w:p>
    <w:p w:rsidR="006D618F" w:rsidRPr="007C5160" w:rsidRDefault="00B11F72" w:rsidP="00320B5C">
      <w:pPr>
        <w:ind w:left="0"/>
      </w:pPr>
      <w:r w:rsidRPr="007C5160">
        <w:t xml:space="preserve">The following section tests the various ML </w:t>
      </w:r>
      <w:r w:rsidR="008C3D82">
        <w:t>algorithms that could be used. This was</w:t>
      </w:r>
      <w:r w:rsidRPr="007C5160">
        <w:t xml:space="preserve"> </w:t>
      </w:r>
      <w:r w:rsidR="00827F67" w:rsidRPr="007C5160">
        <w:t>to provide a better insight</w:t>
      </w:r>
      <w:r w:rsidRPr="007C5160">
        <w:t xml:space="preserve"> into the precision for the algorithms</w:t>
      </w:r>
      <w:r w:rsidR="008C3D82">
        <w:t>, while gaining a better understanding of how they differ in their operation</w:t>
      </w:r>
      <w:r w:rsidR="0019171C">
        <w:t>, t</w:t>
      </w:r>
      <w:r w:rsidR="00827F67" w:rsidRPr="007C5160">
        <w:t>he results</w:t>
      </w:r>
      <w:r w:rsidRPr="007C5160">
        <w:t xml:space="preserve"> will be used to identify which</w:t>
      </w:r>
      <w:r w:rsidR="0019171C">
        <w:t xml:space="preserve"> algorithm is best suited.</w:t>
      </w:r>
      <w:r w:rsidRPr="007C5160">
        <w:t>.</w:t>
      </w:r>
    </w:p>
    <w:p w:rsidR="00BB0B57" w:rsidRDefault="00BB0B57" w:rsidP="00320B5C">
      <w:pPr>
        <w:ind w:left="0"/>
      </w:pPr>
      <w:r w:rsidRPr="007C5160">
        <w:t>Rather than using a testing and training split on the data here, N-fold was used</w:t>
      </w:r>
      <w:r w:rsidR="008B2FCE">
        <w:t>.</w:t>
      </w:r>
      <w:r w:rsidRPr="007C5160">
        <w:t xml:space="preserve"> </w:t>
      </w:r>
      <w:r w:rsidR="008B2FCE">
        <w:t>There are ten</w:t>
      </w:r>
      <w:r w:rsidRPr="007C5160">
        <w:t xml:space="preserve"> folds in the cross validation, this eliminate</w:t>
      </w:r>
      <w:r w:rsidR="00827F67" w:rsidRPr="007C5160">
        <w:t xml:space="preserve">s any bias in the training and testing of </w:t>
      </w:r>
      <w:r w:rsidRPr="007C5160">
        <w:t>the model. Using N-fold with a selection of classification algorithms the outputs are</w:t>
      </w:r>
      <w:r w:rsidR="00827F67" w:rsidRPr="007C5160">
        <w:t xml:space="preserve"> explored</w:t>
      </w:r>
      <w:r w:rsidRPr="007C5160">
        <w:t xml:space="preserve"> below.</w:t>
      </w:r>
    </w:p>
    <w:p w:rsidR="009755D2" w:rsidRDefault="009755D2" w:rsidP="00320B5C">
      <w:pPr>
        <w:ind w:left="0"/>
      </w:pPr>
    </w:p>
    <w:p w:rsidR="009755D2" w:rsidRDefault="009755D2" w:rsidP="00320B5C">
      <w:pPr>
        <w:ind w:left="0"/>
      </w:pPr>
    </w:p>
    <w:p w:rsidR="009755D2" w:rsidRDefault="009755D2" w:rsidP="00320B5C">
      <w:pPr>
        <w:ind w:left="0"/>
      </w:pPr>
    </w:p>
    <w:p w:rsidR="009755D2" w:rsidRDefault="009755D2" w:rsidP="00320B5C">
      <w:pPr>
        <w:ind w:left="0"/>
      </w:pPr>
    </w:p>
    <w:p w:rsidR="009755D2" w:rsidRPr="007C5160" w:rsidRDefault="009755D2" w:rsidP="00320B5C">
      <w:pPr>
        <w:ind w:left="0"/>
      </w:pPr>
    </w:p>
    <w:p w:rsidR="00A02B8F" w:rsidRPr="007C5160" w:rsidRDefault="00A02B8F" w:rsidP="00320B5C">
      <w:pPr>
        <w:pStyle w:val="Heading2"/>
      </w:pPr>
      <w:bookmarkStart w:id="126" w:name="_Toc511165217"/>
      <w:r w:rsidRPr="007C5160">
        <w:lastRenderedPageBreak/>
        <w:t>Logistic Regression Outputs</w:t>
      </w:r>
      <w:bookmarkEnd w:id="126"/>
    </w:p>
    <w:p w:rsidR="00A02B8F" w:rsidRPr="007C5160" w:rsidRDefault="00A02B8F" w:rsidP="00320B5C">
      <w:pPr>
        <w:pStyle w:val="Heading3"/>
      </w:pPr>
      <w:bookmarkStart w:id="127" w:name="_Toc511165218"/>
      <w:r w:rsidRPr="007C5160">
        <w:t>Unprocessed Dataset Outputs Using a 10 fold Cross Validation</w:t>
      </w:r>
      <w:bookmarkEnd w:id="127"/>
      <w:r w:rsidRPr="007C5160">
        <w:t xml:space="preserve"> </w:t>
      </w:r>
    </w:p>
    <w:p w:rsidR="00A02B8F" w:rsidRPr="007C5160" w:rsidRDefault="00A02B8F" w:rsidP="00A02B8F">
      <w:pPr>
        <w:keepNext/>
        <w:jc w:val="center"/>
      </w:pPr>
      <w:r w:rsidRPr="007C5160">
        <w:rPr>
          <w:noProof/>
          <w:lang w:eastAsia="en-GB"/>
        </w:rPr>
        <w:drawing>
          <wp:inline distT="0" distB="0" distL="0" distR="0" wp14:anchorId="4AB3D03E" wp14:editId="6F48B376">
            <wp:extent cx="4690385" cy="2228471"/>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3219" cy="2234569"/>
                    </a:xfrm>
                    <a:prstGeom prst="rect">
                      <a:avLst/>
                    </a:prstGeom>
                  </pic:spPr>
                </pic:pic>
              </a:graphicData>
            </a:graphic>
          </wp:inline>
        </w:drawing>
      </w:r>
    </w:p>
    <w:p w:rsidR="00BB0B57" w:rsidRPr="007C5160" w:rsidRDefault="00A02B8F" w:rsidP="00BB0B57">
      <w:pPr>
        <w:pStyle w:val="Caption"/>
        <w:jc w:val="center"/>
      </w:pPr>
      <w:bookmarkStart w:id="128" w:name="_Toc510552641"/>
      <w:bookmarkStart w:id="129" w:name="_Toc510708975"/>
      <w:r w:rsidRPr="007C5160">
        <w:t xml:space="preserve">Figure </w:t>
      </w:r>
      <w:r w:rsidRPr="007C5160">
        <w:fldChar w:fldCharType="begin"/>
      </w:r>
      <w:r w:rsidRPr="007C5160">
        <w:instrText xml:space="preserve"> SEQ Figure \* ARABIC </w:instrText>
      </w:r>
      <w:r w:rsidRPr="007C5160">
        <w:fldChar w:fldCharType="separate"/>
      </w:r>
      <w:r w:rsidR="009E377D">
        <w:rPr>
          <w:noProof/>
        </w:rPr>
        <w:t>28</w:t>
      </w:r>
      <w:r w:rsidRPr="007C5160">
        <w:fldChar w:fldCharType="end"/>
      </w:r>
      <w:r w:rsidRPr="007C5160">
        <w:t xml:space="preserve"> WEKA Logistic Regression Output for Unprocessed Dataset</w:t>
      </w:r>
      <w:bookmarkEnd w:id="128"/>
      <w:bookmarkEnd w:id="129"/>
    </w:p>
    <w:p w:rsidR="00A02B8F" w:rsidRPr="007C5160" w:rsidRDefault="00A02B8F" w:rsidP="00A02B8F">
      <w:pPr>
        <w:keepNext/>
        <w:jc w:val="center"/>
      </w:pPr>
      <w:r w:rsidRPr="007C5160">
        <w:rPr>
          <w:noProof/>
          <w:lang w:eastAsia="en-GB"/>
        </w:rPr>
        <w:drawing>
          <wp:inline distT="0" distB="0" distL="0" distR="0" wp14:anchorId="5319A702" wp14:editId="1A28DC5C">
            <wp:extent cx="5274310" cy="76390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4310" cy="763905"/>
                    </a:xfrm>
                    <a:prstGeom prst="rect">
                      <a:avLst/>
                    </a:prstGeom>
                  </pic:spPr>
                </pic:pic>
              </a:graphicData>
            </a:graphic>
          </wp:inline>
        </w:drawing>
      </w:r>
    </w:p>
    <w:p w:rsidR="00A02B8F" w:rsidRPr="007C5160" w:rsidRDefault="00A02B8F" w:rsidP="00A02B8F">
      <w:pPr>
        <w:pStyle w:val="Caption"/>
        <w:jc w:val="center"/>
      </w:pPr>
      <w:bookmarkStart w:id="130" w:name="_Toc510552642"/>
      <w:bookmarkStart w:id="131" w:name="_Toc510708976"/>
      <w:r w:rsidRPr="007C5160">
        <w:t xml:space="preserve">Figure </w:t>
      </w:r>
      <w:r w:rsidRPr="007C5160">
        <w:fldChar w:fldCharType="begin"/>
      </w:r>
      <w:r w:rsidRPr="007C5160">
        <w:instrText xml:space="preserve"> SEQ Figure \* ARABIC </w:instrText>
      </w:r>
      <w:r w:rsidRPr="007C5160">
        <w:fldChar w:fldCharType="separate"/>
      </w:r>
      <w:r w:rsidR="009E377D">
        <w:rPr>
          <w:noProof/>
        </w:rPr>
        <w:t>29</w:t>
      </w:r>
      <w:r w:rsidRPr="007C5160">
        <w:fldChar w:fldCharType="end"/>
      </w:r>
      <w:r w:rsidRPr="007C5160">
        <w:t xml:space="preserve"> Weka Logistic Regression Class Accuracy for Unprocessed Dataset</w:t>
      </w:r>
      <w:bookmarkEnd w:id="130"/>
      <w:bookmarkEnd w:id="131"/>
      <w:r w:rsidRPr="007C5160">
        <w:t xml:space="preserve"> </w:t>
      </w:r>
    </w:p>
    <w:p w:rsidR="00A02B8F" w:rsidRPr="007C5160" w:rsidRDefault="00A02B8F" w:rsidP="00A02B8F">
      <w:pPr>
        <w:keepNext/>
        <w:jc w:val="center"/>
      </w:pPr>
      <w:r w:rsidRPr="007C5160">
        <w:rPr>
          <w:noProof/>
          <w:lang w:eastAsia="en-GB"/>
        </w:rPr>
        <w:drawing>
          <wp:inline distT="0" distB="0" distL="0" distR="0" wp14:anchorId="2C9A66BA" wp14:editId="3A63B4FA">
            <wp:extent cx="2247619" cy="914286"/>
            <wp:effectExtent l="0" t="0" r="63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47619" cy="914286"/>
                    </a:xfrm>
                    <a:prstGeom prst="rect">
                      <a:avLst/>
                    </a:prstGeom>
                  </pic:spPr>
                </pic:pic>
              </a:graphicData>
            </a:graphic>
          </wp:inline>
        </w:drawing>
      </w:r>
    </w:p>
    <w:p w:rsidR="00A02B8F" w:rsidRPr="007C5160" w:rsidRDefault="00A02B8F" w:rsidP="00A02B8F">
      <w:pPr>
        <w:pStyle w:val="Caption"/>
        <w:jc w:val="center"/>
      </w:pPr>
      <w:bookmarkStart w:id="132" w:name="_Toc510552643"/>
      <w:bookmarkStart w:id="133" w:name="_Toc510708977"/>
      <w:r w:rsidRPr="007C5160">
        <w:t xml:space="preserve">Figure </w:t>
      </w:r>
      <w:r w:rsidRPr="007C5160">
        <w:fldChar w:fldCharType="begin"/>
      </w:r>
      <w:r w:rsidRPr="007C5160">
        <w:instrText xml:space="preserve"> SEQ Figure \* ARABIC </w:instrText>
      </w:r>
      <w:r w:rsidRPr="007C5160">
        <w:fldChar w:fldCharType="separate"/>
      </w:r>
      <w:r w:rsidR="009E377D">
        <w:rPr>
          <w:noProof/>
        </w:rPr>
        <w:t>30</w:t>
      </w:r>
      <w:r w:rsidRPr="007C5160">
        <w:fldChar w:fldCharType="end"/>
      </w:r>
      <w:r w:rsidRPr="007C5160">
        <w:t xml:space="preserve"> WEKA Logistic Regression Confusion Matrix for Unprocessed Dataset</w:t>
      </w:r>
      <w:bookmarkEnd w:id="132"/>
      <w:bookmarkEnd w:id="133"/>
    </w:p>
    <w:p w:rsidR="00BB0B57" w:rsidRPr="007C5160" w:rsidRDefault="00BB0B57" w:rsidP="00320B5C">
      <w:pPr>
        <w:ind w:left="0"/>
      </w:pPr>
      <w:r w:rsidRPr="007C5160">
        <w:t>What can be seen from the output above there is an accuracy of 81.1804% correct classification with a total of 729 cases out of 898</w:t>
      </w:r>
      <w:r w:rsidR="00827F67" w:rsidRPr="007C5160">
        <w:t xml:space="preserve"> being correctly classified. A more detailed look at this result can be found by examining the confusion matrix for the model. It shows t</w:t>
      </w:r>
      <w:r w:rsidR="00C676B3" w:rsidRPr="007C5160">
        <w:t>hat there are in fact a total 79</w:t>
      </w:r>
      <w:r w:rsidR="00827F67" w:rsidRPr="007C5160">
        <w:t xml:space="preserve"> cases where there is no presence of heart disease that have been incorrectly classified</w:t>
      </w:r>
      <w:r w:rsidR="00C676B3" w:rsidRPr="007C5160">
        <w:t>, meaning there are 79 cases that were told there is a presence of heart disease when there is not</w:t>
      </w:r>
      <w:r w:rsidR="00827F67" w:rsidRPr="007C5160">
        <w:t xml:space="preserve">. With </w:t>
      </w:r>
      <w:r w:rsidR="00C676B3" w:rsidRPr="007C5160">
        <w:t xml:space="preserve">a further </w:t>
      </w:r>
      <w:r w:rsidR="00827F67" w:rsidRPr="007C5160">
        <w:t>9</w:t>
      </w:r>
      <w:r w:rsidR="00C676B3" w:rsidRPr="007C5160">
        <w:t>0</w:t>
      </w:r>
      <w:r w:rsidR="00827F67" w:rsidRPr="007C5160">
        <w:t xml:space="preserve"> cases where the presence of disease was not detected.</w:t>
      </w:r>
      <w:r w:rsidR="00A63FDC">
        <w:t xml:space="preserve"> This was tested in Weka using a ridge regression.</w:t>
      </w:r>
    </w:p>
    <w:p w:rsidR="00A02B8F" w:rsidRPr="007C5160" w:rsidRDefault="00A02B8F" w:rsidP="00320B5C">
      <w:pPr>
        <w:pStyle w:val="Heading3"/>
      </w:pPr>
      <w:bookmarkStart w:id="134" w:name="_Toc511165219"/>
      <w:r w:rsidRPr="007C5160">
        <w:lastRenderedPageBreak/>
        <w:t>Pre-processed Dataset Outputs Using a 10 fold Cross Validation</w:t>
      </w:r>
      <w:bookmarkEnd w:id="134"/>
    </w:p>
    <w:p w:rsidR="00A02B8F" w:rsidRPr="007C5160" w:rsidRDefault="00A02B8F" w:rsidP="00A02B8F">
      <w:pPr>
        <w:jc w:val="center"/>
      </w:pPr>
      <w:r w:rsidRPr="007C5160">
        <w:rPr>
          <w:noProof/>
          <w:lang w:eastAsia="en-GB"/>
        </w:rPr>
        <w:drawing>
          <wp:inline distT="0" distB="0" distL="0" distR="0" wp14:anchorId="1E22B8A2" wp14:editId="3511E237">
            <wp:extent cx="4551571" cy="1943857"/>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4874" cy="1945268"/>
                    </a:xfrm>
                    <a:prstGeom prst="rect">
                      <a:avLst/>
                    </a:prstGeom>
                  </pic:spPr>
                </pic:pic>
              </a:graphicData>
            </a:graphic>
          </wp:inline>
        </w:drawing>
      </w:r>
    </w:p>
    <w:p w:rsidR="00A02B8F" w:rsidRPr="007C5160" w:rsidRDefault="00A02B8F" w:rsidP="00A02B8F">
      <w:pPr>
        <w:pStyle w:val="Caption"/>
        <w:jc w:val="center"/>
      </w:pPr>
      <w:bookmarkStart w:id="135" w:name="_Toc510552644"/>
      <w:bookmarkStart w:id="136" w:name="_Toc510708978"/>
      <w:r w:rsidRPr="007C5160">
        <w:t xml:space="preserve">Figure </w:t>
      </w:r>
      <w:r w:rsidRPr="007C5160">
        <w:fldChar w:fldCharType="begin"/>
      </w:r>
      <w:r w:rsidRPr="007C5160">
        <w:instrText xml:space="preserve"> SEQ Figure \* ARABIC </w:instrText>
      </w:r>
      <w:r w:rsidRPr="007C5160">
        <w:fldChar w:fldCharType="separate"/>
      </w:r>
      <w:r w:rsidR="009E377D">
        <w:rPr>
          <w:noProof/>
        </w:rPr>
        <w:t>31</w:t>
      </w:r>
      <w:r w:rsidRPr="007C5160">
        <w:fldChar w:fldCharType="end"/>
      </w:r>
      <w:r w:rsidRPr="007C5160">
        <w:t xml:space="preserve"> WEKA Logistic Regression Output for Pre-processed Dataset</w:t>
      </w:r>
      <w:bookmarkEnd w:id="135"/>
      <w:bookmarkEnd w:id="136"/>
    </w:p>
    <w:p w:rsidR="00A02B8F" w:rsidRPr="007C5160" w:rsidRDefault="00A02B8F" w:rsidP="00A02B8F">
      <w:pPr>
        <w:keepNext/>
        <w:jc w:val="center"/>
      </w:pPr>
      <w:r w:rsidRPr="007C5160">
        <w:rPr>
          <w:noProof/>
          <w:lang w:eastAsia="en-GB"/>
        </w:rPr>
        <w:drawing>
          <wp:inline distT="0" distB="0" distL="0" distR="0" wp14:anchorId="0A2016C6" wp14:editId="0C1665A7">
            <wp:extent cx="5274310" cy="990600"/>
            <wp:effectExtent l="0" t="0" r="254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4310" cy="990600"/>
                    </a:xfrm>
                    <a:prstGeom prst="rect">
                      <a:avLst/>
                    </a:prstGeom>
                  </pic:spPr>
                </pic:pic>
              </a:graphicData>
            </a:graphic>
          </wp:inline>
        </w:drawing>
      </w:r>
    </w:p>
    <w:p w:rsidR="00A02B8F" w:rsidRPr="007C5160" w:rsidRDefault="00A02B8F" w:rsidP="00A02B8F">
      <w:pPr>
        <w:pStyle w:val="Caption"/>
        <w:jc w:val="center"/>
      </w:pPr>
      <w:bookmarkStart w:id="137" w:name="_Toc510552645"/>
      <w:bookmarkStart w:id="138" w:name="_Toc510708979"/>
      <w:r w:rsidRPr="007C5160">
        <w:t xml:space="preserve">Figure </w:t>
      </w:r>
      <w:r w:rsidRPr="007C5160">
        <w:fldChar w:fldCharType="begin"/>
      </w:r>
      <w:r w:rsidRPr="007C5160">
        <w:instrText xml:space="preserve"> SEQ Figure \* ARABIC </w:instrText>
      </w:r>
      <w:r w:rsidRPr="007C5160">
        <w:fldChar w:fldCharType="separate"/>
      </w:r>
      <w:r w:rsidR="009E377D">
        <w:rPr>
          <w:noProof/>
        </w:rPr>
        <w:t>32</w:t>
      </w:r>
      <w:r w:rsidRPr="007C5160">
        <w:fldChar w:fldCharType="end"/>
      </w:r>
      <w:r w:rsidRPr="007C5160">
        <w:t xml:space="preserve"> WEKA Logistic Regression Class Accuracy for Pre-processed Dataset</w:t>
      </w:r>
      <w:bookmarkEnd w:id="137"/>
      <w:bookmarkEnd w:id="138"/>
    </w:p>
    <w:p w:rsidR="00A02B8F" w:rsidRPr="007C5160" w:rsidRDefault="00A02B8F" w:rsidP="00A02B8F">
      <w:pPr>
        <w:keepNext/>
        <w:jc w:val="center"/>
      </w:pPr>
      <w:r w:rsidRPr="007C5160">
        <w:rPr>
          <w:noProof/>
          <w:lang w:eastAsia="en-GB"/>
        </w:rPr>
        <w:drawing>
          <wp:inline distT="0" distB="0" distL="0" distR="0" wp14:anchorId="5246623A" wp14:editId="71332B80">
            <wp:extent cx="2246306" cy="841733"/>
            <wp:effectExtent l="0" t="0" r="190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252156" cy="843925"/>
                    </a:xfrm>
                    <a:prstGeom prst="rect">
                      <a:avLst/>
                    </a:prstGeom>
                  </pic:spPr>
                </pic:pic>
              </a:graphicData>
            </a:graphic>
          </wp:inline>
        </w:drawing>
      </w:r>
    </w:p>
    <w:p w:rsidR="00A02B8F" w:rsidRPr="007C5160" w:rsidRDefault="00A02B8F" w:rsidP="00A02B8F">
      <w:pPr>
        <w:pStyle w:val="Caption"/>
        <w:jc w:val="center"/>
      </w:pPr>
      <w:bookmarkStart w:id="139" w:name="_Toc510552646"/>
      <w:bookmarkStart w:id="140" w:name="_Toc510708980"/>
      <w:r w:rsidRPr="007C5160">
        <w:t xml:space="preserve">Figure </w:t>
      </w:r>
      <w:r w:rsidRPr="007C5160">
        <w:fldChar w:fldCharType="begin"/>
      </w:r>
      <w:r w:rsidRPr="007C5160">
        <w:instrText xml:space="preserve"> SEQ Figure \* ARABIC </w:instrText>
      </w:r>
      <w:r w:rsidRPr="007C5160">
        <w:fldChar w:fldCharType="separate"/>
      </w:r>
      <w:r w:rsidR="009E377D">
        <w:rPr>
          <w:noProof/>
        </w:rPr>
        <w:t>33</w:t>
      </w:r>
      <w:r w:rsidRPr="007C5160">
        <w:fldChar w:fldCharType="end"/>
      </w:r>
      <w:r w:rsidRPr="007C5160">
        <w:t xml:space="preserve"> WEKA Logistic Regression Confusion Matrix for Pre-processed Dataset</w:t>
      </w:r>
      <w:bookmarkEnd w:id="139"/>
      <w:bookmarkEnd w:id="140"/>
    </w:p>
    <w:p w:rsidR="00827F67" w:rsidRPr="007C5160" w:rsidRDefault="00827F67" w:rsidP="00320B5C">
      <w:pPr>
        <w:ind w:left="0"/>
      </w:pPr>
      <w:r w:rsidRPr="007C5160">
        <w:t xml:space="preserve">Looking at the results for the above LR output on the pre-processed dataset, </w:t>
      </w:r>
      <w:r w:rsidR="00C676B3" w:rsidRPr="007C5160">
        <w:t xml:space="preserve">it shows a slight increase in the accuracy for the model. This may be due to there being some more instances in the dataset. Looking at the confusion matrix again it is clear that there is 93 cases that are incorrectly classified this time </w:t>
      </w:r>
      <w:r w:rsidR="0016638D" w:rsidRPr="007C5160">
        <w:t xml:space="preserve">this is an increase on the unprocessed dataset output, however as there are 8 more cases in the pre-processed dataset it is best to look at this as a percentage, in this case </w:t>
      </w:r>
      <w:r w:rsidR="00E21286" w:rsidRPr="007C5160">
        <w:t xml:space="preserve">22.63% missed cases of heart disease for the pre-processed dataset verses a 22 .33% for the unprocessed dataset. So while there is a slight increase in the accuracy of the overall prediction this is not the case for instances where the presence of heart disease was incorrectly classified, this has decreased slightly. </w:t>
      </w:r>
      <w:r w:rsidR="0016638D" w:rsidRPr="007C5160">
        <w:t xml:space="preserve"> </w:t>
      </w:r>
    </w:p>
    <w:p w:rsidR="00A02B8F" w:rsidRPr="007C5160" w:rsidRDefault="00A02B8F" w:rsidP="00320B5C">
      <w:pPr>
        <w:pStyle w:val="Heading2"/>
      </w:pPr>
      <w:bookmarkStart w:id="141" w:name="_Toc511165220"/>
      <w:r w:rsidRPr="007C5160">
        <w:lastRenderedPageBreak/>
        <w:t>Random Forrest results</w:t>
      </w:r>
      <w:bookmarkEnd w:id="141"/>
    </w:p>
    <w:p w:rsidR="00A02B8F" w:rsidRPr="007C5160" w:rsidRDefault="00A02B8F" w:rsidP="00320B5C">
      <w:pPr>
        <w:pStyle w:val="Heading3"/>
      </w:pPr>
      <w:bookmarkStart w:id="142" w:name="_Toc511165221"/>
      <w:r w:rsidRPr="007C5160">
        <w:t>Unprocessed Dataset Outputs Using a 10 fold Cross Validation</w:t>
      </w:r>
      <w:bookmarkEnd w:id="142"/>
    </w:p>
    <w:p w:rsidR="00A02B8F" w:rsidRPr="007C5160" w:rsidRDefault="00A02B8F" w:rsidP="00A02B8F">
      <w:pPr>
        <w:keepNext/>
        <w:ind w:left="-709"/>
        <w:jc w:val="center"/>
      </w:pPr>
      <w:r w:rsidRPr="007C5160">
        <w:rPr>
          <w:noProof/>
          <w:lang w:eastAsia="en-GB"/>
        </w:rPr>
        <w:drawing>
          <wp:inline distT="0" distB="0" distL="0" distR="0" wp14:anchorId="5318C4EF" wp14:editId="7847F357">
            <wp:extent cx="4476190" cy="1923810"/>
            <wp:effectExtent l="0" t="0" r="635"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76190" cy="1923810"/>
                    </a:xfrm>
                    <a:prstGeom prst="rect">
                      <a:avLst/>
                    </a:prstGeom>
                  </pic:spPr>
                </pic:pic>
              </a:graphicData>
            </a:graphic>
          </wp:inline>
        </w:drawing>
      </w:r>
    </w:p>
    <w:p w:rsidR="00A02B8F" w:rsidRPr="007C5160" w:rsidRDefault="00A02B8F" w:rsidP="00A02B8F">
      <w:pPr>
        <w:pStyle w:val="Caption"/>
        <w:jc w:val="center"/>
        <w:rPr>
          <w:lang w:val="en-IE"/>
        </w:rPr>
      </w:pPr>
      <w:bookmarkStart w:id="143" w:name="_Toc510552647"/>
      <w:bookmarkStart w:id="144" w:name="_Toc510708981"/>
      <w:r w:rsidRPr="007C5160">
        <w:t xml:space="preserve">Figure </w:t>
      </w:r>
      <w:r w:rsidRPr="007C5160">
        <w:fldChar w:fldCharType="begin"/>
      </w:r>
      <w:r w:rsidRPr="007C5160">
        <w:instrText xml:space="preserve"> SEQ Figure \* ARABIC </w:instrText>
      </w:r>
      <w:r w:rsidRPr="007C5160">
        <w:fldChar w:fldCharType="separate"/>
      </w:r>
      <w:r w:rsidR="009E377D">
        <w:rPr>
          <w:noProof/>
        </w:rPr>
        <w:t>34</w:t>
      </w:r>
      <w:r w:rsidRPr="007C5160">
        <w:fldChar w:fldCharType="end"/>
      </w:r>
      <w:r w:rsidRPr="007C5160">
        <w:t xml:space="preserve"> WEKA Random Forrest Output for Unprocessed Dataset</w:t>
      </w:r>
      <w:bookmarkEnd w:id="143"/>
      <w:bookmarkEnd w:id="144"/>
    </w:p>
    <w:p w:rsidR="00A02B8F" w:rsidRPr="007C5160" w:rsidRDefault="00A02B8F" w:rsidP="00A02B8F">
      <w:pPr>
        <w:keepNext/>
        <w:jc w:val="center"/>
      </w:pPr>
      <w:r w:rsidRPr="007C5160">
        <w:rPr>
          <w:noProof/>
          <w:lang w:eastAsia="en-GB"/>
        </w:rPr>
        <w:drawing>
          <wp:inline distT="0" distB="0" distL="0" distR="0" wp14:anchorId="7B4F4DBC" wp14:editId="2C660C53">
            <wp:extent cx="5274310" cy="766445"/>
            <wp:effectExtent l="0" t="0" r="254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74310" cy="766445"/>
                    </a:xfrm>
                    <a:prstGeom prst="rect">
                      <a:avLst/>
                    </a:prstGeom>
                  </pic:spPr>
                </pic:pic>
              </a:graphicData>
            </a:graphic>
          </wp:inline>
        </w:drawing>
      </w:r>
    </w:p>
    <w:p w:rsidR="00A02B8F" w:rsidRPr="007C5160" w:rsidRDefault="00A02B8F" w:rsidP="00A02B8F">
      <w:pPr>
        <w:pStyle w:val="Caption"/>
        <w:jc w:val="center"/>
      </w:pPr>
      <w:bookmarkStart w:id="145" w:name="_Toc510552648"/>
      <w:bookmarkStart w:id="146" w:name="_Toc510708982"/>
      <w:r w:rsidRPr="007C5160">
        <w:t xml:space="preserve">Figure </w:t>
      </w:r>
      <w:r w:rsidRPr="007C5160">
        <w:fldChar w:fldCharType="begin"/>
      </w:r>
      <w:r w:rsidRPr="007C5160">
        <w:instrText xml:space="preserve"> SEQ Figure \* ARABIC </w:instrText>
      </w:r>
      <w:r w:rsidRPr="007C5160">
        <w:fldChar w:fldCharType="separate"/>
      </w:r>
      <w:r w:rsidR="009E377D">
        <w:rPr>
          <w:noProof/>
        </w:rPr>
        <w:t>35</w:t>
      </w:r>
      <w:r w:rsidRPr="007C5160">
        <w:fldChar w:fldCharType="end"/>
      </w:r>
      <w:r w:rsidRPr="007C5160">
        <w:t xml:space="preserve"> WEKA Random Forrest Class Accuracy for Unprocessed Dataset</w:t>
      </w:r>
      <w:bookmarkEnd w:id="145"/>
      <w:bookmarkEnd w:id="146"/>
    </w:p>
    <w:p w:rsidR="00A02B8F" w:rsidRPr="007C5160" w:rsidRDefault="00A02B8F" w:rsidP="00A02B8F">
      <w:pPr>
        <w:keepNext/>
        <w:jc w:val="center"/>
      </w:pPr>
      <w:r w:rsidRPr="007C5160">
        <w:rPr>
          <w:noProof/>
          <w:lang w:eastAsia="en-GB"/>
        </w:rPr>
        <w:drawing>
          <wp:inline distT="0" distB="0" distL="0" distR="0" wp14:anchorId="61F39CB3" wp14:editId="59CF62FB">
            <wp:extent cx="2238095" cy="876190"/>
            <wp:effectExtent l="0" t="0" r="0"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38095" cy="876190"/>
                    </a:xfrm>
                    <a:prstGeom prst="rect">
                      <a:avLst/>
                    </a:prstGeom>
                  </pic:spPr>
                </pic:pic>
              </a:graphicData>
            </a:graphic>
          </wp:inline>
        </w:drawing>
      </w:r>
    </w:p>
    <w:p w:rsidR="00A02B8F" w:rsidRPr="007C5160" w:rsidRDefault="00A02B8F" w:rsidP="00A02B8F">
      <w:pPr>
        <w:pStyle w:val="Caption"/>
        <w:jc w:val="center"/>
      </w:pPr>
      <w:bookmarkStart w:id="147" w:name="_Toc510552649"/>
      <w:bookmarkStart w:id="148" w:name="_Toc510708983"/>
      <w:r w:rsidRPr="007C5160">
        <w:t xml:space="preserve">Figure </w:t>
      </w:r>
      <w:r w:rsidRPr="007C5160">
        <w:fldChar w:fldCharType="begin"/>
      </w:r>
      <w:r w:rsidRPr="007C5160">
        <w:instrText xml:space="preserve"> SEQ Figure \* ARABIC </w:instrText>
      </w:r>
      <w:r w:rsidRPr="007C5160">
        <w:fldChar w:fldCharType="separate"/>
      </w:r>
      <w:r w:rsidR="009E377D">
        <w:rPr>
          <w:noProof/>
        </w:rPr>
        <w:t>36</w:t>
      </w:r>
      <w:r w:rsidRPr="007C5160">
        <w:fldChar w:fldCharType="end"/>
      </w:r>
      <w:r w:rsidRPr="007C5160">
        <w:t xml:space="preserve"> WEKA Random Forrest Confusion Matrix for Unprocessed Dataset</w:t>
      </w:r>
      <w:bookmarkEnd w:id="147"/>
      <w:bookmarkEnd w:id="148"/>
    </w:p>
    <w:p w:rsidR="00E21286" w:rsidRPr="007C5160" w:rsidRDefault="00E21286" w:rsidP="00320B5C">
      <w:pPr>
        <w:ind w:left="0"/>
      </w:pPr>
      <w:r w:rsidRPr="007C5160">
        <w:t>The output for the Random Forrest (RF) model with the unprocessed dataset shows an increase in the accuracy for the overall precision of the prediction</w:t>
      </w:r>
      <w:r w:rsidR="006878DB" w:rsidRPr="007C5160">
        <w:t xml:space="preserve">. Again however there is an increase in the number of cases that have a presence of </w:t>
      </w:r>
      <w:r w:rsidR="008D7BF5">
        <w:t>heart disease that are being in</w:t>
      </w:r>
      <w:r w:rsidR="006878DB" w:rsidRPr="007C5160">
        <w:t>correctly classified. The increase in accuracy for this model is only reflected in the unprocessed dataset.</w:t>
      </w:r>
    </w:p>
    <w:p w:rsidR="00A02B8F" w:rsidRPr="007C5160" w:rsidRDefault="00A02B8F" w:rsidP="00320B5C">
      <w:pPr>
        <w:pStyle w:val="Heading3"/>
      </w:pPr>
      <w:bookmarkStart w:id="149" w:name="_Toc511165222"/>
      <w:r w:rsidRPr="007C5160">
        <w:lastRenderedPageBreak/>
        <w:t>Pre-processed Dataset Outputs Using a 10 fold Cross Validation</w:t>
      </w:r>
      <w:bookmarkEnd w:id="149"/>
    </w:p>
    <w:p w:rsidR="00A02B8F" w:rsidRPr="007C5160" w:rsidRDefault="00A02B8F" w:rsidP="00A02B8F">
      <w:pPr>
        <w:keepNext/>
        <w:jc w:val="center"/>
      </w:pPr>
      <w:r w:rsidRPr="007C5160">
        <w:rPr>
          <w:noProof/>
          <w:lang w:eastAsia="en-GB"/>
        </w:rPr>
        <w:drawing>
          <wp:inline distT="0" distB="0" distL="0" distR="0" wp14:anchorId="04151CDE" wp14:editId="3901106B">
            <wp:extent cx="4447619" cy="18000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47619" cy="1800000"/>
                    </a:xfrm>
                    <a:prstGeom prst="rect">
                      <a:avLst/>
                    </a:prstGeom>
                  </pic:spPr>
                </pic:pic>
              </a:graphicData>
            </a:graphic>
          </wp:inline>
        </w:drawing>
      </w:r>
    </w:p>
    <w:p w:rsidR="00A02B8F" w:rsidRPr="007C5160" w:rsidRDefault="00A02B8F" w:rsidP="00A02B8F">
      <w:pPr>
        <w:pStyle w:val="Caption"/>
        <w:jc w:val="center"/>
      </w:pPr>
      <w:bookmarkStart w:id="150" w:name="_Toc510552650"/>
      <w:bookmarkStart w:id="151" w:name="_Toc510708984"/>
      <w:r w:rsidRPr="007C5160">
        <w:t xml:space="preserve">Figure </w:t>
      </w:r>
      <w:r w:rsidRPr="007C5160">
        <w:fldChar w:fldCharType="begin"/>
      </w:r>
      <w:r w:rsidRPr="007C5160">
        <w:instrText xml:space="preserve"> SEQ Figure \* ARABIC </w:instrText>
      </w:r>
      <w:r w:rsidRPr="007C5160">
        <w:fldChar w:fldCharType="separate"/>
      </w:r>
      <w:r w:rsidR="009E377D">
        <w:rPr>
          <w:noProof/>
        </w:rPr>
        <w:t>37</w:t>
      </w:r>
      <w:r w:rsidRPr="007C5160">
        <w:fldChar w:fldCharType="end"/>
      </w:r>
      <w:r w:rsidRPr="007C5160">
        <w:t xml:space="preserve"> WEKA Random Forrest Output for Pre-processed Dataset</w:t>
      </w:r>
      <w:bookmarkEnd w:id="150"/>
      <w:bookmarkEnd w:id="151"/>
    </w:p>
    <w:p w:rsidR="00A02B8F" w:rsidRPr="007C5160" w:rsidRDefault="00A02B8F" w:rsidP="00A02B8F">
      <w:pPr>
        <w:keepNext/>
        <w:jc w:val="center"/>
      </w:pPr>
      <w:r w:rsidRPr="007C5160">
        <w:rPr>
          <w:noProof/>
          <w:lang w:eastAsia="en-GB"/>
        </w:rPr>
        <w:drawing>
          <wp:inline distT="0" distB="0" distL="0" distR="0" wp14:anchorId="78DFB34E" wp14:editId="38EEC0C1">
            <wp:extent cx="5274310" cy="933450"/>
            <wp:effectExtent l="0" t="0" r="254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4310" cy="933450"/>
                    </a:xfrm>
                    <a:prstGeom prst="rect">
                      <a:avLst/>
                    </a:prstGeom>
                  </pic:spPr>
                </pic:pic>
              </a:graphicData>
            </a:graphic>
          </wp:inline>
        </w:drawing>
      </w:r>
    </w:p>
    <w:p w:rsidR="00A02B8F" w:rsidRPr="007C5160" w:rsidRDefault="00A02B8F" w:rsidP="00A02B8F">
      <w:pPr>
        <w:pStyle w:val="Caption"/>
        <w:jc w:val="center"/>
      </w:pPr>
      <w:bookmarkStart w:id="152" w:name="_Toc510552651"/>
      <w:bookmarkStart w:id="153" w:name="_Toc510708985"/>
      <w:r w:rsidRPr="007C5160">
        <w:t xml:space="preserve">Figure </w:t>
      </w:r>
      <w:r w:rsidRPr="007C5160">
        <w:fldChar w:fldCharType="begin"/>
      </w:r>
      <w:r w:rsidRPr="007C5160">
        <w:instrText xml:space="preserve"> SEQ Figure \* ARABIC </w:instrText>
      </w:r>
      <w:r w:rsidRPr="007C5160">
        <w:fldChar w:fldCharType="separate"/>
      </w:r>
      <w:r w:rsidR="009E377D">
        <w:rPr>
          <w:noProof/>
        </w:rPr>
        <w:t>38</w:t>
      </w:r>
      <w:r w:rsidRPr="007C5160">
        <w:fldChar w:fldCharType="end"/>
      </w:r>
      <w:r w:rsidRPr="007C5160">
        <w:t xml:space="preserve"> WEKA Random Forrest Class Accuracy for Pre-processed Dataset</w:t>
      </w:r>
      <w:bookmarkEnd w:id="152"/>
      <w:bookmarkEnd w:id="153"/>
    </w:p>
    <w:p w:rsidR="00A02B8F" w:rsidRPr="007C5160" w:rsidRDefault="00A02B8F" w:rsidP="00A02B8F">
      <w:pPr>
        <w:keepNext/>
        <w:jc w:val="center"/>
      </w:pPr>
      <w:r w:rsidRPr="007C5160">
        <w:rPr>
          <w:noProof/>
          <w:lang w:eastAsia="en-GB"/>
        </w:rPr>
        <w:drawing>
          <wp:inline distT="0" distB="0" distL="0" distR="0" wp14:anchorId="3A658B0C" wp14:editId="64942A84">
            <wp:extent cx="2247619" cy="866667"/>
            <wp:effectExtent l="0" t="0" r="63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247619" cy="866667"/>
                    </a:xfrm>
                    <a:prstGeom prst="rect">
                      <a:avLst/>
                    </a:prstGeom>
                  </pic:spPr>
                </pic:pic>
              </a:graphicData>
            </a:graphic>
          </wp:inline>
        </w:drawing>
      </w:r>
    </w:p>
    <w:p w:rsidR="00A02B8F" w:rsidRPr="007C5160" w:rsidRDefault="00A02B8F" w:rsidP="00A02B8F">
      <w:pPr>
        <w:pStyle w:val="Caption"/>
        <w:jc w:val="center"/>
      </w:pPr>
      <w:bookmarkStart w:id="154" w:name="_Toc510552652"/>
      <w:bookmarkStart w:id="155" w:name="_Toc510708986"/>
      <w:r w:rsidRPr="007C5160">
        <w:t xml:space="preserve">Figure </w:t>
      </w:r>
      <w:r w:rsidRPr="007C5160">
        <w:fldChar w:fldCharType="begin"/>
      </w:r>
      <w:r w:rsidRPr="007C5160">
        <w:instrText xml:space="preserve"> SEQ Figure \* ARABIC </w:instrText>
      </w:r>
      <w:r w:rsidRPr="007C5160">
        <w:fldChar w:fldCharType="separate"/>
      </w:r>
      <w:r w:rsidR="009E377D">
        <w:rPr>
          <w:noProof/>
        </w:rPr>
        <w:t>39</w:t>
      </w:r>
      <w:r w:rsidRPr="007C5160">
        <w:fldChar w:fldCharType="end"/>
      </w:r>
      <w:r w:rsidRPr="007C5160">
        <w:t xml:space="preserve"> WEKA Random Forrest Confusion Matrix for Pre-processed Dataset</w:t>
      </w:r>
      <w:bookmarkEnd w:id="154"/>
      <w:bookmarkEnd w:id="155"/>
    </w:p>
    <w:p w:rsidR="006878DB" w:rsidRPr="007C5160" w:rsidRDefault="006878DB" w:rsidP="00320B5C">
      <w:pPr>
        <w:ind w:left="0"/>
      </w:pPr>
      <w:r w:rsidRPr="007C5160">
        <w:t xml:space="preserve">While the unprocessed dataset has increased in accuracy the pre-processed dataset has not, it has decreased, all be it only half a percent. The number of cases where there is a presence of heart disease that are being misclassified are still </w:t>
      </w:r>
      <w:r w:rsidR="00A8107A" w:rsidRPr="007C5160">
        <w:t>high.</w:t>
      </w:r>
    </w:p>
    <w:p w:rsidR="00A02B8F" w:rsidRPr="007C5160" w:rsidRDefault="00A02B8F" w:rsidP="00320B5C">
      <w:pPr>
        <w:pStyle w:val="Heading2"/>
      </w:pPr>
      <w:bookmarkStart w:id="156" w:name="_Toc511165223"/>
      <w:r w:rsidRPr="007C5160">
        <w:lastRenderedPageBreak/>
        <w:t>Support Vector Machine</w:t>
      </w:r>
      <w:bookmarkEnd w:id="156"/>
      <w:r w:rsidRPr="007C5160">
        <w:t xml:space="preserve"> </w:t>
      </w:r>
    </w:p>
    <w:p w:rsidR="00A02B8F" w:rsidRPr="007C5160" w:rsidRDefault="00A02B8F" w:rsidP="00320B5C">
      <w:pPr>
        <w:pStyle w:val="Heading3"/>
      </w:pPr>
      <w:bookmarkStart w:id="157" w:name="_Toc511165224"/>
      <w:r w:rsidRPr="007C5160">
        <w:t>Unprocessed Dataset Outputs Using a 10 fold Cross Validation</w:t>
      </w:r>
      <w:bookmarkEnd w:id="157"/>
    </w:p>
    <w:p w:rsidR="00A02B8F" w:rsidRPr="007C5160" w:rsidRDefault="00A02B8F" w:rsidP="00A02B8F">
      <w:pPr>
        <w:keepNext/>
        <w:jc w:val="center"/>
      </w:pPr>
      <w:r w:rsidRPr="007C5160">
        <w:rPr>
          <w:noProof/>
          <w:lang w:eastAsia="en-GB"/>
        </w:rPr>
        <w:drawing>
          <wp:inline distT="0" distB="0" distL="0" distR="0" wp14:anchorId="232FFE05" wp14:editId="0330C728">
            <wp:extent cx="4542857" cy="1790476"/>
            <wp:effectExtent l="0" t="0" r="0" b="63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42857" cy="1790476"/>
                    </a:xfrm>
                    <a:prstGeom prst="rect">
                      <a:avLst/>
                    </a:prstGeom>
                  </pic:spPr>
                </pic:pic>
              </a:graphicData>
            </a:graphic>
          </wp:inline>
        </w:drawing>
      </w:r>
    </w:p>
    <w:p w:rsidR="00A02B8F" w:rsidRPr="007C5160" w:rsidRDefault="00A02B8F" w:rsidP="00A02B8F">
      <w:pPr>
        <w:pStyle w:val="Caption"/>
        <w:jc w:val="center"/>
      </w:pPr>
      <w:bookmarkStart w:id="158" w:name="_Toc510552653"/>
      <w:bookmarkStart w:id="159" w:name="_Toc510708987"/>
      <w:r w:rsidRPr="007C5160">
        <w:t xml:space="preserve">Figure </w:t>
      </w:r>
      <w:r w:rsidRPr="007C5160">
        <w:fldChar w:fldCharType="begin"/>
      </w:r>
      <w:r w:rsidRPr="007C5160">
        <w:instrText xml:space="preserve"> SEQ Figure \* ARABIC </w:instrText>
      </w:r>
      <w:r w:rsidRPr="007C5160">
        <w:fldChar w:fldCharType="separate"/>
      </w:r>
      <w:r w:rsidR="009E377D">
        <w:rPr>
          <w:noProof/>
        </w:rPr>
        <w:t>40</w:t>
      </w:r>
      <w:r w:rsidRPr="007C5160">
        <w:fldChar w:fldCharType="end"/>
      </w:r>
      <w:r w:rsidRPr="007C5160">
        <w:t xml:space="preserve"> WEKA Support Vector Machine Output for Unprocessed Dataset</w:t>
      </w:r>
      <w:bookmarkEnd w:id="158"/>
      <w:bookmarkEnd w:id="159"/>
    </w:p>
    <w:p w:rsidR="00A02B8F" w:rsidRPr="007C5160" w:rsidRDefault="00A02B8F" w:rsidP="00A02B8F">
      <w:pPr>
        <w:keepNext/>
        <w:jc w:val="center"/>
      </w:pPr>
      <w:r w:rsidRPr="007C5160">
        <w:rPr>
          <w:noProof/>
          <w:lang w:eastAsia="en-GB"/>
        </w:rPr>
        <w:drawing>
          <wp:inline distT="0" distB="0" distL="0" distR="0" wp14:anchorId="01550BFF" wp14:editId="36B9ED89">
            <wp:extent cx="5274310" cy="920750"/>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74310" cy="920750"/>
                    </a:xfrm>
                    <a:prstGeom prst="rect">
                      <a:avLst/>
                    </a:prstGeom>
                  </pic:spPr>
                </pic:pic>
              </a:graphicData>
            </a:graphic>
          </wp:inline>
        </w:drawing>
      </w:r>
    </w:p>
    <w:p w:rsidR="00A02B8F" w:rsidRPr="007C5160" w:rsidRDefault="00A02B8F" w:rsidP="00A02B8F">
      <w:pPr>
        <w:pStyle w:val="Caption"/>
        <w:jc w:val="center"/>
      </w:pPr>
      <w:bookmarkStart w:id="160" w:name="_Toc510552654"/>
      <w:bookmarkStart w:id="161" w:name="_Toc510708988"/>
      <w:r w:rsidRPr="007C5160">
        <w:t xml:space="preserve">Figure </w:t>
      </w:r>
      <w:r w:rsidRPr="007C5160">
        <w:fldChar w:fldCharType="begin"/>
      </w:r>
      <w:r w:rsidRPr="007C5160">
        <w:instrText xml:space="preserve"> SEQ Figure \* ARABIC </w:instrText>
      </w:r>
      <w:r w:rsidRPr="007C5160">
        <w:fldChar w:fldCharType="separate"/>
      </w:r>
      <w:r w:rsidR="009E377D">
        <w:rPr>
          <w:noProof/>
        </w:rPr>
        <w:t>41</w:t>
      </w:r>
      <w:r w:rsidRPr="007C5160">
        <w:fldChar w:fldCharType="end"/>
      </w:r>
      <w:r w:rsidRPr="007C5160">
        <w:t xml:space="preserve"> WEKA Support Vector Machine Class Accuracy for Unprocessed Dataset</w:t>
      </w:r>
      <w:bookmarkEnd w:id="160"/>
      <w:bookmarkEnd w:id="161"/>
    </w:p>
    <w:p w:rsidR="00A02B8F" w:rsidRPr="007C5160" w:rsidRDefault="00A02B8F" w:rsidP="00A02B8F">
      <w:pPr>
        <w:keepNext/>
        <w:jc w:val="center"/>
      </w:pPr>
      <w:r w:rsidRPr="007C5160">
        <w:rPr>
          <w:noProof/>
          <w:lang w:eastAsia="en-GB"/>
        </w:rPr>
        <w:drawing>
          <wp:inline distT="0" distB="0" distL="0" distR="0" wp14:anchorId="15DA7E94" wp14:editId="7A36A404">
            <wp:extent cx="2257143" cy="88571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257143" cy="885714"/>
                    </a:xfrm>
                    <a:prstGeom prst="rect">
                      <a:avLst/>
                    </a:prstGeom>
                  </pic:spPr>
                </pic:pic>
              </a:graphicData>
            </a:graphic>
          </wp:inline>
        </w:drawing>
      </w:r>
    </w:p>
    <w:p w:rsidR="00A02B8F" w:rsidRPr="007C5160" w:rsidRDefault="00A02B8F" w:rsidP="00A02B8F">
      <w:pPr>
        <w:pStyle w:val="Caption"/>
        <w:jc w:val="center"/>
      </w:pPr>
      <w:bookmarkStart w:id="162" w:name="_Toc510552655"/>
      <w:bookmarkStart w:id="163" w:name="_Toc510708989"/>
      <w:r w:rsidRPr="007C5160">
        <w:t xml:space="preserve">Figure </w:t>
      </w:r>
      <w:r w:rsidRPr="007C5160">
        <w:fldChar w:fldCharType="begin"/>
      </w:r>
      <w:r w:rsidRPr="007C5160">
        <w:instrText xml:space="preserve"> SEQ Figure \* ARABIC </w:instrText>
      </w:r>
      <w:r w:rsidRPr="007C5160">
        <w:fldChar w:fldCharType="separate"/>
      </w:r>
      <w:r w:rsidR="009E377D">
        <w:rPr>
          <w:noProof/>
        </w:rPr>
        <w:t>42</w:t>
      </w:r>
      <w:r w:rsidRPr="007C5160">
        <w:fldChar w:fldCharType="end"/>
      </w:r>
      <w:r w:rsidRPr="007C5160">
        <w:t xml:space="preserve"> WEKA Support Vector Machine Confusion Matrix for Unprocessed Dataset</w:t>
      </w:r>
      <w:bookmarkEnd w:id="162"/>
      <w:bookmarkEnd w:id="163"/>
    </w:p>
    <w:p w:rsidR="00A8107A" w:rsidRPr="007C5160" w:rsidRDefault="00A8107A" w:rsidP="00320B5C">
      <w:pPr>
        <w:ind w:left="0"/>
      </w:pPr>
      <w:r w:rsidRPr="007C5160">
        <w:t>With the SVM model there is a decrease in accuracy</w:t>
      </w:r>
      <w:r w:rsidR="0049508C" w:rsidRPr="007C5160">
        <w:t xml:space="preserve"> overall</w:t>
      </w:r>
      <w:r w:rsidRPr="007C5160">
        <w:t xml:space="preserve"> when compared to both the LR and RF models. It doe</w:t>
      </w:r>
      <w:r w:rsidR="00F328E7" w:rsidRPr="007C5160">
        <w:t>s</w:t>
      </w:r>
      <w:r w:rsidRPr="007C5160">
        <w:t xml:space="preserve"> however</w:t>
      </w:r>
      <w:r w:rsidR="00F328E7" w:rsidRPr="007C5160">
        <w:t xml:space="preserve"> have a very similar output to that of the </w:t>
      </w:r>
      <w:r w:rsidR="0049508C" w:rsidRPr="007C5160">
        <w:t>for the confusion matrix for the other two models</w:t>
      </w:r>
      <w:r w:rsidR="00F328E7" w:rsidRPr="007C5160">
        <w:t>.</w:t>
      </w:r>
      <w:r w:rsidRPr="007C5160">
        <w:t xml:space="preserve"> </w:t>
      </w:r>
    </w:p>
    <w:p w:rsidR="00A02B8F" w:rsidRPr="007C5160" w:rsidRDefault="00A02B8F" w:rsidP="00320B5C">
      <w:pPr>
        <w:pStyle w:val="Heading3"/>
      </w:pPr>
      <w:bookmarkStart w:id="164" w:name="_Toc511165225"/>
      <w:r w:rsidRPr="007C5160">
        <w:lastRenderedPageBreak/>
        <w:t>Pre-processed Dataset Outputs Using a 10 fold Cross Validation</w:t>
      </w:r>
      <w:bookmarkEnd w:id="164"/>
    </w:p>
    <w:p w:rsidR="00A02B8F" w:rsidRPr="007C5160" w:rsidRDefault="00A02B8F" w:rsidP="00A02B8F">
      <w:pPr>
        <w:keepNext/>
        <w:jc w:val="center"/>
      </w:pPr>
      <w:r w:rsidRPr="007C5160">
        <w:rPr>
          <w:noProof/>
          <w:lang w:eastAsia="en-GB"/>
        </w:rPr>
        <w:drawing>
          <wp:inline distT="0" distB="0" distL="0" distR="0" wp14:anchorId="1D3F2CC2" wp14:editId="1BA4D955">
            <wp:extent cx="4504762" cy="1780952"/>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04762" cy="1780952"/>
                    </a:xfrm>
                    <a:prstGeom prst="rect">
                      <a:avLst/>
                    </a:prstGeom>
                  </pic:spPr>
                </pic:pic>
              </a:graphicData>
            </a:graphic>
          </wp:inline>
        </w:drawing>
      </w:r>
    </w:p>
    <w:p w:rsidR="00A02B8F" w:rsidRPr="007C5160" w:rsidRDefault="00A02B8F" w:rsidP="00A02B8F">
      <w:pPr>
        <w:pStyle w:val="Caption"/>
        <w:jc w:val="center"/>
      </w:pPr>
      <w:bookmarkStart w:id="165" w:name="_Toc510552656"/>
      <w:bookmarkStart w:id="166" w:name="_Toc510708990"/>
      <w:r w:rsidRPr="007C5160">
        <w:t xml:space="preserve">Figure </w:t>
      </w:r>
      <w:r w:rsidRPr="007C5160">
        <w:fldChar w:fldCharType="begin"/>
      </w:r>
      <w:r w:rsidRPr="007C5160">
        <w:instrText xml:space="preserve"> SEQ Figure \* ARABIC </w:instrText>
      </w:r>
      <w:r w:rsidRPr="007C5160">
        <w:fldChar w:fldCharType="separate"/>
      </w:r>
      <w:r w:rsidR="009E377D">
        <w:rPr>
          <w:noProof/>
        </w:rPr>
        <w:t>43</w:t>
      </w:r>
      <w:r w:rsidRPr="007C5160">
        <w:fldChar w:fldCharType="end"/>
      </w:r>
      <w:r w:rsidRPr="007C5160">
        <w:t xml:space="preserve"> WEKA Support Vector Machine Output for Pre-processed Dataset</w:t>
      </w:r>
      <w:bookmarkEnd w:id="165"/>
      <w:bookmarkEnd w:id="166"/>
    </w:p>
    <w:p w:rsidR="00A02B8F" w:rsidRPr="007C5160" w:rsidRDefault="00A02B8F" w:rsidP="00A02B8F">
      <w:pPr>
        <w:keepNext/>
        <w:jc w:val="center"/>
      </w:pPr>
      <w:r w:rsidRPr="007C5160">
        <w:rPr>
          <w:noProof/>
          <w:lang w:eastAsia="en-GB"/>
        </w:rPr>
        <w:drawing>
          <wp:inline distT="0" distB="0" distL="0" distR="0" wp14:anchorId="1E3256F7" wp14:editId="0C3F0758">
            <wp:extent cx="5274310" cy="1162050"/>
            <wp:effectExtent l="0" t="0" r="254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74310" cy="1162050"/>
                    </a:xfrm>
                    <a:prstGeom prst="rect">
                      <a:avLst/>
                    </a:prstGeom>
                  </pic:spPr>
                </pic:pic>
              </a:graphicData>
            </a:graphic>
          </wp:inline>
        </w:drawing>
      </w:r>
    </w:p>
    <w:p w:rsidR="00A02B8F" w:rsidRPr="007C5160" w:rsidRDefault="00A02B8F" w:rsidP="00A02B8F">
      <w:pPr>
        <w:pStyle w:val="Caption"/>
        <w:jc w:val="center"/>
      </w:pPr>
      <w:bookmarkStart w:id="167" w:name="_Toc510552657"/>
      <w:bookmarkStart w:id="168" w:name="_Toc510708991"/>
      <w:r w:rsidRPr="007C5160">
        <w:t xml:space="preserve">Figure </w:t>
      </w:r>
      <w:r w:rsidRPr="007C5160">
        <w:fldChar w:fldCharType="begin"/>
      </w:r>
      <w:r w:rsidRPr="007C5160">
        <w:instrText xml:space="preserve"> SEQ Figure \* ARABIC </w:instrText>
      </w:r>
      <w:r w:rsidRPr="007C5160">
        <w:fldChar w:fldCharType="separate"/>
      </w:r>
      <w:r w:rsidR="009E377D">
        <w:rPr>
          <w:noProof/>
        </w:rPr>
        <w:t>44</w:t>
      </w:r>
      <w:r w:rsidRPr="007C5160">
        <w:fldChar w:fldCharType="end"/>
      </w:r>
      <w:r w:rsidRPr="007C5160">
        <w:t xml:space="preserve"> WEKA Support Vector Machine Class Accuracy for Pre-processed Dataset</w:t>
      </w:r>
      <w:bookmarkEnd w:id="167"/>
      <w:bookmarkEnd w:id="168"/>
    </w:p>
    <w:p w:rsidR="0049508C" w:rsidRPr="007C5160" w:rsidRDefault="00A02B8F" w:rsidP="0049508C">
      <w:pPr>
        <w:keepNext/>
        <w:jc w:val="center"/>
      </w:pPr>
      <w:r w:rsidRPr="007C5160">
        <w:rPr>
          <w:noProof/>
          <w:lang w:eastAsia="en-GB"/>
        </w:rPr>
        <w:drawing>
          <wp:inline distT="0" distB="0" distL="0" distR="0" wp14:anchorId="690964A0" wp14:editId="28664E08">
            <wp:extent cx="2209524" cy="961905"/>
            <wp:effectExtent l="0" t="0" r="63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09524" cy="961905"/>
                    </a:xfrm>
                    <a:prstGeom prst="rect">
                      <a:avLst/>
                    </a:prstGeom>
                  </pic:spPr>
                </pic:pic>
              </a:graphicData>
            </a:graphic>
          </wp:inline>
        </w:drawing>
      </w:r>
    </w:p>
    <w:p w:rsidR="00A02B8F" w:rsidRPr="007C5160" w:rsidRDefault="00A02B8F" w:rsidP="00A02B8F">
      <w:pPr>
        <w:pStyle w:val="Caption"/>
        <w:jc w:val="center"/>
      </w:pPr>
      <w:bookmarkStart w:id="169" w:name="_Toc510552658"/>
      <w:bookmarkStart w:id="170" w:name="_Toc510708992"/>
      <w:r w:rsidRPr="007C5160">
        <w:t xml:space="preserve">Figure </w:t>
      </w:r>
      <w:r w:rsidRPr="007C5160">
        <w:fldChar w:fldCharType="begin"/>
      </w:r>
      <w:r w:rsidRPr="007C5160">
        <w:instrText xml:space="preserve"> SEQ Figure \* ARABIC </w:instrText>
      </w:r>
      <w:r w:rsidRPr="007C5160">
        <w:fldChar w:fldCharType="separate"/>
      </w:r>
      <w:r w:rsidR="009E377D">
        <w:rPr>
          <w:noProof/>
        </w:rPr>
        <w:t>45</w:t>
      </w:r>
      <w:r w:rsidRPr="007C5160">
        <w:fldChar w:fldCharType="end"/>
      </w:r>
      <w:r w:rsidRPr="007C5160">
        <w:t xml:space="preserve"> WEKA Support Vector Machine Confusion Matrix for Pre-processed Dataset</w:t>
      </w:r>
      <w:bookmarkEnd w:id="169"/>
      <w:bookmarkEnd w:id="170"/>
    </w:p>
    <w:p w:rsidR="00A02B8F" w:rsidRPr="007C5160" w:rsidRDefault="0049508C" w:rsidP="00320B5C">
      <w:pPr>
        <w:ind w:left="0"/>
        <w:rPr>
          <w:lang w:val="en-IE"/>
        </w:rPr>
      </w:pPr>
      <w:r w:rsidRPr="007C5160">
        <w:rPr>
          <w:lang w:val="en-IE"/>
        </w:rPr>
        <w:t>Looking at the output above again we can see there is very little in the increase in accuracy overall when compared to the other models. There is however an increase in the accuracy when only compared to the unprocessed dataset, this is most likely due to there being some more instances for the model to work with.</w:t>
      </w:r>
      <w:r w:rsidR="009B52C5" w:rsidRPr="007C5160">
        <w:rPr>
          <w:lang w:val="en-IE"/>
        </w:rPr>
        <w:t xml:space="preserve"> It still amounts to an increase in accuracy of just over 1%, the may not be enough information alone to select a model for the project. The gained accuracy seems the have been gained in the number of cases being classified where there is a presence of heart disease, this may be a deciding factor for selection.</w:t>
      </w:r>
      <w:r w:rsidR="00F01238" w:rsidRPr="007C5160">
        <w:rPr>
          <w:lang w:val="en-IE"/>
        </w:rPr>
        <w:t xml:space="preserve"> This is accessed further on in this document after the feature selection stage.</w:t>
      </w:r>
    </w:p>
    <w:p w:rsidR="0049508C" w:rsidRPr="007C5160" w:rsidRDefault="00292B3C" w:rsidP="00320B5C">
      <w:pPr>
        <w:pStyle w:val="Heading2"/>
      </w:pPr>
      <w:bookmarkStart w:id="171" w:name="_Toc511165226"/>
      <w:r w:rsidRPr="007C5160">
        <w:lastRenderedPageBreak/>
        <w:t>K Nearest Neighbours</w:t>
      </w:r>
      <w:bookmarkEnd w:id="171"/>
    </w:p>
    <w:p w:rsidR="0049508C" w:rsidRPr="007C5160" w:rsidRDefault="0049508C" w:rsidP="00320B5C">
      <w:pPr>
        <w:pStyle w:val="Heading3"/>
      </w:pPr>
      <w:bookmarkStart w:id="172" w:name="_Toc511165227"/>
      <w:r w:rsidRPr="007C5160">
        <w:t>Unprocessed Dataset Outputs Using a 10 fold Cross Validation</w:t>
      </w:r>
      <w:bookmarkEnd w:id="172"/>
    </w:p>
    <w:p w:rsidR="00404E32" w:rsidRPr="007C5160" w:rsidRDefault="00292B3C" w:rsidP="00404E32">
      <w:pPr>
        <w:keepNext/>
        <w:jc w:val="center"/>
      </w:pPr>
      <w:r w:rsidRPr="007C5160">
        <w:rPr>
          <w:noProof/>
          <w:lang w:eastAsia="en-GB"/>
        </w:rPr>
        <w:drawing>
          <wp:inline distT="0" distB="0" distL="0" distR="0" wp14:anchorId="031C4CBD" wp14:editId="33D6A448">
            <wp:extent cx="4485714" cy="179047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85714" cy="1790476"/>
                    </a:xfrm>
                    <a:prstGeom prst="rect">
                      <a:avLst/>
                    </a:prstGeom>
                  </pic:spPr>
                </pic:pic>
              </a:graphicData>
            </a:graphic>
          </wp:inline>
        </w:drawing>
      </w:r>
    </w:p>
    <w:p w:rsidR="00292B3C" w:rsidRPr="007C5160" w:rsidRDefault="00404E32" w:rsidP="00404E32">
      <w:pPr>
        <w:pStyle w:val="Caption"/>
        <w:jc w:val="center"/>
      </w:pPr>
      <w:bookmarkStart w:id="173" w:name="_Toc510552659"/>
      <w:bookmarkStart w:id="174" w:name="_Toc510708993"/>
      <w:r w:rsidRPr="007C5160">
        <w:t xml:space="preserve">Figure </w:t>
      </w:r>
      <w:r w:rsidRPr="007C5160">
        <w:fldChar w:fldCharType="begin"/>
      </w:r>
      <w:r w:rsidRPr="007C5160">
        <w:instrText xml:space="preserve"> SEQ Figure \* ARABIC </w:instrText>
      </w:r>
      <w:r w:rsidRPr="007C5160">
        <w:fldChar w:fldCharType="separate"/>
      </w:r>
      <w:r w:rsidR="009E377D">
        <w:rPr>
          <w:noProof/>
        </w:rPr>
        <w:t>46</w:t>
      </w:r>
      <w:r w:rsidRPr="007C5160">
        <w:fldChar w:fldCharType="end"/>
      </w:r>
      <w:r w:rsidRPr="007C5160">
        <w:t xml:space="preserve"> WEKA K Nearest Neighbours Output for Unprocessed dataset</w:t>
      </w:r>
      <w:bookmarkEnd w:id="173"/>
      <w:bookmarkEnd w:id="174"/>
    </w:p>
    <w:p w:rsidR="00404E32" w:rsidRPr="007C5160" w:rsidRDefault="00404E32" w:rsidP="00404E32">
      <w:pPr>
        <w:keepNext/>
        <w:jc w:val="center"/>
      </w:pPr>
      <w:r w:rsidRPr="007C5160">
        <w:rPr>
          <w:noProof/>
          <w:lang w:eastAsia="en-GB"/>
        </w:rPr>
        <w:drawing>
          <wp:inline distT="0" distB="0" distL="0" distR="0" wp14:anchorId="4A8B8223" wp14:editId="2CAD8052">
            <wp:extent cx="5274310" cy="1073150"/>
            <wp:effectExtent l="0" t="0" r="254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4310" cy="1073150"/>
                    </a:xfrm>
                    <a:prstGeom prst="rect">
                      <a:avLst/>
                    </a:prstGeom>
                  </pic:spPr>
                </pic:pic>
              </a:graphicData>
            </a:graphic>
          </wp:inline>
        </w:drawing>
      </w:r>
    </w:p>
    <w:p w:rsidR="00404E32" w:rsidRPr="007C5160" w:rsidRDefault="00404E32" w:rsidP="00404E32">
      <w:pPr>
        <w:pStyle w:val="Caption"/>
        <w:jc w:val="center"/>
      </w:pPr>
      <w:bookmarkStart w:id="175" w:name="_Toc510552660"/>
      <w:bookmarkStart w:id="176" w:name="_Toc510708994"/>
      <w:r w:rsidRPr="007C5160">
        <w:t xml:space="preserve">Figure </w:t>
      </w:r>
      <w:r w:rsidRPr="007C5160">
        <w:fldChar w:fldCharType="begin"/>
      </w:r>
      <w:r w:rsidRPr="007C5160">
        <w:instrText xml:space="preserve"> SEQ Figure \* ARABIC </w:instrText>
      </w:r>
      <w:r w:rsidRPr="007C5160">
        <w:fldChar w:fldCharType="separate"/>
      </w:r>
      <w:r w:rsidR="009E377D">
        <w:rPr>
          <w:noProof/>
        </w:rPr>
        <w:t>47</w:t>
      </w:r>
      <w:r w:rsidRPr="007C5160">
        <w:fldChar w:fldCharType="end"/>
      </w:r>
      <w:r w:rsidRPr="007C5160">
        <w:t xml:space="preserve"> WEKA K Nearest Neighbours Class Accuracy for Unprocessed dataset</w:t>
      </w:r>
      <w:bookmarkEnd w:id="175"/>
      <w:bookmarkEnd w:id="176"/>
    </w:p>
    <w:p w:rsidR="00404E32" w:rsidRPr="007C5160" w:rsidRDefault="00404E32" w:rsidP="00404E32">
      <w:pPr>
        <w:keepNext/>
        <w:jc w:val="center"/>
      </w:pPr>
      <w:r w:rsidRPr="007C5160">
        <w:rPr>
          <w:noProof/>
          <w:lang w:eastAsia="en-GB"/>
        </w:rPr>
        <w:drawing>
          <wp:inline distT="0" distB="0" distL="0" distR="0" wp14:anchorId="4B4B9093" wp14:editId="7B86EC4C">
            <wp:extent cx="2219048" cy="885714"/>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219048" cy="885714"/>
                    </a:xfrm>
                    <a:prstGeom prst="rect">
                      <a:avLst/>
                    </a:prstGeom>
                  </pic:spPr>
                </pic:pic>
              </a:graphicData>
            </a:graphic>
          </wp:inline>
        </w:drawing>
      </w:r>
    </w:p>
    <w:p w:rsidR="00404E32" w:rsidRPr="007C5160" w:rsidRDefault="00404E32" w:rsidP="00404E32">
      <w:pPr>
        <w:pStyle w:val="Caption"/>
        <w:jc w:val="center"/>
      </w:pPr>
      <w:bookmarkStart w:id="177" w:name="_Toc510552661"/>
      <w:bookmarkStart w:id="178" w:name="_Toc510708995"/>
      <w:r w:rsidRPr="007C5160">
        <w:t xml:space="preserve">Figure </w:t>
      </w:r>
      <w:r w:rsidRPr="007C5160">
        <w:fldChar w:fldCharType="begin"/>
      </w:r>
      <w:r w:rsidRPr="007C5160">
        <w:instrText xml:space="preserve"> SEQ Figure \* ARABIC </w:instrText>
      </w:r>
      <w:r w:rsidRPr="007C5160">
        <w:fldChar w:fldCharType="separate"/>
      </w:r>
      <w:r w:rsidR="009E377D">
        <w:rPr>
          <w:noProof/>
        </w:rPr>
        <w:t>48</w:t>
      </w:r>
      <w:r w:rsidRPr="007C5160">
        <w:fldChar w:fldCharType="end"/>
      </w:r>
      <w:r w:rsidRPr="007C5160">
        <w:t xml:space="preserve"> WEKA K Nearest Neighbours Confusion Matrix for Unprocessed dataset</w:t>
      </w:r>
      <w:bookmarkEnd w:id="177"/>
      <w:bookmarkEnd w:id="178"/>
    </w:p>
    <w:p w:rsidR="00404E32" w:rsidRPr="007C5160" w:rsidRDefault="00F01238" w:rsidP="00320B5C">
      <w:pPr>
        <w:ind w:left="0"/>
        <w:rPr>
          <w:lang w:val="en-IE"/>
        </w:rPr>
      </w:pPr>
      <w:r w:rsidRPr="007C5160">
        <w:rPr>
          <w:lang w:val="en-IE"/>
        </w:rPr>
        <w:t>As can be seen again there is no improvement on the accuracy, it in fact under 80% for the unprocessed dataset. This was tested with a number of different nearest neighbours setting, using 1, 3 and 5, nearest neighbours returned very similar re</w:t>
      </w:r>
      <w:r w:rsidR="00E11AB3" w:rsidRPr="007C5160">
        <w:rPr>
          <w:lang w:val="en-IE"/>
        </w:rPr>
        <w:t>sults. With 5 nearest neighbours or the above output was the best accuracy by between 1% and 2%.</w:t>
      </w:r>
    </w:p>
    <w:p w:rsidR="00292B3C" w:rsidRPr="007C5160" w:rsidRDefault="00292B3C" w:rsidP="00320B5C">
      <w:pPr>
        <w:pStyle w:val="Heading3"/>
      </w:pPr>
      <w:bookmarkStart w:id="179" w:name="_Toc511165228"/>
      <w:r w:rsidRPr="007C5160">
        <w:lastRenderedPageBreak/>
        <w:t>Pre-processed Dataset Outputs Using a 10 fold Cross Validation</w:t>
      </w:r>
      <w:bookmarkEnd w:id="179"/>
    </w:p>
    <w:p w:rsidR="00404E32" w:rsidRPr="007C5160" w:rsidRDefault="00404E32" w:rsidP="009B00C7">
      <w:pPr>
        <w:keepNext/>
        <w:jc w:val="center"/>
      </w:pPr>
      <w:r w:rsidRPr="007C5160">
        <w:rPr>
          <w:noProof/>
          <w:lang w:eastAsia="en-GB"/>
        </w:rPr>
        <w:drawing>
          <wp:inline distT="0" distB="0" distL="0" distR="0" wp14:anchorId="4BEDF724" wp14:editId="7E0CE851">
            <wp:extent cx="4457143" cy="1809524"/>
            <wp:effectExtent l="0" t="0" r="635"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457143" cy="1809524"/>
                    </a:xfrm>
                    <a:prstGeom prst="rect">
                      <a:avLst/>
                    </a:prstGeom>
                  </pic:spPr>
                </pic:pic>
              </a:graphicData>
            </a:graphic>
          </wp:inline>
        </w:drawing>
      </w:r>
    </w:p>
    <w:p w:rsidR="00A02B8F" w:rsidRPr="007C5160" w:rsidRDefault="00404E32" w:rsidP="009B00C7">
      <w:pPr>
        <w:pStyle w:val="Caption"/>
        <w:jc w:val="center"/>
      </w:pPr>
      <w:bookmarkStart w:id="180" w:name="_Toc510552662"/>
      <w:bookmarkStart w:id="181" w:name="_Toc510708996"/>
      <w:r w:rsidRPr="007C5160">
        <w:t xml:space="preserve">Figure </w:t>
      </w:r>
      <w:r w:rsidRPr="007C5160">
        <w:fldChar w:fldCharType="begin"/>
      </w:r>
      <w:r w:rsidRPr="007C5160">
        <w:instrText xml:space="preserve"> SEQ Figure \* ARABIC </w:instrText>
      </w:r>
      <w:r w:rsidRPr="007C5160">
        <w:fldChar w:fldCharType="separate"/>
      </w:r>
      <w:r w:rsidR="009E377D">
        <w:rPr>
          <w:noProof/>
        </w:rPr>
        <w:t>49</w:t>
      </w:r>
      <w:r w:rsidRPr="007C5160">
        <w:fldChar w:fldCharType="end"/>
      </w:r>
      <w:r w:rsidRPr="007C5160">
        <w:t xml:space="preserve"> WEKA K Nearest Neigh</w:t>
      </w:r>
      <w:r w:rsidR="009B00C7" w:rsidRPr="007C5160">
        <w:t>bours Output for Pre-processed D</w:t>
      </w:r>
      <w:r w:rsidRPr="007C5160">
        <w:t>ataset</w:t>
      </w:r>
      <w:bookmarkEnd w:id="180"/>
      <w:bookmarkEnd w:id="181"/>
    </w:p>
    <w:p w:rsidR="009B00C7" w:rsidRPr="007C5160" w:rsidRDefault="009B00C7" w:rsidP="009B00C7">
      <w:pPr>
        <w:keepNext/>
        <w:jc w:val="center"/>
      </w:pPr>
      <w:r w:rsidRPr="007C5160">
        <w:rPr>
          <w:noProof/>
          <w:lang w:eastAsia="en-GB"/>
        </w:rPr>
        <w:drawing>
          <wp:inline distT="0" distB="0" distL="0" distR="0" wp14:anchorId="2D3B3D22" wp14:editId="44285E1A">
            <wp:extent cx="5274310" cy="1016000"/>
            <wp:effectExtent l="0" t="0" r="254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74310" cy="1016000"/>
                    </a:xfrm>
                    <a:prstGeom prst="rect">
                      <a:avLst/>
                    </a:prstGeom>
                  </pic:spPr>
                </pic:pic>
              </a:graphicData>
            </a:graphic>
          </wp:inline>
        </w:drawing>
      </w:r>
    </w:p>
    <w:p w:rsidR="009B00C7" w:rsidRPr="007C5160" w:rsidRDefault="009B00C7" w:rsidP="009B00C7">
      <w:pPr>
        <w:pStyle w:val="Caption"/>
        <w:jc w:val="center"/>
      </w:pPr>
      <w:bookmarkStart w:id="182" w:name="_Toc510552663"/>
      <w:bookmarkStart w:id="183" w:name="_Toc510708997"/>
      <w:r w:rsidRPr="007C5160">
        <w:t xml:space="preserve">Figure </w:t>
      </w:r>
      <w:r w:rsidRPr="007C5160">
        <w:fldChar w:fldCharType="begin"/>
      </w:r>
      <w:r w:rsidRPr="007C5160">
        <w:instrText xml:space="preserve"> SEQ Figure \* ARABIC </w:instrText>
      </w:r>
      <w:r w:rsidRPr="007C5160">
        <w:fldChar w:fldCharType="separate"/>
      </w:r>
      <w:r w:rsidR="009E377D">
        <w:rPr>
          <w:noProof/>
        </w:rPr>
        <w:t>50</w:t>
      </w:r>
      <w:r w:rsidRPr="007C5160">
        <w:fldChar w:fldCharType="end"/>
      </w:r>
      <w:r w:rsidRPr="007C5160">
        <w:t xml:space="preserve"> WEKA K Nearest Neighbours Class Accuracy for Pre-processed Dataset</w:t>
      </w:r>
      <w:bookmarkEnd w:id="182"/>
      <w:bookmarkEnd w:id="183"/>
    </w:p>
    <w:p w:rsidR="009B00C7" w:rsidRPr="007C5160" w:rsidRDefault="009B00C7" w:rsidP="009B00C7">
      <w:pPr>
        <w:keepNext/>
        <w:jc w:val="center"/>
      </w:pPr>
      <w:r w:rsidRPr="007C5160">
        <w:rPr>
          <w:noProof/>
          <w:lang w:eastAsia="en-GB"/>
        </w:rPr>
        <w:drawing>
          <wp:inline distT="0" distB="0" distL="0" distR="0" wp14:anchorId="01C19600" wp14:editId="0FB677BB">
            <wp:extent cx="2190476" cy="857143"/>
            <wp:effectExtent l="0" t="0" r="635"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190476" cy="857143"/>
                    </a:xfrm>
                    <a:prstGeom prst="rect">
                      <a:avLst/>
                    </a:prstGeom>
                  </pic:spPr>
                </pic:pic>
              </a:graphicData>
            </a:graphic>
          </wp:inline>
        </w:drawing>
      </w:r>
    </w:p>
    <w:p w:rsidR="00A006C6" w:rsidRPr="007C5160" w:rsidRDefault="009B00C7" w:rsidP="00A006C6">
      <w:pPr>
        <w:pStyle w:val="Caption"/>
        <w:jc w:val="center"/>
      </w:pPr>
      <w:bookmarkStart w:id="184" w:name="_Toc510552664"/>
      <w:bookmarkStart w:id="185" w:name="_Toc510708998"/>
      <w:r w:rsidRPr="007C5160">
        <w:t xml:space="preserve">Figure </w:t>
      </w:r>
      <w:r w:rsidRPr="007C5160">
        <w:fldChar w:fldCharType="begin"/>
      </w:r>
      <w:r w:rsidRPr="007C5160">
        <w:instrText xml:space="preserve"> SEQ Figure \* ARABIC </w:instrText>
      </w:r>
      <w:r w:rsidRPr="007C5160">
        <w:fldChar w:fldCharType="separate"/>
      </w:r>
      <w:r w:rsidR="009E377D">
        <w:rPr>
          <w:noProof/>
        </w:rPr>
        <w:t>51</w:t>
      </w:r>
      <w:r w:rsidRPr="007C5160">
        <w:fldChar w:fldCharType="end"/>
      </w:r>
      <w:r w:rsidRPr="007C5160">
        <w:t>WEKA K Nearest Neighbours Confusion Matrix for Pre-processed Dataset</w:t>
      </w:r>
      <w:bookmarkEnd w:id="184"/>
      <w:bookmarkEnd w:id="185"/>
    </w:p>
    <w:p w:rsidR="00A006C6" w:rsidRPr="007C5160" w:rsidRDefault="00E11AB3" w:rsidP="00320B5C">
      <w:pPr>
        <w:ind w:left="0"/>
      </w:pPr>
      <w:r w:rsidRPr="007C5160">
        <w:t xml:space="preserve">The pre-processed dataset is also showing no increase for the accuracy, however it is slightly better than the results for the unprocessed dataset. This could again be down to the fact that there are a few more instances in the dataset.  </w:t>
      </w:r>
    </w:p>
    <w:p w:rsidR="00221E98" w:rsidRPr="007C5160" w:rsidRDefault="00221E98" w:rsidP="00320B5C">
      <w:pPr>
        <w:pStyle w:val="Heading2"/>
      </w:pPr>
      <w:bookmarkStart w:id="186" w:name="_Toc511165229"/>
      <w:r w:rsidRPr="007C5160">
        <w:lastRenderedPageBreak/>
        <w:t>Linear Discriminant Analysis</w:t>
      </w:r>
      <w:bookmarkEnd w:id="186"/>
    </w:p>
    <w:p w:rsidR="00A006C6" w:rsidRPr="007C5160" w:rsidRDefault="00A006C6" w:rsidP="00320B5C">
      <w:pPr>
        <w:pStyle w:val="Heading3"/>
      </w:pPr>
      <w:bookmarkStart w:id="187" w:name="_Toc511165230"/>
      <w:r w:rsidRPr="007C5160">
        <w:t>Unprocessed Dataset Outputs Using a 10 fold Cross Validation</w:t>
      </w:r>
      <w:bookmarkEnd w:id="187"/>
    </w:p>
    <w:p w:rsidR="00A006C6" w:rsidRPr="007C5160" w:rsidRDefault="00A006C6" w:rsidP="00A006C6">
      <w:pPr>
        <w:keepNext/>
        <w:jc w:val="center"/>
      </w:pPr>
      <w:r w:rsidRPr="007C5160">
        <w:rPr>
          <w:noProof/>
          <w:lang w:eastAsia="en-GB"/>
        </w:rPr>
        <w:drawing>
          <wp:inline distT="0" distB="0" distL="0" distR="0" wp14:anchorId="6C2A5F2C" wp14:editId="234D09F3">
            <wp:extent cx="4476190" cy="1742857"/>
            <wp:effectExtent l="0" t="0" r="635" b="0"/>
            <wp:docPr id="119682" name="Picture 119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76190" cy="1742857"/>
                    </a:xfrm>
                    <a:prstGeom prst="rect">
                      <a:avLst/>
                    </a:prstGeom>
                  </pic:spPr>
                </pic:pic>
              </a:graphicData>
            </a:graphic>
          </wp:inline>
        </w:drawing>
      </w:r>
    </w:p>
    <w:p w:rsidR="00A006C6" w:rsidRPr="007C5160" w:rsidRDefault="00A006C6" w:rsidP="00A006C6">
      <w:pPr>
        <w:pStyle w:val="Caption"/>
        <w:jc w:val="center"/>
      </w:pPr>
      <w:bookmarkStart w:id="188" w:name="_Toc510552665"/>
      <w:bookmarkStart w:id="189" w:name="_Toc510708999"/>
      <w:r w:rsidRPr="007C5160">
        <w:t xml:space="preserve">Figure </w:t>
      </w:r>
      <w:r w:rsidRPr="007C5160">
        <w:fldChar w:fldCharType="begin"/>
      </w:r>
      <w:r w:rsidRPr="007C5160">
        <w:instrText xml:space="preserve"> SEQ Figure \* ARABIC </w:instrText>
      </w:r>
      <w:r w:rsidRPr="007C5160">
        <w:fldChar w:fldCharType="separate"/>
      </w:r>
      <w:r w:rsidR="009E377D">
        <w:rPr>
          <w:noProof/>
        </w:rPr>
        <w:t>52</w:t>
      </w:r>
      <w:r w:rsidRPr="007C5160">
        <w:fldChar w:fldCharType="end"/>
      </w:r>
      <w:r w:rsidRPr="007C5160">
        <w:t xml:space="preserve"> WEKA Linear Discriminant Analysis Output for Unprocessed Dataset</w:t>
      </w:r>
      <w:bookmarkEnd w:id="188"/>
      <w:bookmarkEnd w:id="189"/>
    </w:p>
    <w:p w:rsidR="00A006C6" w:rsidRPr="007C5160" w:rsidRDefault="00A006C6" w:rsidP="00A006C6">
      <w:pPr>
        <w:keepNext/>
        <w:jc w:val="center"/>
      </w:pPr>
      <w:r w:rsidRPr="007C5160">
        <w:rPr>
          <w:noProof/>
          <w:lang w:eastAsia="en-GB"/>
        </w:rPr>
        <w:drawing>
          <wp:inline distT="0" distB="0" distL="0" distR="0" wp14:anchorId="0AE19CA2" wp14:editId="19F37141">
            <wp:extent cx="5274310" cy="920750"/>
            <wp:effectExtent l="0" t="0" r="2540" b="0"/>
            <wp:docPr id="119683" name="Picture 119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274310" cy="920750"/>
                    </a:xfrm>
                    <a:prstGeom prst="rect">
                      <a:avLst/>
                    </a:prstGeom>
                  </pic:spPr>
                </pic:pic>
              </a:graphicData>
            </a:graphic>
          </wp:inline>
        </w:drawing>
      </w:r>
    </w:p>
    <w:p w:rsidR="00A006C6" w:rsidRPr="007C5160" w:rsidRDefault="00A006C6" w:rsidP="00320B5C">
      <w:pPr>
        <w:pStyle w:val="Caption"/>
        <w:ind w:left="0"/>
        <w:jc w:val="center"/>
      </w:pPr>
      <w:bookmarkStart w:id="190" w:name="_Toc510552666"/>
      <w:bookmarkStart w:id="191" w:name="_Toc510709000"/>
      <w:r w:rsidRPr="007C5160">
        <w:t xml:space="preserve">Figure </w:t>
      </w:r>
      <w:r w:rsidRPr="007C5160">
        <w:fldChar w:fldCharType="begin"/>
      </w:r>
      <w:r w:rsidRPr="007C5160">
        <w:instrText xml:space="preserve"> SEQ Figure \* ARABIC </w:instrText>
      </w:r>
      <w:r w:rsidRPr="007C5160">
        <w:fldChar w:fldCharType="separate"/>
      </w:r>
      <w:r w:rsidR="009E377D">
        <w:rPr>
          <w:noProof/>
        </w:rPr>
        <w:t>53</w:t>
      </w:r>
      <w:r w:rsidRPr="007C5160">
        <w:fldChar w:fldCharType="end"/>
      </w:r>
      <w:r w:rsidRPr="007C5160">
        <w:t xml:space="preserve"> WEKA Linear Discriminant Analysis Class Accuracy for Unprocessed Dataset</w:t>
      </w:r>
      <w:bookmarkEnd w:id="190"/>
      <w:bookmarkEnd w:id="191"/>
    </w:p>
    <w:p w:rsidR="00A006C6" w:rsidRPr="007C5160" w:rsidRDefault="00A006C6" w:rsidP="00320B5C">
      <w:pPr>
        <w:keepNext/>
        <w:ind w:left="0"/>
        <w:jc w:val="center"/>
      </w:pPr>
      <w:r w:rsidRPr="007C5160">
        <w:rPr>
          <w:noProof/>
          <w:lang w:eastAsia="en-GB"/>
        </w:rPr>
        <w:drawing>
          <wp:inline distT="0" distB="0" distL="0" distR="0" wp14:anchorId="5136AA7A" wp14:editId="281A7030">
            <wp:extent cx="2209524" cy="904762"/>
            <wp:effectExtent l="0" t="0" r="635" b="0"/>
            <wp:docPr id="119684" name="Picture 119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209524" cy="904762"/>
                    </a:xfrm>
                    <a:prstGeom prst="rect">
                      <a:avLst/>
                    </a:prstGeom>
                  </pic:spPr>
                </pic:pic>
              </a:graphicData>
            </a:graphic>
          </wp:inline>
        </w:drawing>
      </w:r>
    </w:p>
    <w:p w:rsidR="00A006C6" w:rsidRPr="007C5160" w:rsidRDefault="00A006C6" w:rsidP="00320B5C">
      <w:pPr>
        <w:pStyle w:val="Caption"/>
        <w:ind w:left="0"/>
        <w:jc w:val="center"/>
      </w:pPr>
      <w:bookmarkStart w:id="192" w:name="_Toc510552667"/>
      <w:bookmarkStart w:id="193" w:name="_Toc510709001"/>
      <w:r w:rsidRPr="007C5160">
        <w:t xml:space="preserve">Figure </w:t>
      </w:r>
      <w:r w:rsidRPr="007C5160">
        <w:fldChar w:fldCharType="begin"/>
      </w:r>
      <w:r w:rsidRPr="007C5160">
        <w:instrText xml:space="preserve"> SEQ Figure \* ARABIC </w:instrText>
      </w:r>
      <w:r w:rsidRPr="007C5160">
        <w:fldChar w:fldCharType="separate"/>
      </w:r>
      <w:r w:rsidR="009E377D">
        <w:rPr>
          <w:noProof/>
        </w:rPr>
        <w:t>54</w:t>
      </w:r>
      <w:r w:rsidRPr="007C5160">
        <w:fldChar w:fldCharType="end"/>
      </w:r>
      <w:r w:rsidRPr="007C5160">
        <w:t xml:space="preserve"> WEKA Linear Discriminant Analysis Confusion Matrix for Unprocessed Dataset</w:t>
      </w:r>
      <w:bookmarkEnd w:id="192"/>
      <w:bookmarkEnd w:id="193"/>
    </w:p>
    <w:p w:rsidR="00A006C6" w:rsidRPr="007C5160" w:rsidRDefault="00E11AB3" w:rsidP="00320B5C">
      <w:pPr>
        <w:ind w:left="0"/>
      </w:pPr>
      <w:r w:rsidRPr="007C5160">
        <w:t xml:space="preserve">There is again no advance beyond the 82% accuracy </w:t>
      </w:r>
      <w:r w:rsidR="006E3043" w:rsidRPr="007C5160">
        <w:t>when compared to other models the Linear Discriminant Analysis (LDA) for the unprocessed dataset is again showing high misclassification rate.</w:t>
      </w:r>
    </w:p>
    <w:p w:rsidR="00221E98" w:rsidRPr="007C5160" w:rsidRDefault="00221E98" w:rsidP="00320B5C">
      <w:pPr>
        <w:pStyle w:val="Heading3"/>
        <w:numPr>
          <w:ilvl w:val="2"/>
          <w:numId w:val="37"/>
        </w:numPr>
      </w:pPr>
      <w:bookmarkStart w:id="194" w:name="_Toc511165231"/>
      <w:r w:rsidRPr="007C5160">
        <w:lastRenderedPageBreak/>
        <w:t>Pre-processed Dataset Outputs Using a 10 fold Cross Validation</w:t>
      </w:r>
      <w:bookmarkEnd w:id="194"/>
    </w:p>
    <w:p w:rsidR="00A006C6" w:rsidRPr="007C5160" w:rsidRDefault="00A006C6" w:rsidP="00A006C6">
      <w:pPr>
        <w:keepNext/>
        <w:jc w:val="center"/>
      </w:pPr>
      <w:r w:rsidRPr="007C5160">
        <w:rPr>
          <w:noProof/>
          <w:lang w:eastAsia="en-GB"/>
        </w:rPr>
        <w:drawing>
          <wp:inline distT="0" distB="0" distL="0" distR="0" wp14:anchorId="7533B632" wp14:editId="30815A7F">
            <wp:extent cx="4523809" cy="1790476"/>
            <wp:effectExtent l="0" t="0" r="0" b="635"/>
            <wp:docPr id="119685" name="Picture 119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23809" cy="1790476"/>
                    </a:xfrm>
                    <a:prstGeom prst="rect">
                      <a:avLst/>
                    </a:prstGeom>
                  </pic:spPr>
                </pic:pic>
              </a:graphicData>
            </a:graphic>
          </wp:inline>
        </w:drawing>
      </w:r>
    </w:p>
    <w:p w:rsidR="00221E98" w:rsidRPr="007C5160" w:rsidRDefault="00A006C6" w:rsidP="00A006C6">
      <w:pPr>
        <w:pStyle w:val="Caption"/>
        <w:jc w:val="center"/>
      </w:pPr>
      <w:bookmarkStart w:id="195" w:name="_Toc510552668"/>
      <w:bookmarkStart w:id="196" w:name="_Toc510709002"/>
      <w:r w:rsidRPr="007C5160">
        <w:t xml:space="preserve">Figure </w:t>
      </w:r>
      <w:r w:rsidRPr="007C5160">
        <w:fldChar w:fldCharType="begin"/>
      </w:r>
      <w:r w:rsidRPr="007C5160">
        <w:instrText xml:space="preserve"> SEQ Figure \* ARABIC </w:instrText>
      </w:r>
      <w:r w:rsidRPr="007C5160">
        <w:fldChar w:fldCharType="separate"/>
      </w:r>
      <w:r w:rsidR="009E377D">
        <w:rPr>
          <w:noProof/>
        </w:rPr>
        <w:t>55</w:t>
      </w:r>
      <w:r w:rsidRPr="007C5160">
        <w:fldChar w:fldCharType="end"/>
      </w:r>
      <w:r w:rsidRPr="007C5160">
        <w:t xml:space="preserve"> WEKA Linear Discriminant Analysis Output for Pre-processed Dataset</w:t>
      </w:r>
      <w:bookmarkEnd w:id="195"/>
      <w:bookmarkEnd w:id="196"/>
    </w:p>
    <w:p w:rsidR="00A006C6" w:rsidRPr="007C5160" w:rsidRDefault="00A006C6" w:rsidP="00A006C6">
      <w:pPr>
        <w:keepNext/>
        <w:jc w:val="center"/>
      </w:pPr>
      <w:r w:rsidRPr="007C5160">
        <w:rPr>
          <w:noProof/>
          <w:lang w:eastAsia="en-GB"/>
        </w:rPr>
        <w:drawing>
          <wp:inline distT="0" distB="0" distL="0" distR="0" wp14:anchorId="78D3404B" wp14:editId="64D72FF6">
            <wp:extent cx="5274310" cy="889000"/>
            <wp:effectExtent l="0" t="0" r="2540" b="6350"/>
            <wp:docPr id="119686" name="Picture 119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74310" cy="889000"/>
                    </a:xfrm>
                    <a:prstGeom prst="rect">
                      <a:avLst/>
                    </a:prstGeom>
                  </pic:spPr>
                </pic:pic>
              </a:graphicData>
            </a:graphic>
          </wp:inline>
        </w:drawing>
      </w:r>
    </w:p>
    <w:p w:rsidR="00A006C6" w:rsidRPr="007C5160" w:rsidRDefault="00A006C6" w:rsidP="00A006C6">
      <w:pPr>
        <w:pStyle w:val="Caption"/>
        <w:jc w:val="center"/>
      </w:pPr>
      <w:bookmarkStart w:id="197" w:name="_Toc510552669"/>
      <w:bookmarkStart w:id="198" w:name="_Toc510709003"/>
      <w:r w:rsidRPr="007C5160">
        <w:t xml:space="preserve">Figure </w:t>
      </w:r>
      <w:r w:rsidRPr="007C5160">
        <w:fldChar w:fldCharType="begin"/>
      </w:r>
      <w:r w:rsidRPr="007C5160">
        <w:instrText xml:space="preserve"> SEQ Figure \* ARABIC </w:instrText>
      </w:r>
      <w:r w:rsidRPr="007C5160">
        <w:fldChar w:fldCharType="separate"/>
      </w:r>
      <w:r w:rsidR="009E377D">
        <w:rPr>
          <w:noProof/>
        </w:rPr>
        <w:t>56</w:t>
      </w:r>
      <w:r w:rsidRPr="007C5160">
        <w:fldChar w:fldCharType="end"/>
      </w:r>
      <w:r w:rsidRPr="007C5160">
        <w:t xml:space="preserve"> WEKA Linear Discriminant Analysis Class Accuracy for Pre-processed Dataset</w:t>
      </w:r>
      <w:bookmarkEnd w:id="197"/>
      <w:bookmarkEnd w:id="198"/>
    </w:p>
    <w:p w:rsidR="00A006C6" w:rsidRPr="007C5160" w:rsidRDefault="00A006C6" w:rsidP="00A006C6">
      <w:pPr>
        <w:keepNext/>
        <w:jc w:val="center"/>
      </w:pPr>
      <w:r w:rsidRPr="007C5160">
        <w:rPr>
          <w:noProof/>
          <w:lang w:eastAsia="en-GB"/>
        </w:rPr>
        <w:drawing>
          <wp:inline distT="0" distB="0" distL="0" distR="0" wp14:anchorId="513B1BB0" wp14:editId="64A3792C">
            <wp:extent cx="2247619" cy="857143"/>
            <wp:effectExtent l="0" t="0" r="635" b="635"/>
            <wp:docPr id="119687" name="Picture 119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247619" cy="857143"/>
                    </a:xfrm>
                    <a:prstGeom prst="rect">
                      <a:avLst/>
                    </a:prstGeom>
                  </pic:spPr>
                </pic:pic>
              </a:graphicData>
            </a:graphic>
          </wp:inline>
        </w:drawing>
      </w:r>
    </w:p>
    <w:p w:rsidR="00A006C6" w:rsidRPr="007C5160" w:rsidRDefault="00A006C6" w:rsidP="00A006C6">
      <w:pPr>
        <w:pStyle w:val="Caption"/>
        <w:jc w:val="center"/>
      </w:pPr>
      <w:bookmarkStart w:id="199" w:name="_Toc510552670"/>
      <w:bookmarkStart w:id="200" w:name="_Toc510709004"/>
      <w:r w:rsidRPr="007C5160">
        <w:t xml:space="preserve">Figure </w:t>
      </w:r>
      <w:r w:rsidRPr="007C5160">
        <w:fldChar w:fldCharType="begin"/>
      </w:r>
      <w:r w:rsidRPr="007C5160">
        <w:instrText xml:space="preserve"> SEQ Figure \* ARABIC </w:instrText>
      </w:r>
      <w:r w:rsidRPr="007C5160">
        <w:fldChar w:fldCharType="separate"/>
      </w:r>
      <w:r w:rsidR="009E377D">
        <w:rPr>
          <w:noProof/>
        </w:rPr>
        <w:t>57</w:t>
      </w:r>
      <w:r w:rsidRPr="007C5160">
        <w:fldChar w:fldCharType="end"/>
      </w:r>
      <w:r w:rsidRPr="007C5160">
        <w:t xml:space="preserve"> WEKA Linear Discriminant Analysis Confusion Matrix for Pre-processed Dataset</w:t>
      </w:r>
      <w:bookmarkEnd w:id="199"/>
      <w:bookmarkEnd w:id="200"/>
    </w:p>
    <w:p w:rsidR="006D1121" w:rsidRPr="007C5160" w:rsidRDefault="006E3043" w:rsidP="00221E98">
      <w:pPr>
        <w:tabs>
          <w:tab w:val="left" w:pos="3210"/>
        </w:tabs>
      </w:pPr>
      <w:r w:rsidRPr="007C5160">
        <w:t>Looking at the outputs for both the unprocessed and pre-processed datasets</w:t>
      </w:r>
      <w:r w:rsidR="00B16CB3" w:rsidRPr="007C5160">
        <w:t xml:space="preserve"> for the LDA model</w:t>
      </w:r>
      <w:r w:rsidRPr="007C5160">
        <w:t xml:space="preserve">, there is like a switch in the incorrectly classified cases. The cases that have a presence of heart disease that were incorrectly classified in the unprocessed dataset was 90, while the number of cases were there was no presence of heart disease that were incorrectly classified was 80. Now looking to the confusion matrix above its clear to that there are only 80 cases in the pre-processed </w:t>
      </w:r>
      <w:r w:rsidR="00B16CB3" w:rsidRPr="007C5160">
        <w:t xml:space="preserve">dataset that have a present in heart disease that were incorrectly classified, this is down when compared to the unprocessed dataset. Looking then to the cases that had no presence of heart disease that were incorrectly classified has increased to a total of 91.  </w:t>
      </w:r>
    </w:p>
    <w:p w:rsidR="009B00C7" w:rsidRPr="007C5160" w:rsidRDefault="009B00C7" w:rsidP="00320B5C">
      <w:pPr>
        <w:pStyle w:val="Heading2"/>
      </w:pPr>
      <w:bookmarkStart w:id="201" w:name="_Toc511165232"/>
      <w:r w:rsidRPr="007C5160">
        <w:lastRenderedPageBreak/>
        <w:t>Naive Bayes</w:t>
      </w:r>
      <w:bookmarkEnd w:id="201"/>
      <w:r w:rsidRPr="007C5160">
        <w:t xml:space="preserve"> </w:t>
      </w:r>
    </w:p>
    <w:p w:rsidR="006D1121" w:rsidRPr="007C5160" w:rsidRDefault="009B00C7" w:rsidP="00320B5C">
      <w:pPr>
        <w:pStyle w:val="Heading3"/>
      </w:pPr>
      <w:bookmarkStart w:id="202" w:name="_Toc511165233"/>
      <w:r w:rsidRPr="007C5160">
        <w:t>Unprocessed Dataset Outputs Using a 10 fold Cross Validation</w:t>
      </w:r>
      <w:bookmarkEnd w:id="202"/>
    </w:p>
    <w:p w:rsidR="009B00C7" w:rsidRPr="007C5160" w:rsidRDefault="009B00C7" w:rsidP="00221E98">
      <w:pPr>
        <w:keepNext/>
        <w:jc w:val="center"/>
      </w:pPr>
      <w:r w:rsidRPr="007C5160">
        <w:rPr>
          <w:noProof/>
          <w:lang w:eastAsia="en-GB"/>
        </w:rPr>
        <w:drawing>
          <wp:inline distT="0" distB="0" distL="0" distR="0" wp14:anchorId="0ED97184" wp14:editId="498EE768">
            <wp:extent cx="4466667" cy="1952381"/>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466667" cy="1952381"/>
                    </a:xfrm>
                    <a:prstGeom prst="rect">
                      <a:avLst/>
                    </a:prstGeom>
                  </pic:spPr>
                </pic:pic>
              </a:graphicData>
            </a:graphic>
          </wp:inline>
        </w:drawing>
      </w:r>
    </w:p>
    <w:p w:rsidR="009B00C7" w:rsidRPr="007C5160" w:rsidRDefault="009B00C7" w:rsidP="00221E98">
      <w:pPr>
        <w:pStyle w:val="Caption"/>
        <w:jc w:val="center"/>
      </w:pPr>
      <w:bookmarkStart w:id="203" w:name="_Toc510552671"/>
      <w:bookmarkStart w:id="204" w:name="_Toc510709005"/>
      <w:r w:rsidRPr="007C5160">
        <w:t xml:space="preserve">Figure </w:t>
      </w:r>
      <w:r w:rsidRPr="007C5160">
        <w:fldChar w:fldCharType="begin"/>
      </w:r>
      <w:r w:rsidRPr="007C5160">
        <w:instrText xml:space="preserve"> SEQ Figure \* ARABIC </w:instrText>
      </w:r>
      <w:r w:rsidRPr="007C5160">
        <w:fldChar w:fldCharType="separate"/>
      </w:r>
      <w:r w:rsidR="009E377D">
        <w:rPr>
          <w:noProof/>
        </w:rPr>
        <w:t>58</w:t>
      </w:r>
      <w:r w:rsidRPr="007C5160">
        <w:fldChar w:fldCharType="end"/>
      </w:r>
      <w:r w:rsidRPr="007C5160">
        <w:t xml:space="preserve"> WEKA Naive Bayes Output for Unprocessed Dataset</w:t>
      </w:r>
      <w:bookmarkEnd w:id="203"/>
      <w:bookmarkEnd w:id="204"/>
    </w:p>
    <w:p w:rsidR="009B00C7" w:rsidRPr="007C5160" w:rsidRDefault="009B00C7" w:rsidP="00221E98">
      <w:pPr>
        <w:keepNext/>
        <w:jc w:val="center"/>
      </w:pPr>
      <w:r w:rsidRPr="007C5160">
        <w:rPr>
          <w:noProof/>
          <w:lang w:eastAsia="en-GB"/>
        </w:rPr>
        <w:drawing>
          <wp:inline distT="0" distB="0" distL="0" distR="0" wp14:anchorId="46859DF8" wp14:editId="03CC4627">
            <wp:extent cx="5274310" cy="95250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274310" cy="952500"/>
                    </a:xfrm>
                    <a:prstGeom prst="rect">
                      <a:avLst/>
                    </a:prstGeom>
                  </pic:spPr>
                </pic:pic>
              </a:graphicData>
            </a:graphic>
          </wp:inline>
        </w:drawing>
      </w:r>
    </w:p>
    <w:p w:rsidR="009B00C7" w:rsidRPr="007C5160" w:rsidRDefault="009B00C7" w:rsidP="00221E98">
      <w:pPr>
        <w:pStyle w:val="Caption"/>
        <w:jc w:val="center"/>
      </w:pPr>
      <w:bookmarkStart w:id="205" w:name="_Toc510552672"/>
      <w:bookmarkStart w:id="206" w:name="_Toc510709006"/>
      <w:r w:rsidRPr="007C5160">
        <w:t xml:space="preserve">Figure </w:t>
      </w:r>
      <w:r w:rsidRPr="007C5160">
        <w:fldChar w:fldCharType="begin"/>
      </w:r>
      <w:r w:rsidRPr="007C5160">
        <w:instrText xml:space="preserve"> SEQ Figure \* ARABIC </w:instrText>
      </w:r>
      <w:r w:rsidRPr="007C5160">
        <w:fldChar w:fldCharType="separate"/>
      </w:r>
      <w:r w:rsidR="009E377D">
        <w:rPr>
          <w:noProof/>
        </w:rPr>
        <w:t>59</w:t>
      </w:r>
      <w:r w:rsidRPr="007C5160">
        <w:fldChar w:fldCharType="end"/>
      </w:r>
      <w:r w:rsidRPr="007C5160">
        <w:t xml:space="preserve"> WEKA Naive Bayes Class Accuracy for Unprocessed Dataset</w:t>
      </w:r>
      <w:bookmarkEnd w:id="205"/>
      <w:bookmarkEnd w:id="206"/>
    </w:p>
    <w:p w:rsidR="009B00C7" w:rsidRPr="007C5160" w:rsidRDefault="009B00C7" w:rsidP="00221E98">
      <w:pPr>
        <w:keepNext/>
        <w:jc w:val="center"/>
      </w:pPr>
      <w:r w:rsidRPr="007C5160">
        <w:rPr>
          <w:noProof/>
          <w:lang w:eastAsia="en-GB"/>
        </w:rPr>
        <w:drawing>
          <wp:inline distT="0" distB="0" distL="0" distR="0" wp14:anchorId="6B700A53" wp14:editId="41A533CF">
            <wp:extent cx="2190476" cy="847619"/>
            <wp:effectExtent l="0" t="0" r="63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190476" cy="847619"/>
                    </a:xfrm>
                    <a:prstGeom prst="rect">
                      <a:avLst/>
                    </a:prstGeom>
                  </pic:spPr>
                </pic:pic>
              </a:graphicData>
            </a:graphic>
          </wp:inline>
        </w:drawing>
      </w:r>
    </w:p>
    <w:p w:rsidR="009B00C7" w:rsidRPr="007C5160" w:rsidRDefault="009B00C7" w:rsidP="00221E98">
      <w:pPr>
        <w:pStyle w:val="Caption"/>
        <w:jc w:val="center"/>
      </w:pPr>
      <w:bookmarkStart w:id="207" w:name="_Toc510552673"/>
      <w:bookmarkStart w:id="208" w:name="_Toc510709007"/>
      <w:r w:rsidRPr="007C5160">
        <w:t xml:space="preserve">Figure </w:t>
      </w:r>
      <w:r w:rsidRPr="007C5160">
        <w:fldChar w:fldCharType="begin"/>
      </w:r>
      <w:r w:rsidRPr="007C5160">
        <w:instrText xml:space="preserve"> SEQ Figure \* ARABIC </w:instrText>
      </w:r>
      <w:r w:rsidRPr="007C5160">
        <w:fldChar w:fldCharType="separate"/>
      </w:r>
      <w:r w:rsidR="009E377D">
        <w:rPr>
          <w:noProof/>
        </w:rPr>
        <w:t>60</w:t>
      </w:r>
      <w:r w:rsidRPr="007C5160">
        <w:fldChar w:fldCharType="end"/>
      </w:r>
      <w:r w:rsidRPr="007C5160">
        <w:t xml:space="preserve"> WEKA Naive Bayes Confusion Matrix for Unprocessed Dataset</w:t>
      </w:r>
      <w:bookmarkEnd w:id="207"/>
      <w:bookmarkEnd w:id="208"/>
    </w:p>
    <w:p w:rsidR="009B00C7" w:rsidRPr="007C5160" w:rsidRDefault="00B16CB3" w:rsidP="00B16CB3">
      <w:pPr>
        <w:tabs>
          <w:tab w:val="left" w:pos="5580"/>
        </w:tabs>
        <w:ind w:left="0"/>
        <w:rPr>
          <w:lang w:val="en-IE"/>
        </w:rPr>
      </w:pPr>
      <w:r w:rsidRPr="007C5160">
        <w:rPr>
          <w:lang w:val="en-IE"/>
        </w:rPr>
        <w:t xml:space="preserve">Naive Bayes (NB) </w:t>
      </w:r>
      <w:r w:rsidR="004C101B" w:rsidRPr="007C5160">
        <w:rPr>
          <w:lang w:val="en-IE"/>
        </w:rPr>
        <w:t>again is sitting in th</w:t>
      </w:r>
      <w:r w:rsidR="00847096" w:rsidRPr="007C5160">
        <w:rPr>
          <w:lang w:val="en-IE"/>
        </w:rPr>
        <w:t>e middle of accuracy results when compared to</w:t>
      </w:r>
      <w:r w:rsidR="004C101B" w:rsidRPr="007C5160">
        <w:rPr>
          <w:lang w:val="en-IE"/>
        </w:rPr>
        <w:t xml:space="preserve"> the previous models outputs. For the unprocessed dataset it is showing a far more balanced misclassification rate, this can be seen by looking at the confusion matrix above. </w:t>
      </w:r>
      <w:r w:rsidR="00847096" w:rsidRPr="007C5160">
        <w:rPr>
          <w:lang w:val="en-IE"/>
        </w:rPr>
        <w:t xml:space="preserve">It is clear to see that the misclassification rate, while increasing where there is no presence of heart disease has decreased for the classification where there is a presence. </w:t>
      </w:r>
      <w:r w:rsidR="00E11AB3" w:rsidRPr="007C5160">
        <w:rPr>
          <w:lang w:val="en-IE"/>
        </w:rPr>
        <w:tab/>
      </w:r>
    </w:p>
    <w:p w:rsidR="009B00C7" w:rsidRPr="007C5160" w:rsidRDefault="009B00C7" w:rsidP="00320B5C">
      <w:pPr>
        <w:pStyle w:val="Heading3"/>
      </w:pPr>
      <w:bookmarkStart w:id="209" w:name="_Toc511165234"/>
      <w:r w:rsidRPr="007C5160">
        <w:lastRenderedPageBreak/>
        <w:t>Pre-processed Dataset Outputs Using a 10 fold Cross Validation</w:t>
      </w:r>
      <w:bookmarkEnd w:id="209"/>
    </w:p>
    <w:p w:rsidR="009B00C7" w:rsidRPr="007C5160" w:rsidRDefault="009B00C7" w:rsidP="00221E98">
      <w:pPr>
        <w:keepNext/>
        <w:ind w:left="0"/>
        <w:jc w:val="center"/>
      </w:pPr>
      <w:r w:rsidRPr="007C5160">
        <w:rPr>
          <w:noProof/>
          <w:lang w:eastAsia="en-GB"/>
        </w:rPr>
        <w:drawing>
          <wp:inline distT="0" distB="0" distL="0" distR="0" wp14:anchorId="13936D44" wp14:editId="56B043E0">
            <wp:extent cx="4457143" cy="1800000"/>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457143" cy="1800000"/>
                    </a:xfrm>
                    <a:prstGeom prst="rect">
                      <a:avLst/>
                    </a:prstGeom>
                  </pic:spPr>
                </pic:pic>
              </a:graphicData>
            </a:graphic>
          </wp:inline>
        </w:drawing>
      </w:r>
    </w:p>
    <w:p w:rsidR="006D1121" w:rsidRPr="007C5160" w:rsidRDefault="009B00C7" w:rsidP="00221E98">
      <w:pPr>
        <w:pStyle w:val="Caption"/>
        <w:jc w:val="center"/>
      </w:pPr>
      <w:bookmarkStart w:id="210" w:name="_Toc510552674"/>
      <w:bookmarkStart w:id="211" w:name="_Toc510709008"/>
      <w:r w:rsidRPr="007C5160">
        <w:t xml:space="preserve">Figure </w:t>
      </w:r>
      <w:r w:rsidRPr="007C5160">
        <w:fldChar w:fldCharType="begin"/>
      </w:r>
      <w:r w:rsidRPr="007C5160">
        <w:instrText xml:space="preserve"> SEQ Figure \* ARABIC </w:instrText>
      </w:r>
      <w:r w:rsidRPr="007C5160">
        <w:fldChar w:fldCharType="separate"/>
      </w:r>
      <w:r w:rsidR="009E377D">
        <w:rPr>
          <w:noProof/>
        </w:rPr>
        <w:t>61</w:t>
      </w:r>
      <w:r w:rsidRPr="007C5160">
        <w:fldChar w:fldCharType="end"/>
      </w:r>
      <w:r w:rsidR="00221E98" w:rsidRPr="007C5160">
        <w:t xml:space="preserve"> WEKA Naive Bayes Output for </w:t>
      </w:r>
      <w:r w:rsidRPr="007C5160">
        <w:t>Pre-processed Dataset</w:t>
      </w:r>
      <w:bookmarkEnd w:id="210"/>
      <w:bookmarkEnd w:id="211"/>
    </w:p>
    <w:p w:rsidR="00221E98" w:rsidRPr="007C5160" w:rsidRDefault="00221E98" w:rsidP="00221E98">
      <w:pPr>
        <w:keepNext/>
        <w:jc w:val="center"/>
      </w:pPr>
      <w:r w:rsidRPr="007C5160">
        <w:rPr>
          <w:noProof/>
          <w:lang w:eastAsia="en-GB"/>
        </w:rPr>
        <w:drawing>
          <wp:inline distT="0" distB="0" distL="0" distR="0" wp14:anchorId="4B469ED0" wp14:editId="55517F60">
            <wp:extent cx="5274310" cy="901700"/>
            <wp:effectExtent l="0" t="0" r="2540" b="0"/>
            <wp:docPr id="119680" name="Picture 1196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274310" cy="901700"/>
                    </a:xfrm>
                    <a:prstGeom prst="rect">
                      <a:avLst/>
                    </a:prstGeom>
                  </pic:spPr>
                </pic:pic>
              </a:graphicData>
            </a:graphic>
          </wp:inline>
        </w:drawing>
      </w:r>
    </w:p>
    <w:p w:rsidR="00221E98" w:rsidRPr="007C5160" w:rsidRDefault="00221E98" w:rsidP="00221E98">
      <w:pPr>
        <w:pStyle w:val="Caption"/>
        <w:jc w:val="center"/>
      </w:pPr>
      <w:bookmarkStart w:id="212" w:name="_Toc510552675"/>
      <w:bookmarkStart w:id="213" w:name="_Toc510709009"/>
      <w:r w:rsidRPr="007C5160">
        <w:t xml:space="preserve">Figure </w:t>
      </w:r>
      <w:r w:rsidRPr="007C5160">
        <w:fldChar w:fldCharType="begin"/>
      </w:r>
      <w:r w:rsidRPr="007C5160">
        <w:instrText xml:space="preserve"> SEQ Figure \* ARABIC </w:instrText>
      </w:r>
      <w:r w:rsidRPr="007C5160">
        <w:fldChar w:fldCharType="separate"/>
      </w:r>
      <w:r w:rsidR="009E377D">
        <w:rPr>
          <w:noProof/>
        </w:rPr>
        <w:t>62</w:t>
      </w:r>
      <w:r w:rsidRPr="007C5160">
        <w:fldChar w:fldCharType="end"/>
      </w:r>
      <w:r w:rsidRPr="007C5160">
        <w:t xml:space="preserve"> WEKA Naive Bayes Class Accuracy for Pre-processed Dataset</w:t>
      </w:r>
      <w:bookmarkEnd w:id="212"/>
      <w:bookmarkEnd w:id="213"/>
    </w:p>
    <w:p w:rsidR="00221E98" w:rsidRPr="007C5160" w:rsidRDefault="00221E98" w:rsidP="00221E98">
      <w:pPr>
        <w:keepNext/>
        <w:jc w:val="center"/>
      </w:pPr>
      <w:r w:rsidRPr="007C5160">
        <w:rPr>
          <w:noProof/>
          <w:lang w:eastAsia="en-GB"/>
        </w:rPr>
        <w:drawing>
          <wp:inline distT="0" distB="0" distL="0" distR="0" wp14:anchorId="24CDE87C" wp14:editId="79CC2737">
            <wp:extent cx="2200000" cy="876190"/>
            <wp:effectExtent l="0" t="0" r="0" b="635"/>
            <wp:docPr id="119681" name="Picture 119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2200000" cy="876190"/>
                    </a:xfrm>
                    <a:prstGeom prst="rect">
                      <a:avLst/>
                    </a:prstGeom>
                  </pic:spPr>
                </pic:pic>
              </a:graphicData>
            </a:graphic>
          </wp:inline>
        </w:drawing>
      </w:r>
    </w:p>
    <w:p w:rsidR="00A006C6" w:rsidRPr="007C5160" w:rsidRDefault="00221E98" w:rsidP="004C101B">
      <w:pPr>
        <w:pStyle w:val="Caption"/>
        <w:jc w:val="center"/>
      </w:pPr>
      <w:bookmarkStart w:id="214" w:name="_Toc510552676"/>
      <w:bookmarkStart w:id="215" w:name="_Toc510709010"/>
      <w:r w:rsidRPr="007C5160">
        <w:t xml:space="preserve">Figure </w:t>
      </w:r>
      <w:r w:rsidRPr="007C5160">
        <w:fldChar w:fldCharType="begin"/>
      </w:r>
      <w:r w:rsidRPr="007C5160">
        <w:instrText xml:space="preserve"> SEQ Figure \* ARABIC </w:instrText>
      </w:r>
      <w:r w:rsidRPr="007C5160">
        <w:fldChar w:fldCharType="separate"/>
      </w:r>
      <w:r w:rsidR="009E377D">
        <w:rPr>
          <w:noProof/>
        </w:rPr>
        <w:t>63</w:t>
      </w:r>
      <w:r w:rsidRPr="007C5160">
        <w:fldChar w:fldCharType="end"/>
      </w:r>
      <w:r w:rsidRPr="007C5160">
        <w:t xml:space="preserve"> WEKA Naive Bayes Confusion Matrix for Pre-processed Dataset</w:t>
      </w:r>
      <w:bookmarkEnd w:id="214"/>
      <w:bookmarkEnd w:id="215"/>
    </w:p>
    <w:p w:rsidR="004C101B" w:rsidRPr="007C5160" w:rsidRDefault="004C101B" w:rsidP="00320B5C">
      <w:pPr>
        <w:ind w:left="0"/>
      </w:pPr>
      <w:r w:rsidRPr="007C5160">
        <w:t>The balance in the incorrectly classified cases for the unprocessed dataset is not present in the pre-processed dataset, instead the output for NB for the pre-processed dataset bears more resemblance to that of the LDA and RF model outputs only minor variation in the overall accuracy for the prediction.</w:t>
      </w:r>
    </w:p>
    <w:p w:rsidR="004C447B" w:rsidRPr="007C5160" w:rsidRDefault="004C447B" w:rsidP="00320B5C"/>
    <w:p w:rsidR="004C447B" w:rsidRPr="007C5160" w:rsidRDefault="004C447B" w:rsidP="004C447B">
      <w:pPr>
        <w:rPr>
          <w:lang w:val="en-IE"/>
        </w:rPr>
      </w:pPr>
    </w:p>
    <w:p w:rsidR="004C101B" w:rsidRPr="007C5160" w:rsidRDefault="004C101B" w:rsidP="00320B5C">
      <w:pPr>
        <w:pStyle w:val="Heading2"/>
      </w:pPr>
      <w:bookmarkStart w:id="216" w:name="_Toc511165235"/>
      <w:r w:rsidRPr="007C5160">
        <w:lastRenderedPageBreak/>
        <w:t>WEKA Test Findings</w:t>
      </w:r>
      <w:bookmarkEnd w:id="216"/>
      <w:r w:rsidRPr="007C5160">
        <w:t xml:space="preserve"> </w:t>
      </w:r>
    </w:p>
    <w:p w:rsidR="00A006C6" w:rsidRPr="007C5160" w:rsidRDefault="00157242" w:rsidP="00320B5C">
      <w:pPr>
        <w:ind w:left="0"/>
      </w:pPr>
      <w:r w:rsidRPr="007C5160">
        <w:t>After testing both datasets there is no real significant difference in the overall prediction accuracy, there are some cases where the model showed a slight increase in accuracy. This</w:t>
      </w:r>
      <w:r w:rsidR="008D7BF5">
        <w:t>,</w:t>
      </w:r>
      <w:r w:rsidRPr="007C5160">
        <w:t xml:space="preserve"> in most case</w:t>
      </w:r>
      <w:r w:rsidR="00465757">
        <w:t>s</w:t>
      </w:r>
      <w:r w:rsidR="008D7BF5">
        <w:t>,</w:t>
      </w:r>
      <w:r w:rsidR="00465757">
        <w:t xml:space="preserve"> </w:t>
      </w:r>
      <w:r w:rsidRPr="007C5160">
        <w:t>was over shadowed by the number of incorrectly classified cases where there was a presence of heart disease.</w:t>
      </w:r>
    </w:p>
    <w:p w:rsidR="00157242" w:rsidRPr="007C5160" w:rsidRDefault="00157242" w:rsidP="00320B5C">
      <w:pPr>
        <w:ind w:left="0"/>
      </w:pPr>
      <w:r w:rsidRPr="007C5160">
        <w:t>For this project that may be the deciding factor as the system aims to identify cases that would have a higher probability of having heart disease. But while this is only one factor that needs consideration, there is the factor of which has the leas deviance in the results from the pre-processed and unprocessed datasets. This then highlight</w:t>
      </w:r>
      <w:r w:rsidR="004C447B" w:rsidRPr="007C5160">
        <w:t>s</w:t>
      </w:r>
      <w:r w:rsidRPr="007C5160">
        <w:t xml:space="preserve"> th</w:t>
      </w:r>
      <w:r w:rsidR="004C447B" w:rsidRPr="007C5160">
        <w:t>e LR model as that has the smallest distance in the classification errors for both datasets.</w:t>
      </w:r>
    </w:p>
    <w:p w:rsidR="001B59AF" w:rsidRPr="007C5160" w:rsidRDefault="001B59AF" w:rsidP="00320B5C">
      <w:pPr>
        <w:ind w:left="0"/>
      </w:pPr>
      <w:r w:rsidRPr="007C5160">
        <w:t xml:space="preserve">What this has shown is just how powerful WEKA can be, it also provide an in depth look into the output for some of the models that could be used for a project with ML. </w:t>
      </w:r>
      <w:r w:rsidR="004C447B" w:rsidRPr="007C5160">
        <w:t>The selected model for this project will be the LR model, this will be implemented in python using Scikit-Learn to see if the accuracy can be increased using only the best selected features</w:t>
      </w:r>
      <w:r w:rsidRPr="007C5160">
        <w:t xml:space="preserve">. </w:t>
      </w:r>
    </w:p>
    <w:p w:rsidR="00DE1EBE" w:rsidRPr="007C5160" w:rsidRDefault="001B59AF" w:rsidP="00320B5C">
      <w:pPr>
        <w:ind w:left="0"/>
      </w:pPr>
      <w:r w:rsidRPr="007C5160">
        <w:t xml:space="preserve">As there is no real difference in the outputs for either dataset the next section of this document covers the data quality report for both datasets. After </w:t>
      </w:r>
      <w:r w:rsidR="00CC39B1" w:rsidRPr="007C5160">
        <w:t>the research conducted at this stage of the project the unprocessed dataset is going to be dropped as there is not a</w:t>
      </w:r>
      <w:r w:rsidRPr="007C5160">
        <w:t xml:space="preserve"> </w:t>
      </w:r>
      <w:r w:rsidR="00CC39B1" w:rsidRPr="007C5160">
        <w:t>significant enough difference in the outputs to retain both</w:t>
      </w:r>
      <w:r w:rsidRPr="007C5160">
        <w:t>.</w:t>
      </w:r>
    </w:p>
    <w:p w:rsidR="00CC39B1" w:rsidRDefault="00CC39B1" w:rsidP="00320B5C">
      <w:pPr>
        <w:ind w:left="0"/>
      </w:pPr>
      <w:r w:rsidRPr="007C5160">
        <w:t>For the reason that it has some more instances in the dataset the pre-processed d</w:t>
      </w:r>
      <w:r w:rsidR="00DE1EBE" w:rsidRPr="007C5160">
        <w:t xml:space="preserve">ataset is going to be retained. </w:t>
      </w:r>
      <w:r w:rsidRPr="007C5160">
        <w:t>This and the fact that the figures when closely examined, show that it has slightly more accurate outputs for most</w:t>
      </w:r>
      <w:r w:rsidR="00DE1EBE" w:rsidRPr="007C5160">
        <w:t xml:space="preserve"> of the</w:t>
      </w:r>
      <w:r w:rsidRPr="007C5160">
        <w:t xml:space="preserve"> models. </w:t>
      </w:r>
    </w:p>
    <w:p w:rsidR="001E4564" w:rsidRPr="007C5160" w:rsidRDefault="00465757" w:rsidP="00320B5C">
      <w:pPr>
        <w:ind w:left="0"/>
      </w:pPr>
      <w:r>
        <w:t>While the SVM model was the most accurate during the testing phase it had some inconsistencies in the outputs</w:t>
      </w:r>
      <w:r w:rsidR="001E4564">
        <w:t xml:space="preserve">. The LR model while being half a percent less accurate then the SVM, it did produce a more consistent output regardless of the amount of data used for training the model. </w:t>
      </w:r>
    </w:p>
    <w:p w:rsidR="004C447B" w:rsidRPr="007C5160" w:rsidRDefault="001B59AF" w:rsidP="00157242">
      <w:r w:rsidRPr="007C5160">
        <w:t xml:space="preserve"> </w:t>
      </w:r>
    </w:p>
    <w:p w:rsidR="006F7C17" w:rsidRPr="007C5160" w:rsidRDefault="00CB0EF5" w:rsidP="00320B5C">
      <w:pPr>
        <w:pStyle w:val="Heading1"/>
      </w:pPr>
      <w:bookmarkStart w:id="217" w:name="_Toc511165236"/>
      <w:r w:rsidRPr="007C5160">
        <w:lastRenderedPageBreak/>
        <w:t xml:space="preserve">Scikit-Learn </w:t>
      </w:r>
      <w:r w:rsidR="006F7C17" w:rsidRPr="007C5160">
        <w:t>Outputs</w:t>
      </w:r>
      <w:bookmarkEnd w:id="217"/>
      <w:r w:rsidR="00811773" w:rsidRPr="007C5160">
        <w:tab/>
      </w:r>
    </w:p>
    <w:p w:rsidR="007A120B" w:rsidRPr="007C5160" w:rsidRDefault="00CB0EF5" w:rsidP="00320B5C">
      <w:pPr>
        <w:pStyle w:val="Heading2"/>
      </w:pPr>
      <w:bookmarkStart w:id="218" w:name="_Toc511165237"/>
      <w:r>
        <w:t xml:space="preserve">Logistic Regression </w:t>
      </w:r>
      <w:r w:rsidR="007A120B" w:rsidRPr="007C5160">
        <w:t>Outputs</w:t>
      </w:r>
      <w:bookmarkEnd w:id="218"/>
    </w:p>
    <w:p w:rsidR="00DE1EBE" w:rsidRPr="007C5160" w:rsidRDefault="00C2385C" w:rsidP="00320B5C">
      <w:pPr>
        <w:ind w:left="0"/>
      </w:pPr>
      <w:r w:rsidRPr="007C5160">
        <w:t xml:space="preserve">Now the data has been plotted there are a number of </w:t>
      </w:r>
      <w:r w:rsidR="001C1024" w:rsidRPr="007C5160">
        <w:t>ML</w:t>
      </w:r>
      <w:r w:rsidRPr="007C5160">
        <w:t xml:space="preserve"> models that can be applied to the dataset in order to make a prediction for the presence of heart disease</w:t>
      </w:r>
      <w:r w:rsidR="004466B9" w:rsidRPr="007C5160">
        <w:t xml:space="preserve">, for this </w:t>
      </w:r>
      <w:r w:rsidR="00DE1EBE" w:rsidRPr="007C5160">
        <w:t>project not all will be explored</w:t>
      </w:r>
      <w:r w:rsidR="004466B9" w:rsidRPr="007C5160">
        <w:t>.</w:t>
      </w:r>
      <w:r w:rsidR="00E71E60" w:rsidRPr="007C5160">
        <w:t xml:space="preserve"> </w:t>
      </w:r>
    </w:p>
    <w:p w:rsidR="00DE1EBE" w:rsidRPr="007C5160" w:rsidRDefault="00E71E60" w:rsidP="00320B5C">
      <w:pPr>
        <w:ind w:left="0"/>
      </w:pPr>
      <w:r w:rsidRPr="007C5160">
        <w:t xml:space="preserve">The complete dataset was split into a training and testing set, with a 75/25 split. This is done so that the testing data is new to the model and will provide a less biased result on comparison with training and testing the model with the same data. </w:t>
      </w:r>
    </w:p>
    <w:p w:rsidR="004013C5" w:rsidRPr="007C5160" w:rsidRDefault="00E71E60" w:rsidP="00320B5C">
      <w:pPr>
        <w:ind w:left="0"/>
      </w:pPr>
      <w:r w:rsidRPr="007C5160">
        <w:t xml:space="preserve">There </w:t>
      </w:r>
      <w:r w:rsidR="004906A5" w:rsidRPr="007C5160">
        <w:t>is a function in the Scik</w:t>
      </w:r>
      <w:r w:rsidRPr="007C5160">
        <w:t>it</w:t>
      </w:r>
      <w:r w:rsidR="004906A5" w:rsidRPr="007C5160">
        <w:t>-</w:t>
      </w:r>
      <w:r w:rsidRPr="007C5160">
        <w:t>learn for doing a training and testing split of data</w:t>
      </w:r>
      <w:r w:rsidR="004906A5" w:rsidRPr="007C5160">
        <w:t xml:space="preserve">, using this method there is no need to split the dataset before loading the data into a data frame as the function will read in the complete dataset and split it before fitting the model. </w:t>
      </w:r>
      <w:r w:rsidR="00DE1EBE" w:rsidRPr="007C5160">
        <w:t xml:space="preserve">For testing </w:t>
      </w:r>
      <w:r w:rsidR="00087C88" w:rsidRPr="007C5160">
        <w:t>purposes</w:t>
      </w:r>
      <w:r w:rsidR="00DE1EBE" w:rsidRPr="007C5160">
        <w:t xml:space="preserve"> the dataset will be split using a script and the subsets of the dataset will all be tested as too will the </w:t>
      </w:r>
      <w:r w:rsidR="00087C88" w:rsidRPr="007C5160">
        <w:t>Scikit</w:t>
      </w:r>
      <w:r w:rsidR="00DE1EBE" w:rsidRPr="007C5160">
        <w:t>-Learn train, test split function.</w:t>
      </w:r>
    </w:p>
    <w:p w:rsidR="00DE1EBE" w:rsidRPr="007C5160" w:rsidRDefault="004525BF" w:rsidP="00320B5C">
      <w:pPr>
        <w:ind w:left="0"/>
      </w:pPr>
      <w:r w:rsidRPr="007C5160">
        <w:t xml:space="preserve">Having randomly split the dataset into the 75/25 training and testing files using a python script, the training data was loaded </w:t>
      </w:r>
      <w:r w:rsidR="00F01175" w:rsidRPr="007C5160">
        <w:t>into a</w:t>
      </w:r>
      <w:r w:rsidR="00DE1EBE" w:rsidRPr="007C5160">
        <w:t>n LR model using a</w:t>
      </w:r>
      <w:r w:rsidR="00F01175" w:rsidRPr="007C5160">
        <w:t xml:space="preserve"> L</w:t>
      </w:r>
      <w:r w:rsidR="004924B1" w:rsidRPr="007C5160">
        <w:t>asso regression</w:t>
      </w:r>
      <w:r w:rsidR="00DE1EBE" w:rsidRPr="007C5160">
        <w:t>, there is a brief overview of what Lasso Regression is below</w:t>
      </w:r>
      <w:r w:rsidRPr="007C5160">
        <w:t>.</w:t>
      </w:r>
      <w:r w:rsidR="00F01175" w:rsidRPr="007C5160">
        <w:t xml:space="preserve"> </w:t>
      </w:r>
    </w:p>
    <w:p w:rsidR="00DE1EBE" w:rsidRPr="007C5160" w:rsidRDefault="00DE1EBE" w:rsidP="00320B5C">
      <w:pPr>
        <w:pStyle w:val="Heading3"/>
      </w:pPr>
      <w:bookmarkStart w:id="219" w:name="_Toc511165238"/>
      <w:r w:rsidRPr="007C5160">
        <w:t>Lasso Regression</w:t>
      </w:r>
      <w:bookmarkEnd w:id="219"/>
    </w:p>
    <w:p w:rsidR="00F01175" w:rsidRPr="007C5160" w:rsidRDefault="00F01175" w:rsidP="00320B5C">
      <w:pPr>
        <w:ind w:left="0"/>
      </w:pPr>
      <w:r w:rsidRPr="007C5160">
        <w:t>Lasso regression is a form</w:t>
      </w:r>
      <w:r w:rsidR="001672D2" w:rsidRPr="007C5160">
        <w:t xml:space="preserve"> of </w:t>
      </w:r>
      <w:r w:rsidR="002C26D5" w:rsidRPr="007C5160">
        <w:t>LR</w:t>
      </w:r>
      <w:r w:rsidRPr="007C5160">
        <w:t xml:space="preserve"> that uses shrinkage, this</w:t>
      </w:r>
      <w:r w:rsidR="001672D2" w:rsidRPr="007C5160">
        <w:t xml:space="preserve"> is where data</w:t>
      </w:r>
      <w:r w:rsidRPr="007C5160">
        <w:t xml:space="preserve"> values are shrunk towards</w:t>
      </w:r>
      <w:r w:rsidR="001672D2" w:rsidRPr="007C5160">
        <w:t xml:space="preserve"> the mean.</w:t>
      </w:r>
      <w:r w:rsidRPr="007C5160">
        <w:t xml:space="preserve"> “LASSO” or Least Absolute Shrinkage and Selection Operator</w:t>
      </w:r>
      <w:r w:rsidR="004924B1" w:rsidRPr="007C5160">
        <w:t>, this</w:t>
      </w:r>
      <w:r w:rsidRPr="007C5160">
        <w:t xml:space="preserve"> procedure promotes simple</w:t>
      </w:r>
      <w:r w:rsidR="001672D2" w:rsidRPr="007C5160">
        <w:t xml:space="preserve"> models</w:t>
      </w:r>
      <w:r w:rsidRPr="007C5160">
        <w:t>. This</w:t>
      </w:r>
      <w:r w:rsidR="001672D2" w:rsidRPr="007C5160">
        <w:t xml:space="preserve"> type of regression is well-suited for models</w:t>
      </w:r>
      <w:r w:rsidRPr="007C5160">
        <w:t xml:space="preserve"> where</w:t>
      </w:r>
      <w:r w:rsidR="001672D2" w:rsidRPr="007C5160">
        <w:t xml:space="preserve"> you want to automate c</w:t>
      </w:r>
      <w:r w:rsidRPr="007C5160">
        <w:t xml:space="preserve">ertain parts of model selection, such as </w:t>
      </w:r>
      <w:r w:rsidR="001672D2" w:rsidRPr="007C5160">
        <w:t>variable s</w:t>
      </w:r>
      <w:r w:rsidRPr="007C5160">
        <w:t>election or parameter elimination</w:t>
      </w:r>
      <w:r w:rsidRPr="007C5160">
        <w:fldChar w:fldCharType="begin"/>
      </w:r>
      <w:r w:rsidR="00B83727">
        <w:instrText xml:space="preserve"> ADDIN ZOTERO_ITEM CSL_CITATION {"citationID":"KcmrIWLV","properties":{"formattedCitation":"(52)","plainCitation":"(52)","noteIndex":0},"citationItems":[{"id":219,"uris":["http://zotero.org/users/4426165/items/S36EG6HB"],"uri":["http://zotero.org/users/4426165/items/S36EG6HB"],"itemData":{"id":219,"type":"post-weblog","title":"A Complete Tutorial on Ridge and Lasso Regression in Python","container-title":"Analytics Vidhya","abstract":"Here is a complete tutorial on the regularization techniques of ridge and lasso regression to prevent overfitting in prediction in python","URL":"https://www.analyticsvidhya.com/blog/2016/01/complete-tutorial-ridge-lasso-regression-python/","issued":{"date-parts":[["2016",1,28]]},"accessed":{"date-parts":[["2018",3,20]]}}}],"schema":"https://github.com/citation-style-language/schema/raw/master/csl-citation.json"} </w:instrText>
      </w:r>
      <w:r w:rsidRPr="007C5160">
        <w:fldChar w:fldCharType="separate"/>
      </w:r>
      <w:r w:rsidR="00B83727" w:rsidRPr="00B83727">
        <w:t>(52)</w:t>
      </w:r>
      <w:r w:rsidRPr="007C5160">
        <w:fldChar w:fldCharType="end"/>
      </w:r>
      <w:r w:rsidRPr="007C5160">
        <w:t xml:space="preserve">. </w:t>
      </w:r>
    </w:p>
    <w:p w:rsidR="004924B1" w:rsidRPr="007C5160" w:rsidRDefault="001672D2" w:rsidP="00320B5C">
      <w:pPr>
        <w:ind w:left="0"/>
        <w:rPr>
          <w:color w:val="000000" w:themeColor="text1"/>
        </w:rPr>
      </w:pPr>
      <w:r w:rsidRPr="007C5160">
        <w:t>L1 Regularization</w:t>
      </w:r>
      <w:r w:rsidR="00F01175" w:rsidRPr="007C5160">
        <w:t xml:space="preserve"> </w:t>
      </w:r>
      <w:r w:rsidRPr="007C5160">
        <w:t>Lasso regression performs L1 regularization,</w:t>
      </w:r>
      <w:r w:rsidR="007243D1" w:rsidRPr="007C5160">
        <w:t xml:space="preserve"> </w:t>
      </w:r>
      <w:r w:rsidRPr="007C5160">
        <w:t xml:space="preserve">which adds a penalty equal to the absolute value of the magnitude of </w:t>
      </w:r>
      <w:r w:rsidR="007243D1" w:rsidRPr="007C5160">
        <w:t xml:space="preserve">the coefficients. </w:t>
      </w:r>
      <w:r w:rsidRPr="007C5160">
        <w:t>This can result in sparse models</w:t>
      </w:r>
      <w:r w:rsidR="007243D1" w:rsidRPr="007C5160">
        <w:t>,</w:t>
      </w:r>
      <w:r w:rsidRPr="007C5160">
        <w:t xml:space="preserve"> with</w:t>
      </w:r>
      <w:r w:rsidR="007243D1" w:rsidRPr="007C5160">
        <w:t xml:space="preserve"> very few coefficients. It can cause other strange things to happen also, some coefficients may</w:t>
      </w:r>
      <w:r w:rsidRPr="007C5160">
        <w:t xml:space="preserve"> become zero and</w:t>
      </w:r>
      <w:r w:rsidR="007243D1" w:rsidRPr="007C5160">
        <w:t xml:space="preserve"> then get eliminated from the model. Greater </w:t>
      </w:r>
      <w:r w:rsidRPr="007C5160">
        <w:t>penalties</w:t>
      </w:r>
      <w:r w:rsidR="007243D1" w:rsidRPr="007C5160">
        <w:t xml:space="preserve"> will result</w:t>
      </w:r>
      <w:r w:rsidRPr="007C5160">
        <w:t xml:space="preserve"> in co</w:t>
      </w:r>
      <w:r w:rsidR="007243D1" w:rsidRPr="007C5160">
        <w:t>efficient values closer to zero.</w:t>
      </w:r>
      <w:r w:rsidRPr="007C5160">
        <w:t xml:space="preserve"> </w:t>
      </w:r>
      <w:r w:rsidR="007243D1" w:rsidRPr="007C5160">
        <w:t xml:space="preserve">Then there is </w:t>
      </w:r>
      <w:r w:rsidRPr="007C5160">
        <w:t>L2 regularization</w:t>
      </w:r>
      <w:r w:rsidR="007243D1" w:rsidRPr="007C5160">
        <w:t>, this</w:t>
      </w:r>
      <w:r w:rsidRPr="007C5160">
        <w:t xml:space="preserve"> doesn’t result in elimination of coefficients or sparse models.</w:t>
      </w:r>
      <w:r w:rsidR="007243D1" w:rsidRPr="007C5160">
        <w:t xml:space="preserve"> Instead it</w:t>
      </w:r>
      <w:r w:rsidRPr="007C5160">
        <w:t xml:space="preserve"> makes the </w:t>
      </w:r>
      <w:r w:rsidRPr="007C5160">
        <w:lastRenderedPageBreak/>
        <w:t xml:space="preserve">Lasso </w:t>
      </w:r>
      <w:r w:rsidR="007243D1" w:rsidRPr="007C5160">
        <w:t>far easier to interpret than</w:t>
      </w:r>
      <w:r w:rsidRPr="007C5160">
        <w:t xml:space="preserve"> Ridge</w:t>
      </w:r>
      <w:r w:rsidR="007243D1" w:rsidRPr="007C5160">
        <w:fldChar w:fldCharType="begin"/>
      </w:r>
      <w:r w:rsidR="00B83727">
        <w:instrText xml:space="preserve"> ADDIN ZOTERO_ITEM CSL_CITATION {"citationID":"AsILeslx","properties":{"formattedCitation":"(52)","plainCitation":"(52)","noteIndex":0},"citationItems":[{"id":219,"uris":["http://zotero.org/users/4426165/items/S36EG6HB"],"uri":["http://zotero.org/users/4426165/items/S36EG6HB"],"itemData":{"id":219,"type":"post-weblog","title":"A Complete Tutorial on Ridge and Lasso Regression in Python","container-title":"Analytics Vidhya","abstract":"Here is a complete tutorial on the regularization techniques of ridge and lasso regression to prevent overfitting in prediction in python","URL":"https://www.analyticsvidhya.com/blog/2016/01/complete-tutorial-ridge-lasso-regression-python/","issued":{"date-parts":[["2016",1,28]]},"accessed":{"date-parts":[["2018",3,20]]}}}],"schema":"https://github.com/citation-style-language/schema/raw/master/csl-citation.json"} </w:instrText>
      </w:r>
      <w:r w:rsidR="007243D1" w:rsidRPr="007C5160">
        <w:fldChar w:fldCharType="separate"/>
      </w:r>
      <w:r w:rsidR="00B83727" w:rsidRPr="00B83727">
        <w:t>(52)</w:t>
      </w:r>
      <w:r w:rsidR="007243D1" w:rsidRPr="007C5160">
        <w:fldChar w:fldCharType="end"/>
      </w:r>
      <w:r w:rsidRPr="007C5160">
        <w:t>.</w:t>
      </w:r>
      <w:r w:rsidR="004525BF" w:rsidRPr="007C5160">
        <w:t xml:space="preserve"> </w:t>
      </w:r>
      <w:r w:rsidR="0047526C" w:rsidRPr="007C5160">
        <w:t>This is a part of the logistic regression process.</w:t>
      </w:r>
      <w:r w:rsidR="004924B1" w:rsidRPr="007C5160">
        <w:t xml:space="preserve"> </w:t>
      </w:r>
      <w:r w:rsidR="004924B1" w:rsidRPr="007C5160">
        <w:rPr>
          <w:color w:val="000000" w:themeColor="text1"/>
        </w:rPr>
        <w:t>The next section covers the outputs of a logistic regression model using S</w:t>
      </w:r>
      <w:r w:rsidR="0047526C" w:rsidRPr="007C5160">
        <w:rPr>
          <w:color w:val="000000" w:themeColor="text1"/>
        </w:rPr>
        <w:t>c</w:t>
      </w:r>
      <w:r w:rsidR="004924B1" w:rsidRPr="007C5160">
        <w:rPr>
          <w:color w:val="000000" w:themeColor="text1"/>
        </w:rPr>
        <w:t xml:space="preserve">ikit-Learn and statsmodels. </w:t>
      </w:r>
      <w:r w:rsidR="0047526C" w:rsidRPr="007C5160">
        <w:rPr>
          <w:color w:val="000000" w:themeColor="text1"/>
        </w:rPr>
        <w:t xml:space="preserve">In </w:t>
      </w:r>
      <w:r w:rsidR="004924B1" w:rsidRPr="007C5160">
        <w:rPr>
          <w:color w:val="000000" w:themeColor="text1"/>
        </w:rPr>
        <w:t>Scikit-learn it is possible to</w:t>
      </w:r>
      <w:r w:rsidR="0047526C" w:rsidRPr="007C5160">
        <w:rPr>
          <w:color w:val="000000" w:themeColor="text1"/>
        </w:rPr>
        <w:t xml:space="preserve"> specify</w:t>
      </w:r>
      <w:r w:rsidR="004924B1" w:rsidRPr="007C5160">
        <w:rPr>
          <w:color w:val="000000" w:themeColor="text1"/>
        </w:rPr>
        <w:t xml:space="preserve"> a</w:t>
      </w:r>
      <w:r w:rsidR="0047526C" w:rsidRPr="007C5160">
        <w:rPr>
          <w:color w:val="000000" w:themeColor="text1"/>
        </w:rPr>
        <w:t xml:space="preserve"> penalty</w:t>
      </w:r>
      <w:r w:rsidR="004924B1" w:rsidRPr="007C5160">
        <w:rPr>
          <w:color w:val="000000" w:themeColor="text1"/>
        </w:rPr>
        <w:t xml:space="preserve"> </w:t>
      </w:r>
      <w:r w:rsidR="0047526C" w:rsidRPr="007C5160">
        <w:rPr>
          <w:color w:val="000000" w:themeColor="text1"/>
        </w:rPr>
        <w:t>=</w:t>
      </w:r>
      <w:r w:rsidR="004924B1" w:rsidRPr="007C5160">
        <w:rPr>
          <w:color w:val="000000" w:themeColor="text1"/>
        </w:rPr>
        <w:t xml:space="preserve"> l1</w:t>
      </w:r>
      <w:r w:rsidR="0047526C" w:rsidRPr="007C5160">
        <w:rPr>
          <w:color w:val="000000" w:themeColor="text1"/>
        </w:rPr>
        <w:t xml:space="preserve"> or penalty</w:t>
      </w:r>
      <w:r w:rsidR="004924B1" w:rsidRPr="007C5160">
        <w:rPr>
          <w:color w:val="000000" w:themeColor="text1"/>
        </w:rPr>
        <w:t xml:space="preserve"> </w:t>
      </w:r>
      <w:r w:rsidR="0047526C" w:rsidRPr="007C5160">
        <w:rPr>
          <w:color w:val="000000" w:themeColor="text1"/>
        </w:rPr>
        <w:t>=</w:t>
      </w:r>
      <w:r w:rsidR="004924B1" w:rsidRPr="007C5160">
        <w:rPr>
          <w:color w:val="000000" w:themeColor="text1"/>
        </w:rPr>
        <w:t xml:space="preserve"> l2 with a corresponding</w:t>
      </w:r>
      <w:r w:rsidR="0047526C" w:rsidRPr="007C5160">
        <w:rPr>
          <w:color w:val="000000" w:themeColor="text1"/>
        </w:rPr>
        <w:t xml:space="preserve"> C=c</w:t>
      </w:r>
      <w:r w:rsidR="004924B1" w:rsidRPr="007C5160">
        <w:rPr>
          <w:color w:val="000000" w:themeColor="text1"/>
        </w:rPr>
        <w:t xml:space="preserve"> value. This is the inverse of the </w:t>
      </w:r>
      <w:r w:rsidR="0047526C" w:rsidRPr="007C5160">
        <w:rPr>
          <w:color w:val="000000" w:themeColor="text1"/>
        </w:rPr>
        <w:t>of the regularization strength.</w:t>
      </w:r>
    </w:p>
    <w:p w:rsidR="00B93337" w:rsidRPr="007C5160" w:rsidRDefault="00B93337" w:rsidP="00320B5C">
      <w:pPr>
        <w:keepNext/>
        <w:ind w:left="0"/>
        <w:jc w:val="center"/>
      </w:pPr>
      <w:r w:rsidRPr="007C5160">
        <w:rPr>
          <w:noProof/>
          <w:lang w:eastAsia="en-GB"/>
        </w:rPr>
        <w:drawing>
          <wp:inline distT="0" distB="0" distL="0" distR="0" wp14:anchorId="42F8A632" wp14:editId="580C979E">
            <wp:extent cx="2482702" cy="3021759"/>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2504424" cy="3048198"/>
                    </a:xfrm>
                    <a:prstGeom prst="rect">
                      <a:avLst/>
                    </a:prstGeom>
                  </pic:spPr>
                </pic:pic>
              </a:graphicData>
            </a:graphic>
          </wp:inline>
        </w:drawing>
      </w:r>
    </w:p>
    <w:p w:rsidR="00B93337" w:rsidRPr="007C5160" w:rsidRDefault="00B93337" w:rsidP="00320B5C">
      <w:pPr>
        <w:pStyle w:val="Caption"/>
        <w:ind w:left="0"/>
        <w:jc w:val="center"/>
      </w:pPr>
      <w:bookmarkStart w:id="220" w:name="_Toc508918065"/>
      <w:bookmarkStart w:id="221" w:name="_Toc510552677"/>
      <w:bookmarkStart w:id="222" w:name="_Toc510709011"/>
      <w:r w:rsidRPr="007C5160">
        <w:t xml:space="preserve">Figure </w:t>
      </w:r>
      <w:r w:rsidRPr="007C5160">
        <w:fldChar w:fldCharType="begin"/>
      </w:r>
      <w:r w:rsidRPr="007C5160">
        <w:instrText xml:space="preserve"> SEQ Figure \* ARABIC </w:instrText>
      </w:r>
      <w:r w:rsidRPr="007C5160">
        <w:fldChar w:fldCharType="separate"/>
      </w:r>
      <w:r w:rsidR="009E377D">
        <w:rPr>
          <w:noProof/>
        </w:rPr>
        <w:t>64</w:t>
      </w:r>
      <w:r w:rsidRPr="007C5160">
        <w:fldChar w:fldCharType="end"/>
      </w:r>
      <w:r w:rsidRPr="007C5160">
        <w:t xml:space="preserve"> Logistic Regression coefficients for the features</w:t>
      </w:r>
      <w:bookmarkEnd w:id="220"/>
      <w:bookmarkEnd w:id="221"/>
      <w:bookmarkEnd w:id="222"/>
    </w:p>
    <w:p w:rsidR="00E50DF1" w:rsidRDefault="00B93337" w:rsidP="00320B5C">
      <w:pPr>
        <w:ind w:left="0"/>
      </w:pPr>
      <w:r w:rsidRPr="007C5160">
        <w:t>The coefficients from the output</w:t>
      </w:r>
      <w:r w:rsidR="0019171C">
        <w:t xml:space="preserve"> are far from</w:t>
      </w:r>
      <w:r w:rsidRPr="007C5160">
        <w:t xml:space="preserve"> intuitive to most people</w:t>
      </w:r>
      <w:r w:rsidR="0019171C">
        <w:t>,</w:t>
      </w:r>
      <w:r w:rsidRPr="007C5160">
        <w:t xml:space="preserve"> that is why they are sometimes change to odds ratios</w:t>
      </w:r>
      <w:r w:rsidR="001B4A20">
        <w:t xml:space="preserve"> or vice versa</w:t>
      </w:r>
      <w:r w:rsidR="00E50DF1">
        <w:t>. This is possible as</w:t>
      </w:r>
      <w:r w:rsidRPr="007C5160">
        <w:t xml:space="preserve"> the log of th</w:t>
      </w:r>
      <w:r w:rsidR="00E50DF1">
        <w:t>e odds ratio are</w:t>
      </w:r>
      <w:r w:rsidR="001B4A20">
        <w:t xml:space="preserve"> the coef</w:t>
      </w:r>
      <w:r w:rsidR="008125DD">
        <w:t>ficient</w:t>
      </w:r>
      <w:r w:rsidRPr="007C5160">
        <w:t>,</w:t>
      </w:r>
      <w:r w:rsidR="008125DD">
        <w:t xml:space="preserve"> meaning</w:t>
      </w:r>
      <w:r w:rsidR="00E50DF1">
        <w:t xml:space="preserve"> it is also true that the</w:t>
      </w:r>
      <w:r w:rsidRPr="007C5160">
        <w:t xml:space="preserve"> exponential of the coefficients are the odds ratios</w:t>
      </w:r>
      <w:r w:rsidR="008125DD">
        <w:fldChar w:fldCharType="begin"/>
      </w:r>
      <w:r w:rsidR="00B83727">
        <w:instrText xml:space="preserve"> ADDIN ZOTERO_ITEM CSL_CITATION {"citationID":"EXLxHOv7","properties":{"formattedCitation":"(53)","plainCitation":"(53)","noteIndex":0},"citationItems":[{"id":293,"uris":["http://zotero.org/users/4426165/items/ZTYM22JX"],"uri":["http://zotero.org/users/4426165/items/ZTYM22JX"],"itemData":{"id":293,"type":"article","title":"Interpreting logistic regression coefficients","URL":"http://www.mypolyuweb.hk/~sjpolit/logisticregression.html","accessed":{"date-parts":[["2018",4,2]]}}}],"schema":"https://github.com/citation-style-language/schema/raw/master/csl-citation.json"} </w:instrText>
      </w:r>
      <w:r w:rsidR="008125DD">
        <w:fldChar w:fldCharType="separate"/>
      </w:r>
      <w:r w:rsidR="00B83727" w:rsidRPr="00B83727">
        <w:t>(53)</w:t>
      </w:r>
      <w:r w:rsidR="008125DD">
        <w:fldChar w:fldCharType="end"/>
      </w:r>
      <w:r w:rsidRPr="007C5160">
        <w:t>.</w:t>
      </w:r>
    </w:p>
    <w:p w:rsidR="001E4564" w:rsidRDefault="00E50DF1" w:rsidP="00320B5C">
      <w:pPr>
        <w:ind w:left="0"/>
        <w:rPr>
          <w:sz w:val="27"/>
          <w:szCs w:val="27"/>
        </w:rPr>
      </w:pPr>
      <w:r>
        <w:t xml:space="preserve">Looking at the figure below it is very clear what the resulting columns indicate, this is due to them being represented as log odds. To understand </w:t>
      </w:r>
      <w:r w:rsidR="00467497">
        <w:t>the output</w:t>
      </w:r>
      <w:r>
        <w:t>, there is a need to understand the difference between odds, log odds and proportions.</w:t>
      </w:r>
      <w:r w:rsidR="00467497">
        <w:t xml:space="preserve"> It is most often that binary outcomes are looked at in the terms of proportions, such as a percentage of correctness in a given condition.</w:t>
      </w:r>
      <w:r w:rsidR="00467497">
        <w:rPr>
          <w:sz w:val="27"/>
          <w:szCs w:val="27"/>
        </w:rPr>
        <w:t xml:space="preserve"> </w:t>
      </w:r>
    </w:p>
    <w:p w:rsidR="001D737B" w:rsidRDefault="00467497" w:rsidP="00320B5C">
      <w:pPr>
        <w:ind w:left="0"/>
      </w:pPr>
      <w:r w:rsidRPr="00467497">
        <w:t>While LR is actually based on the concept of</w:t>
      </w:r>
      <w:r w:rsidR="001D737B">
        <w:t xml:space="preserve"> [log] odds. This is </w:t>
      </w:r>
      <w:r w:rsidRPr="00467497">
        <w:t>calculated from a prop</w:t>
      </w:r>
      <w:r w:rsidR="001D737B">
        <w:t>ortion using the logit function</w:t>
      </w:r>
      <w:r w:rsidRPr="00467497">
        <w:t xml:space="preserve">. </w:t>
      </w:r>
      <w:r w:rsidR="001D737B">
        <w:t>This then means that odds can be interpreted as the proportion for</w:t>
      </w:r>
      <w:r w:rsidRPr="00467497">
        <w:t xml:space="preserve"> some target outcome</w:t>
      </w:r>
      <w:r w:rsidR="001D737B">
        <w:t>. With this outcome</w:t>
      </w:r>
      <w:r w:rsidRPr="00467497">
        <w:t xml:space="preserve"> expressed in terms of how many non-target outcomes there are per target outcome.</w:t>
      </w:r>
    </w:p>
    <w:p w:rsidR="00B93337" w:rsidRPr="007C5160" w:rsidRDefault="001D737B" w:rsidP="00320B5C">
      <w:pPr>
        <w:ind w:left="0"/>
      </w:pPr>
      <w:r>
        <w:lastRenderedPageBreak/>
        <w:t xml:space="preserve">What this means that given a proportion of 50%, also seen as an accuracy. It is this accuracy that corresponds directly to an odds ratio of exactly 1|1, this is true as there is a correct instance for every incorrect one. Considering a less straight forward </w:t>
      </w:r>
      <w:r w:rsidR="00467497" w:rsidRPr="00467497">
        <w:t>proportion</w:t>
      </w:r>
      <w:r>
        <w:t xml:space="preserve">, say </w:t>
      </w:r>
      <w:r w:rsidR="006D438E">
        <w:t>33%.</w:t>
      </w:r>
      <w:r w:rsidR="00467497" w:rsidRPr="00467497">
        <w:t xml:space="preserve"> </w:t>
      </w:r>
      <w:r w:rsidR="006D438E">
        <w:t>This will yield an odds ratio of 1|2,</w:t>
      </w:r>
      <w:r w:rsidR="00467497" w:rsidRPr="00467497">
        <w:t xml:space="preserve"> </w:t>
      </w:r>
      <w:r w:rsidR="006D438E">
        <w:t>this is expected as there as there is there is in fact going to be 2 incorrect outputs for every 1 correct one</w:t>
      </w:r>
      <w:r w:rsidR="00DD4665">
        <w:fldChar w:fldCharType="begin"/>
      </w:r>
      <w:r w:rsidR="00B83727">
        <w:instrText xml:space="preserve"> ADDIN ZOTERO_ITEM CSL_CITATION {"citationID":"jW3X0SUf","properties":{"formattedCitation":"(54)","plainCitation":"(54)","noteIndex":0},"citationItems":[{"id":292,"uris":["http://zotero.org/users/4426165/items/HEKR23H6"],"uri":["http://zotero.org/users/4426165/items/HEKR23H6"],"itemData":{"id":292,"type":"webpage","title":"Interpreting logistic regression coefficients","URL":"http://www.mypolyuweb.hk/~sjpolit/logisticregression.html","accessed":{"date-parts":[["2018",4,2]]}}}],"schema":"https://github.com/citation-style-language/schema/raw/master/csl-citation.json"} </w:instrText>
      </w:r>
      <w:r w:rsidR="00DD4665">
        <w:fldChar w:fldCharType="separate"/>
      </w:r>
      <w:r w:rsidR="00B83727" w:rsidRPr="00B83727">
        <w:t>(54)</w:t>
      </w:r>
      <w:r w:rsidR="00DD4665">
        <w:fldChar w:fldCharType="end"/>
      </w:r>
      <w:r w:rsidR="006D438E">
        <w:t>.</w:t>
      </w:r>
      <w:r w:rsidR="002D45D1">
        <w:t xml:space="preserve"> </w:t>
      </w:r>
      <w:r w:rsidR="00DD4665">
        <w:t>While log odds can</w:t>
      </w:r>
      <w:r w:rsidR="00467497" w:rsidRPr="00467497">
        <w:t xml:space="preserve"> difficul</w:t>
      </w:r>
      <w:r w:rsidR="00DD4665">
        <w:t xml:space="preserve">t to interpret on their own, they can be converted </w:t>
      </w:r>
      <w:r w:rsidR="00467497" w:rsidRPr="00467497">
        <w:t>to normal odds using the exponential function</w:t>
      </w:r>
      <w:r w:rsidR="00DD4665">
        <w:t>.</w:t>
      </w:r>
      <w:r w:rsidR="00467497" w:rsidRPr="00467497">
        <w:t xml:space="preserve"> While logistic regression coefficients are</w:t>
      </w:r>
      <w:r w:rsidR="00DD4665">
        <w:t xml:space="preserve"> sometimes reported this way, t</w:t>
      </w:r>
      <w:r w:rsidR="00B93337" w:rsidRPr="007C5160">
        <w:t>he coefficients are mainly used as parameters for formulas that give predicted probabilities</w:t>
      </w:r>
      <w:r w:rsidR="0019171C">
        <w:fldChar w:fldCharType="begin"/>
      </w:r>
      <w:r w:rsidR="00B83727">
        <w:instrText xml:space="preserve"> ADDIN ZOTERO_ITEM CSL_CITATION {"citationID":"nIJXjtLa","properties":{"formattedCitation":"(55)","plainCitation":"(55)","noteIndex":0},"citationItems":[{"id":289,"uris":["http://zotero.org/users/4426165/items/EWX7XPJH"],"uri":["http://zotero.org/users/4426165/items/EWX7XPJH"],"itemData":{"id":289,"type":"article","title":"Snapshot","URL":"https://stats.idre.ucla.edu/other/mult-pkg/faq/general/faq-how-do-i-interpret-odds-ratios-in-logistic-regression/","accessed":{"date-parts":[["2018",4,2]]}}}],"schema":"https://github.com/citation-style-language/schema/raw/master/csl-citation.json"} </w:instrText>
      </w:r>
      <w:r w:rsidR="0019171C">
        <w:fldChar w:fldCharType="separate"/>
      </w:r>
      <w:r w:rsidR="00B83727" w:rsidRPr="00B83727">
        <w:t>(55)</w:t>
      </w:r>
      <w:r w:rsidR="0019171C">
        <w:fldChar w:fldCharType="end"/>
      </w:r>
      <w:r w:rsidR="00B93337" w:rsidRPr="007C5160">
        <w:t>.</w:t>
      </w:r>
    </w:p>
    <w:p w:rsidR="00B93337" w:rsidRPr="007C5160" w:rsidRDefault="00B93337" w:rsidP="00320B5C">
      <w:pPr>
        <w:keepNext/>
        <w:ind w:left="0"/>
        <w:jc w:val="center"/>
      </w:pPr>
      <w:r w:rsidRPr="007C5160">
        <w:rPr>
          <w:noProof/>
          <w:lang w:eastAsia="en-GB"/>
        </w:rPr>
        <w:drawing>
          <wp:inline distT="0" distB="0" distL="0" distR="0" wp14:anchorId="76215EDD" wp14:editId="794135A6">
            <wp:extent cx="5273675" cy="477789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295708" cy="4797853"/>
                    </a:xfrm>
                    <a:prstGeom prst="rect">
                      <a:avLst/>
                    </a:prstGeom>
                  </pic:spPr>
                </pic:pic>
              </a:graphicData>
            </a:graphic>
          </wp:inline>
        </w:drawing>
      </w:r>
    </w:p>
    <w:p w:rsidR="00B93337" w:rsidRPr="007C5160" w:rsidRDefault="00B93337" w:rsidP="00320B5C">
      <w:pPr>
        <w:pStyle w:val="Caption"/>
        <w:ind w:left="0"/>
        <w:jc w:val="center"/>
        <w:rPr>
          <w:color w:val="FF0000"/>
        </w:rPr>
      </w:pPr>
      <w:bookmarkStart w:id="223" w:name="_Toc508918066"/>
      <w:bookmarkStart w:id="224" w:name="_Toc510552678"/>
      <w:bookmarkStart w:id="225" w:name="_Toc510709012"/>
      <w:r w:rsidRPr="007C5160">
        <w:t xml:space="preserve">Figure </w:t>
      </w:r>
      <w:r w:rsidRPr="007C5160">
        <w:fldChar w:fldCharType="begin"/>
      </w:r>
      <w:r w:rsidRPr="007C5160">
        <w:instrText xml:space="preserve"> SEQ Figure \* ARABIC </w:instrText>
      </w:r>
      <w:r w:rsidRPr="007C5160">
        <w:fldChar w:fldCharType="separate"/>
      </w:r>
      <w:r w:rsidR="009E377D">
        <w:rPr>
          <w:noProof/>
        </w:rPr>
        <w:t>65</w:t>
      </w:r>
      <w:r w:rsidRPr="007C5160">
        <w:fldChar w:fldCharType="end"/>
      </w:r>
      <w:r w:rsidRPr="007C5160">
        <w:t xml:space="preserve"> Fitting results for the model</w:t>
      </w:r>
      <w:bookmarkEnd w:id="223"/>
      <w:bookmarkEnd w:id="224"/>
      <w:bookmarkEnd w:id="225"/>
    </w:p>
    <w:p w:rsidR="00B93337" w:rsidRPr="002D45D1" w:rsidRDefault="00B93337" w:rsidP="002D45D1">
      <w:pPr>
        <w:tabs>
          <w:tab w:val="left" w:pos="6940"/>
        </w:tabs>
        <w:ind w:left="0"/>
      </w:pPr>
      <w:r w:rsidRPr="007C5160">
        <w:t>This too is a result of for logistic regression using Lasso regression, this was done using the statsmodels API for Python</w:t>
      </w:r>
      <w:r w:rsidRPr="007C5160">
        <w:fldChar w:fldCharType="begin"/>
      </w:r>
      <w:r w:rsidR="00B83727">
        <w:instrText xml:space="preserve"> ADDIN ZOTERO_ITEM CSL_CITATION {"citationID":"xPd5pekj","properties":{"formattedCitation":"(56)","plainCitation":"(56)","noteIndex":0},"citationItems":[{"id":221,"uris":["http://zotero.org/users/4426165/items/9CK6WYGC"],"uri":["http://zotero.org/users/4426165/items/9CK6WYGC"],"itemData":{"id":221,"type":"webpage","title":"StatsModels: Statistics in Python — statsmodels 0.8.0 documentation","URL":"https://www.statsmodels.org/stable/index.html","accessed":{"date-parts":[["2018",3,20]]}}}],"schema":"https://github.com/citation-style-language/schema/raw/master/csl-citation.json"} </w:instrText>
      </w:r>
      <w:r w:rsidRPr="007C5160">
        <w:fldChar w:fldCharType="separate"/>
      </w:r>
      <w:r w:rsidR="00B83727" w:rsidRPr="00B83727">
        <w:t>(56)</w:t>
      </w:r>
      <w:r w:rsidRPr="007C5160">
        <w:fldChar w:fldCharType="end"/>
      </w:r>
      <w:r w:rsidRPr="007C5160">
        <w:t xml:space="preserve">, although it provides the same information as the Scikit-Learn module it can be </w:t>
      </w:r>
      <w:r w:rsidR="00DD4665">
        <w:t>harder to interpret the results, this is due to the output displaying the results in terms of log odds, this was explained above</w:t>
      </w:r>
      <w:r w:rsidRPr="007C5160">
        <w:t xml:space="preserve">. </w:t>
      </w:r>
    </w:p>
    <w:p w:rsidR="006D1121" w:rsidRPr="007C5160" w:rsidRDefault="006D1121" w:rsidP="00320B5C">
      <w:pPr>
        <w:pStyle w:val="Heading3"/>
      </w:pPr>
      <w:bookmarkStart w:id="226" w:name="_Toc511165239"/>
      <w:r w:rsidRPr="007C5160">
        <w:lastRenderedPageBreak/>
        <w:t>Training Dataset Outputs</w:t>
      </w:r>
      <w:bookmarkEnd w:id="226"/>
    </w:p>
    <w:p w:rsidR="00B93337" w:rsidRPr="007C5160" w:rsidRDefault="00080546" w:rsidP="00320B5C">
      <w:pPr>
        <w:keepNext/>
        <w:ind w:left="0"/>
        <w:jc w:val="center"/>
      </w:pPr>
      <w:r w:rsidRPr="007C5160">
        <w:rPr>
          <w:noProof/>
          <w:lang w:eastAsia="en-GB"/>
        </w:rPr>
        <w:drawing>
          <wp:inline distT="0" distB="0" distL="0" distR="0" wp14:anchorId="60E68C51" wp14:editId="0E189784">
            <wp:extent cx="5274310" cy="208534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274310" cy="2085340"/>
                    </a:xfrm>
                    <a:prstGeom prst="rect">
                      <a:avLst/>
                    </a:prstGeom>
                  </pic:spPr>
                </pic:pic>
              </a:graphicData>
            </a:graphic>
          </wp:inline>
        </w:drawing>
      </w:r>
    </w:p>
    <w:p w:rsidR="00080546" w:rsidRPr="007C5160" w:rsidRDefault="00B93337" w:rsidP="00320B5C">
      <w:pPr>
        <w:pStyle w:val="Caption"/>
        <w:ind w:left="0"/>
        <w:jc w:val="center"/>
        <w:rPr>
          <w:noProof/>
          <w:lang w:eastAsia="en-GB"/>
        </w:rPr>
      </w:pPr>
      <w:bookmarkStart w:id="227" w:name="_Toc510552679"/>
      <w:bookmarkStart w:id="228" w:name="_Toc510709013"/>
      <w:r w:rsidRPr="007C5160">
        <w:t xml:space="preserve">Figure </w:t>
      </w:r>
      <w:r w:rsidRPr="007C5160">
        <w:fldChar w:fldCharType="begin"/>
      </w:r>
      <w:r w:rsidRPr="007C5160">
        <w:instrText xml:space="preserve"> SEQ Figure \* ARABIC </w:instrText>
      </w:r>
      <w:r w:rsidRPr="007C5160">
        <w:fldChar w:fldCharType="separate"/>
      </w:r>
      <w:r w:rsidR="009E377D">
        <w:rPr>
          <w:noProof/>
        </w:rPr>
        <w:t>66</w:t>
      </w:r>
      <w:r w:rsidRPr="007C5160">
        <w:fldChar w:fldCharType="end"/>
      </w:r>
      <w:r w:rsidRPr="007C5160">
        <w:t xml:space="preserve"> Intrinsic Discrepancies Output for Training Dataset</w:t>
      </w:r>
      <w:bookmarkEnd w:id="227"/>
      <w:bookmarkEnd w:id="228"/>
    </w:p>
    <w:p w:rsidR="00080546" w:rsidRPr="007C5160" w:rsidRDefault="00080546" w:rsidP="00320B5C">
      <w:pPr>
        <w:keepNext/>
        <w:ind w:left="0"/>
        <w:jc w:val="center"/>
      </w:pPr>
      <w:r w:rsidRPr="007C5160">
        <w:rPr>
          <w:noProof/>
          <w:lang w:eastAsia="en-GB"/>
        </w:rPr>
        <w:drawing>
          <wp:inline distT="0" distB="0" distL="0" distR="0" wp14:anchorId="5CFA3926" wp14:editId="713F370F">
            <wp:extent cx="5274310" cy="95250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274310" cy="952500"/>
                    </a:xfrm>
                    <a:prstGeom prst="rect">
                      <a:avLst/>
                    </a:prstGeom>
                  </pic:spPr>
                </pic:pic>
              </a:graphicData>
            </a:graphic>
          </wp:inline>
        </w:drawing>
      </w:r>
    </w:p>
    <w:p w:rsidR="009F62E7" w:rsidRPr="007C5160" w:rsidRDefault="004525BF" w:rsidP="00320B5C">
      <w:pPr>
        <w:pStyle w:val="Caption"/>
        <w:ind w:left="0"/>
        <w:jc w:val="center"/>
        <w:rPr>
          <w:lang w:val="en-IE"/>
        </w:rPr>
      </w:pPr>
      <w:bookmarkStart w:id="229" w:name="_Toc508918062"/>
      <w:bookmarkStart w:id="230" w:name="_Toc510552680"/>
      <w:bookmarkStart w:id="231" w:name="_Toc510709014"/>
      <w:r w:rsidRPr="007C5160">
        <w:t xml:space="preserve">Figure </w:t>
      </w:r>
      <w:r w:rsidRPr="007C5160">
        <w:fldChar w:fldCharType="begin"/>
      </w:r>
      <w:r w:rsidRPr="007C5160">
        <w:instrText xml:space="preserve"> SEQ Figure \* ARABIC </w:instrText>
      </w:r>
      <w:r w:rsidRPr="007C5160">
        <w:fldChar w:fldCharType="separate"/>
      </w:r>
      <w:r w:rsidR="009E377D">
        <w:rPr>
          <w:noProof/>
        </w:rPr>
        <w:t>67</w:t>
      </w:r>
      <w:r w:rsidRPr="007C5160">
        <w:fldChar w:fldCharType="end"/>
      </w:r>
      <w:r w:rsidRPr="007C5160">
        <w:t xml:space="preserve"> Logistic Regres</w:t>
      </w:r>
      <w:r w:rsidR="00652F01">
        <w:t>sion Output Score for Training D</w:t>
      </w:r>
      <w:r w:rsidRPr="007C5160">
        <w:t>ata</w:t>
      </w:r>
      <w:bookmarkEnd w:id="229"/>
      <w:r w:rsidR="00652F01">
        <w:t>set</w:t>
      </w:r>
      <w:r w:rsidR="00354694" w:rsidRPr="007C5160">
        <w:t xml:space="preserve"> using Lasso</w:t>
      </w:r>
      <w:bookmarkEnd w:id="230"/>
      <w:bookmarkEnd w:id="231"/>
    </w:p>
    <w:p w:rsidR="004525BF" w:rsidRPr="007C5160" w:rsidRDefault="00080546" w:rsidP="00320B5C">
      <w:pPr>
        <w:keepNext/>
        <w:ind w:left="0"/>
        <w:jc w:val="center"/>
      </w:pPr>
      <w:r w:rsidRPr="007C5160">
        <w:rPr>
          <w:noProof/>
          <w:lang w:eastAsia="en-GB"/>
        </w:rPr>
        <w:drawing>
          <wp:inline distT="0" distB="0" distL="0" distR="0" wp14:anchorId="05D286D0" wp14:editId="7534F71B">
            <wp:extent cx="4085714" cy="1190476"/>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085714" cy="1190476"/>
                    </a:xfrm>
                    <a:prstGeom prst="rect">
                      <a:avLst/>
                    </a:prstGeom>
                  </pic:spPr>
                </pic:pic>
              </a:graphicData>
            </a:graphic>
          </wp:inline>
        </w:drawing>
      </w:r>
    </w:p>
    <w:p w:rsidR="007B4780" w:rsidRPr="007C5160" w:rsidRDefault="004525BF" w:rsidP="00320B5C">
      <w:pPr>
        <w:pStyle w:val="Caption"/>
        <w:ind w:left="0"/>
        <w:jc w:val="center"/>
      </w:pPr>
      <w:bookmarkStart w:id="232" w:name="_Toc508918063"/>
      <w:bookmarkStart w:id="233" w:name="_Toc510552681"/>
      <w:bookmarkStart w:id="234" w:name="_Toc510709015"/>
      <w:r w:rsidRPr="007C5160">
        <w:t xml:space="preserve">Figure </w:t>
      </w:r>
      <w:r w:rsidRPr="007C5160">
        <w:fldChar w:fldCharType="begin"/>
      </w:r>
      <w:r w:rsidRPr="007C5160">
        <w:instrText xml:space="preserve"> SEQ Figure \* ARABIC </w:instrText>
      </w:r>
      <w:r w:rsidRPr="007C5160">
        <w:fldChar w:fldCharType="separate"/>
      </w:r>
      <w:r w:rsidR="009E377D">
        <w:rPr>
          <w:noProof/>
        </w:rPr>
        <w:t>68</w:t>
      </w:r>
      <w:r w:rsidRPr="007C5160">
        <w:fldChar w:fldCharType="end"/>
      </w:r>
      <w:r w:rsidR="00652F01">
        <w:t xml:space="preserve"> Classification Report for Training D</w:t>
      </w:r>
      <w:r w:rsidRPr="007C5160">
        <w:t>ata</w:t>
      </w:r>
      <w:r w:rsidR="00652F01">
        <w:t>set</w:t>
      </w:r>
      <w:r w:rsidRPr="007C5160">
        <w:t xml:space="preserve"> </w:t>
      </w:r>
      <w:bookmarkEnd w:id="232"/>
      <w:r w:rsidR="00546FF8" w:rsidRPr="007C5160">
        <w:t>using Lasso</w:t>
      </w:r>
      <w:bookmarkEnd w:id="233"/>
      <w:bookmarkEnd w:id="234"/>
    </w:p>
    <w:p w:rsidR="00FB14E1" w:rsidRPr="007C5160" w:rsidRDefault="00080546" w:rsidP="00320B5C">
      <w:pPr>
        <w:keepNext/>
        <w:ind w:left="0"/>
        <w:jc w:val="center"/>
      </w:pPr>
      <w:r w:rsidRPr="007C5160">
        <w:rPr>
          <w:noProof/>
          <w:lang w:eastAsia="en-GB"/>
        </w:rPr>
        <w:drawing>
          <wp:inline distT="0" distB="0" distL="0" distR="0" wp14:anchorId="0E06B99F" wp14:editId="65CB101D">
            <wp:extent cx="1438095" cy="50476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438095" cy="504762"/>
                    </a:xfrm>
                    <a:prstGeom prst="rect">
                      <a:avLst/>
                    </a:prstGeom>
                  </pic:spPr>
                </pic:pic>
              </a:graphicData>
            </a:graphic>
          </wp:inline>
        </w:drawing>
      </w:r>
    </w:p>
    <w:p w:rsidR="004525BF" w:rsidRPr="007C5160" w:rsidRDefault="00FB14E1" w:rsidP="00320B5C">
      <w:pPr>
        <w:pStyle w:val="Caption"/>
        <w:ind w:left="0"/>
        <w:jc w:val="center"/>
      </w:pPr>
      <w:bookmarkStart w:id="235" w:name="_Toc508918064"/>
      <w:bookmarkStart w:id="236" w:name="_Toc510552682"/>
      <w:bookmarkStart w:id="237" w:name="_Toc510709016"/>
      <w:r w:rsidRPr="007C5160">
        <w:t xml:space="preserve">Figure </w:t>
      </w:r>
      <w:r w:rsidRPr="007C5160">
        <w:fldChar w:fldCharType="begin"/>
      </w:r>
      <w:r w:rsidRPr="007C5160">
        <w:instrText xml:space="preserve"> SEQ Figure \* ARABIC </w:instrText>
      </w:r>
      <w:r w:rsidRPr="007C5160">
        <w:fldChar w:fldCharType="separate"/>
      </w:r>
      <w:r w:rsidR="009E377D">
        <w:rPr>
          <w:noProof/>
        </w:rPr>
        <w:t>69</w:t>
      </w:r>
      <w:r w:rsidRPr="007C5160">
        <w:fldChar w:fldCharType="end"/>
      </w:r>
      <w:r w:rsidR="00652F01">
        <w:t xml:space="preserve"> Confusion Matrix for Training D</w:t>
      </w:r>
      <w:r w:rsidRPr="007C5160">
        <w:t>ata</w:t>
      </w:r>
      <w:bookmarkEnd w:id="235"/>
      <w:r w:rsidR="00652F01">
        <w:t>set</w:t>
      </w:r>
      <w:r w:rsidR="00546FF8" w:rsidRPr="007C5160">
        <w:t xml:space="preserve"> using Lasso</w:t>
      </w:r>
      <w:bookmarkEnd w:id="236"/>
      <w:bookmarkEnd w:id="237"/>
      <w:r w:rsidR="00546FF8" w:rsidRPr="007C5160">
        <w:t xml:space="preserve"> </w:t>
      </w:r>
    </w:p>
    <w:p w:rsidR="00FB14E1" w:rsidRPr="007C5160" w:rsidRDefault="00FB14E1" w:rsidP="00320B5C">
      <w:pPr>
        <w:ind w:left="0"/>
      </w:pPr>
      <w:r w:rsidRPr="007C5160">
        <w:t xml:space="preserve">This shows that there is a miss classification rate </w:t>
      </w:r>
      <w:r w:rsidR="00483791" w:rsidRPr="007C5160">
        <w:t>as there are 65 false positives and 5</w:t>
      </w:r>
      <w:r w:rsidR="00080546" w:rsidRPr="007C5160">
        <w:t>7</w:t>
      </w:r>
      <w:r w:rsidR="00483791" w:rsidRPr="007C5160">
        <w:t xml:space="preserve"> false negatives, this is wh</w:t>
      </w:r>
      <w:r w:rsidR="00DD4665">
        <w:t xml:space="preserve">y the score is .823 and not 1. The </w:t>
      </w:r>
      <w:r w:rsidR="00F142B2">
        <w:t>out</w:t>
      </w:r>
      <w:r w:rsidR="00DD4665">
        <w:t xml:space="preserve">put is as expected in the 80% </w:t>
      </w:r>
      <w:r w:rsidR="00F142B2">
        <w:t>area, this would be in line with the outputs from the testing</w:t>
      </w:r>
      <w:r w:rsidR="003F4E10">
        <w:t xml:space="preserve"> in</w:t>
      </w:r>
      <w:r w:rsidR="00F142B2">
        <w:t xml:space="preserve"> Weka.  </w:t>
      </w:r>
    </w:p>
    <w:p w:rsidR="006B0762" w:rsidRPr="007C5160" w:rsidRDefault="00354694" w:rsidP="00320B5C">
      <w:pPr>
        <w:keepNext/>
        <w:tabs>
          <w:tab w:val="left" w:pos="6940"/>
        </w:tabs>
        <w:ind w:left="0"/>
        <w:jc w:val="center"/>
      </w:pPr>
      <w:r w:rsidRPr="007C5160">
        <w:rPr>
          <w:noProof/>
          <w:lang w:eastAsia="en-GB"/>
        </w:rPr>
        <w:lastRenderedPageBreak/>
        <w:drawing>
          <wp:inline distT="0" distB="0" distL="0" distR="0" wp14:anchorId="37E3DBBF" wp14:editId="355D66F2">
            <wp:extent cx="4819650" cy="1997259"/>
            <wp:effectExtent l="0" t="0" r="0" b="3175"/>
            <wp:docPr id="119688" name="Picture 119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834731" cy="2003509"/>
                    </a:xfrm>
                    <a:prstGeom prst="rect">
                      <a:avLst/>
                    </a:prstGeom>
                  </pic:spPr>
                </pic:pic>
              </a:graphicData>
            </a:graphic>
          </wp:inline>
        </w:drawing>
      </w:r>
    </w:p>
    <w:p w:rsidR="003F4E10" w:rsidRDefault="006B0762" w:rsidP="00320B5C">
      <w:pPr>
        <w:pStyle w:val="Caption"/>
        <w:ind w:left="0"/>
        <w:jc w:val="center"/>
      </w:pPr>
      <w:bookmarkStart w:id="238" w:name="_Toc510552683"/>
      <w:bookmarkStart w:id="239" w:name="_Toc510709017"/>
      <w:r w:rsidRPr="007C5160">
        <w:t xml:space="preserve">Figure </w:t>
      </w:r>
      <w:r w:rsidRPr="007C5160">
        <w:fldChar w:fldCharType="begin"/>
      </w:r>
      <w:r w:rsidRPr="007C5160">
        <w:instrText xml:space="preserve"> SEQ Figure \* ARABIC </w:instrText>
      </w:r>
      <w:r w:rsidRPr="007C5160">
        <w:fldChar w:fldCharType="separate"/>
      </w:r>
      <w:r w:rsidR="009E377D">
        <w:rPr>
          <w:noProof/>
        </w:rPr>
        <w:t>70</w:t>
      </w:r>
      <w:r w:rsidRPr="007C5160">
        <w:fldChar w:fldCharType="end"/>
      </w:r>
      <w:r w:rsidRPr="007C5160">
        <w:t xml:space="preserve"> Output for Automatic Feature Selection on Training Dataset</w:t>
      </w:r>
      <w:bookmarkEnd w:id="238"/>
      <w:bookmarkEnd w:id="239"/>
    </w:p>
    <w:p w:rsidR="00CD335D" w:rsidRDefault="003F4E10" w:rsidP="00320B5C">
      <w:pPr>
        <w:tabs>
          <w:tab w:val="left" w:pos="6940"/>
        </w:tabs>
        <w:ind w:left="0"/>
      </w:pPr>
      <w:r>
        <w:t>This is the output for the function to s</w:t>
      </w:r>
      <w:r w:rsidR="006B0762" w:rsidRPr="007C5160">
        <w:t>elect features for a logistic regression model.</w:t>
      </w:r>
      <w:r w:rsidR="005F6478">
        <w:t xml:space="preserve"> There are now in fact 18 features as the categorical variables that had more than 2 outcome. Needed to be extracted and split into as many new features as there were categories in the original feature. For example the feature thal, it had 3 possible outcomes</w:t>
      </w:r>
      <w:r w:rsidR="00CD335D">
        <w:t>.</w:t>
      </w:r>
      <w:r w:rsidR="005F6478">
        <w:t xml:space="preserve"> </w:t>
      </w:r>
      <w:r w:rsidR="00CD335D">
        <w:t>T</w:t>
      </w:r>
      <w:r w:rsidR="005F6478">
        <w:t xml:space="preserve">his then means that there are in fact thal, thal3, thal6 and thal7, meaning that from that one feature, a further </w:t>
      </w:r>
      <w:r w:rsidR="00CD335D">
        <w:t>3 features were extracted,</w:t>
      </w:r>
      <w:r w:rsidR="005F6478">
        <w:t xml:space="preserve"> the original feature can be now dropped as it is now represented by 3 new features that combined account for all instances of  the original feature. </w:t>
      </w:r>
      <w:r>
        <w:t xml:space="preserve">The working for this function will be explained further in the development section of this document. </w:t>
      </w:r>
    </w:p>
    <w:p w:rsidR="00CD335D" w:rsidRDefault="003F4E10" w:rsidP="00320B5C">
      <w:pPr>
        <w:tabs>
          <w:tab w:val="left" w:pos="6940"/>
        </w:tabs>
        <w:ind w:left="0"/>
      </w:pPr>
      <w:r>
        <w:t>What it does at a high level is it s</w:t>
      </w:r>
      <w:r w:rsidR="006B0762" w:rsidRPr="007C5160">
        <w:t>tarts by including all features</w:t>
      </w:r>
      <w:r>
        <w:t xml:space="preserve"> in the dataset</w:t>
      </w:r>
      <w:r w:rsidR="006B0762" w:rsidRPr="007C5160">
        <w:t>, and then</w:t>
      </w:r>
      <w:r>
        <w:t xml:space="preserve"> it works through and</w:t>
      </w:r>
      <w:r w:rsidR="006B0762" w:rsidRPr="007C5160">
        <w:t xml:space="preserve"> eliminates</w:t>
      </w:r>
      <w:r>
        <w:t xml:space="preserve"> any features deemed to be in</w:t>
      </w:r>
      <w:r w:rsidR="006B0762" w:rsidRPr="007C5160">
        <w:t>significant one-by-one</w:t>
      </w:r>
      <w:r>
        <w:t xml:space="preserve">. It does this in such a way that it minimises </w:t>
      </w:r>
      <w:r w:rsidR="006B0762" w:rsidRPr="007C5160">
        <w:t>the increase in deviance after each elimination</w:t>
      </w:r>
      <w:r>
        <w:t xml:space="preserve">. </w:t>
      </w:r>
    </w:p>
    <w:p w:rsidR="006B0762" w:rsidRDefault="003F4E10" w:rsidP="00320B5C">
      <w:pPr>
        <w:tabs>
          <w:tab w:val="left" w:pos="6940"/>
        </w:tabs>
        <w:ind w:left="0"/>
      </w:pPr>
      <w:r>
        <w:t>This method of feature selection has determined that the best combination of features for</w:t>
      </w:r>
      <w:r w:rsidR="005247AA">
        <w:t xml:space="preserve"> training a model, while listed above this output needs to be considered in array style with the first element being the zero element, this means the above output needs to be rolled back by 1 for each output variable.</w:t>
      </w:r>
    </w:p>
    <w:p w:rsidR="00AB11DF" w:rsidRDefault="005247AA" w:rsidP="00320B5C">
      <w:pPr>
        <w:tabs>
          <w:tab w:val="left" w:pos="6940"/>
        </w:tabs>
        <w:ind w:left="0"/>
      </w:pPr>
      <w:r>
        <w:t>Therefor</w:t>
      </w:r>
      <w:r w:rsidR="001E4564">
        <w:t xml:space="preserve">e </w:t>
      </w:r>
      <w:r>
        <w:t>the features that have been selected are as follows: (HD</w:t>
      </w:r>
      <w:r w:rsidR="00380F46">
        <w:t>,</w:t>
      </w:r>
      <w:r w:rsidR="00AB11DF">
        <w:t xml:space="preserve"> </w:t>
      </w:r>
      <w:r>
        <w:t>sex,</w:t>
      </w:r>
      <w:r w:rsidR="00AB11DF">
        <w:t xml:space="preserve"> restbp, chol, thalach, exang, oldpeak, ca, cp1, cp2, cp3, slope1 and thal7). This combination of features were loaded into an LR model, producing very similar re</w:t>
      </w:r>
      <w:r w:rsidR="00CD335D">
        <w:t>sults to the previous implementation of the LR model</w:t>
      </w:r>
      <w:r w:rsidR="00AB11DF">
        <w:t>.</w:t>
      </w:r>
    </w:p>
    <w:p w:rsidR="006B0762" w:rsidRPr="007C5160" w:rsidRDefault="00354694" w:rsidP="00320B5C">
      <w:pPr>
        <w:tabs>
          <w:tab w:val="left" w:pos="6940"/>
        </w:tabs>
        <w:ind w:left="0"/>
        <w:jc w:val="center"/>
      </w:pPr>
      <w:r w:rsidRPr="007C5160">
        <w:rPr>
          <w:noProof/>
          <w:lang w:eastAsia="en-GB"/>
        </w:rPr>
        <w:lastRenderedPageBreak/>
        <w:drawing>
          <wp:inline distT="0" distB="0" distL="0" distR="0" wp14:anchorId="5A9B8BA2" wp14:editId="3A785CF3">
            <wp:extent cx="4337050" cy="3367591"/>
            <wp:effectExtent l="0" t="0" r="6350" b="4445"/>
            <wp:docPr id="119689" name="Picture 119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364141" cy="3388626"/>
                    </a:xfrm>
                    <a:prstGeom prst="rect">
                      <a:avLst/>
                    </a:prstGeom>
                  </pic:spPr>
                </pic:pic>
              </a:graphicData>
            </a:graphic>
          </wp:inline>
        </w:drawing>
      </w:r>
    </w:p>
    <w:p w:rsidR="00354694" w:rsidRPr="007C5160" w:rsidRDefault="006B0762" w:rsidP="00320B5C">
      <w:pPr>
        <w:pStyle w:val="Caption"/>
        <w:ind w:left="0"/>
        <w:jc w:val="center"/>
      </w:pPr>
      <w:bookmarkStart w:id="240" w:name="_Toc510552684"/>
      <w:bookmarkStart w:id="241" w:name="_Toc510709018"/>
      <w:r w:rsidRPr="007C5160">
        <w:t xml:space="preserve">Figure </w:t>
      </w:r>
      <w:r w:rsidRPr="007C5160">
        <w:fldChar w:fldCharType="begin"/>
      </w:r>
      <w:r w:rsidRPr="007C5160">
        <w:instrText xml:space="preserve"> SEQ Figure \* ARABIC </w:instrText>
      </w:r>
      <w:r w:rsidRPr="007C5160">
        <w:fldChar w:fldCharType="separate"/>
      </w:r>
      <w:r w:rsidR="009E377D">
        <w:rPr>
          <w:noProof/>
        </w:rPr>
        <w:t>71</w:t>
      </w:r>
      <w:r w:rsidRPr="007C5160">
        <w:fldChar w:fldCharType="end"/>
      </w:r>
      <w:r w:rsidRPr="007C5160">
        <w:t xml:space="preserve"> Training Data Probability Plot</w:t>
      </w:r>
      <w:bookmarkEnd w:id="240"/>
      <w:bookmarkEnd w:id="241"/>
    </w:p>
    <w:p w:rsidR="006B0762" w:rsidRDefault="00D76E46" w:rsidP="00320B5C">
      <w:pPr>
        <w:tabs>
          <w:tab w:val="left" w:pos="6940"/>
        </w:tabs>
        <w:ind w:left="0"/>
      </w:pPr>
      <w:r>
        <w:t>As can be seen from the graph above there is a fairly balanced distribution of instances for either predicted outcome.</w:t>
      </w:r>
      <w:r w:rsidR="005F6478">
        <w:t xml:space="preserve"> This is the predicted probability for the above listed features.</w:t>
      </w:r>
    </w:p>
    <w:p w:rsidR="00CD335D" w:rsidRDefault="00CD335D" w:rsidP="00320B5C">
      <w:pPr>
        <w:tabs>
          <w:tab w:val="left" w:pos="6940"/>
        </w:tabs>
        <w:ind w:left="0"/>
      </w:pPr>
      <w:r>
        <w:t xml:space="preserve">As can be seen here there are 381 cases in the dataset that have a presence of heart disease and 309 where there is no presence. </w:t>
      </w:r>
      <w:r w:rsidR="001D2C9A">
        <w:t>This dataset represents 3/4 of the complete dataset.</w:t>
      </w:r>
    </w:p>
    <w:p w:rsidR="00D76E46" w:rsidRDefault="00D76E46" w:rsidP="00320B5C">
      <w:pPr>
        <w:tabs>
          <w:tab w:val="left" w:pos="6940"/>
        </w:tabs>
        <w:ind w:left="0"/>
      </w:pPr>
    </w:p>
    <w:p w:rsidR="00D76E46" w:rsidRPr="007C5160" w:rsidRDefault="00D76E46" w:rsidP="00320B5C">
      <w:pPr>
        <w:tabs>
          <w:tab w:val="left" w:pos="6940"/>
        </w:tabs>
        <w:ind w:left="0"/>
      </w:pPr>
    </w:p>
    <w:p w:rsidR="00C27FE6" w:rsidRPr="007C5160" w:rsidRDefault="00C27FE6" w:rsidP="00320B5C">
      <w:pPr>
        <w:pStyle w:val="Heading3"/>
      </w:pPr>
      <w:bookmarkStart w:id="242" w:name="_Toc511165240"/>
      <w:r w:rsidRPr="007C5160">
        <w:lastRenderedPageBreak/>
        <w:t>Testing Dataset Output</w:t>
      </w:r>
      <w:bookmarkEnd w:id="242"/>
    </w:p>
    <w:p w:rsidR="00B93337" w:rsidRPr="007C5160" w:rsidRDefault="00354694" w:rsidP="006B0762">
      <w:pPr>
        <w:keepNext/>
        <w:jc w:val="center"/>
      </w:pPr>
      <w:r w:rsidRPr="007C5160">
        <w:rPr>
          <w:noProof/>
          <w:lang w:eastAsia="en-GB"/>
        </w:rPr>
        <w:drawing>
          <wp:inline distT="0" distB="0" distL="0" distR="0" wp14:anchorId="39901687" wp14:editId="6CBDA525">
            <wp:extent cx="5274310" cy="2092960"/>
            <wp:effectExtent l="0" t="0" r="2540" b="2540"/>
            <wp:docPr id="119690" name="Picture 119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74310" cy="2092960"/>
                    </a:xfrm>
                    <a:prstGeom prst="rect">
                      <a:avLst/>
                    </a:prstGeom>
                  </pic:spPr>
                </pic:pic>
              </a:graphicData>
            </a:graphic>
          </wp:inline>
        </w:drawing>
      </w:r>
    </w:p>
    <w:p w:rsidR="00354694" w:rsidRPr="007C5160" w:rsidRDefault="00B93337" w:rsidP="001D2C9A">
      <w:pPr>
        <w:pStyle w:val="Caption"/>
        <w:jc w:val="center"/>
      </w:pPr>
      <w:bookmarkStart w:id="243" w:name="_Toc510552685"/>
      <w:bookmarkStart w:id="244" w:name="_Toc510709019"/>
      <w:r w:rsidRPr="007C5160">
        <w:t xml:space="preserve">Figure </w:t>
      </w:r>
      <w:r w:rsidRPr="007C5160">
        <w:fldChar w:fldCharType="begin"/>
      </w:r>
      <w:r w:rsidRPr="007C5160">
        <w:instrText xml:space="preserve"> SEQ Figure \* ARABIC </w:instrText>
      </w:r>
      <w:r w:rsidRPr="007C5160">
        <w:fldChar w:fldCharType="separate"/>
      </w:r>
      <w:r w:rsidR="009E377D">
        <w:rPr>
          <w:noProof/>
        </w:rPr>
        <w:t>72</w:t>
      </w:r>
      <w:r w:rsidRPr="007C5160">
        <w:fldChar w:fldCharType="end"/>
      </w:r>
      <w:r w:rsidRPr="007C5160">
        <w:t xml:space="preserve"> Intrinsic Discrepancies Output for Testing Dataset</w:t>
      </w:r>
      <w:bookmarkEnd w:id="243"/>
      <w:bookmarkEnd w:id="244"/>
    </w:p>
    <w:p w:rsidR="00B93337" w:rsidRPr="007C5160" w:rsidRDefault="007E519B" w:rsidP="006B0762">
      <w:pPr>
        <w:keepNext/>
        <w:jc w:val="center"/>
      </w:pPr>
      <w:r w:rsidRPr="007C5160">
        <w:rPr>
          <w:noProof/>
          <w:lang w:eastAsia="en-GB"/>
        </w:rPr>
        <w:drawing>
          <wp:inline distT="0" distB="0" distL="0" distR="0" wp14:anchorId="2AD56BC0" wp14:editId="39B5FCC1">
            <wp:extent cx="5274310" cy="968375"/>
            <wp:effectExtent l="0" t="0" r="2540" b="3175"/>
            <wp:docPr id="119691" name="Picture 119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4310" cy="968375"/>
                    </a:xfrm>
                    <a:prstGeom prst="rect">
                      <a:avLst/>
                    </a:prstGeom>
                  </pic:spPr>
                </pic:pic>
              </a:graphicData>
            </a:graphic>
          </wp:inline>
        </w:drawing>
      </w:r>
    </w:p>
    <w:p w:rsidR="00354694" w:rsidRDefault="00B93337" w:rsidP="006B0762">
      <w:pPr>
        <w:pStyle w:val="Caption"/>
        <w:jc w:val="center"/>
      </w:pPr>
      <w:bookmarkStart w:id="245" w:name="_Toc510552686"/>
      <w:bookmarkStart w:id="246" w:name="_Toc510709020"/>
      <w:r w:rsidRPr="007C5160">
        <w:t xml:space="preserve">Figure </w:t>
      </w:r>
      <w:r w:rsidRPr="007C5160">
        <w:fldChar w:fldCharType="begin"/>
      </w:r>
      <w:r w:rsidRPr="007C5160">
        <w:instrText xml:space="preserve"> SEQ Figure \* ARABIC </w:instrText>
      </w:r>
      <w:r w:rsidRPr="007C5160">
        <w:fldChar w:fldCharType="separate"/>
      </w:r>
      <w:r w:rsidR="009E377D">
        <w:rPr>
          <w:noProof/>
        </w:rPr>
        <w:t>73</w:t>
      </w:r>
      <w:r w:rsidRPr="007C5160">
        <w:fldChar w:fldCharType="end"/>
      </w:r>
      <w:r w:rsidRPr="007C5160">
        <w:t xml:space="preserve"> LR using Lasso for Testing Dataset</w:t>
      </w:r>
      <w:bookmarkEnd w:id="245"/>
      <w:bookmarkEnd w:id="246"/>
    </w:p>
    <w:p w:rsidR="00652F01" w:rsidRDefault="00652F01" w:rsidP="00652F01">
      <w:pPr>
        <w:keepNext/>
        <w:jc w:val="center"/>
      </w:pPr>
      <w:r w:rsidRPr="00652F01">
        <w:rPr>
          <w:noProof/>
          <w:lang w:eastAsia="en-GB"/>
        </w:rPr>
        <w:drawing>
          <wp:inline distT="0" distB="0" distL="0" distR="0">
            <wp:extent cx="3644900" cy="1058197"/>
            <wp:effectExtent l="0" t="0" r="0" b="8890"/>
            <wp:docPr id="7" name="Picture 7" descr="E:\t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esclass.png"/>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663719" cy="1063660"/>
                    </a:xfrm>
                    <a:prstGeom prst="rect">
                      <a:avLst/>
                    </a:prstGeom>
                    <a:noFill/>
                    <a:ln>
                      <a:noFill/>
                    </a:ln>
                  </pic:spPr>
                </pic:pic>
              </a:graphicData>
            </a:graphic>
          </wp:inline>
        </w:drawing>
      </w:r>
    </w:p>
    <w:p w:rsidR="00652F01" w:rsidRPr="00652F01" w:rsidRDefault="00652F01" w:rsidP="00652F01">
      <w:pPr>
        <w:pStyle w:val="Caption"/>
        <w:jc w:val="center"/>
      </w:pPr>
      <w:bookmarkStart w:id="247" w:name="_Toc510552687"/>
      <w:bookmarkStart w:id="248" w:name="_Toc510709021"/>
      <w:r>
        <w:t xml:space="preserve">Figure </w:t>
      </w:r>
      <w:r>
        <w:fldChar w:fldCharType="begin"/>
      </w:r>
      <w:r>
        <w:instrText xml:space="preserve"> SEQ Figure \* ARABIC </w:instrText>
      </w:r>
      <w:r>
        <w:fldChar w:fldCharType="separate"/>
      </w:r>
      <w:r w:rsidR="009E377D">
        <w:rPr>
          <w:noProof/>
        </w:rPr>
        <w:t>74</w:t>
      </w:r>
      <w:r>
        <w:fldChar w:fldCharType="end"/>
      </w:r>
      <w:r>
        <w:t xml:space="preserve"> </w:t>
      </w:r>
      <w:r w:rsidRPr="007C5160">
        <w:t>C</w:t>
      </w:r>
      <w:r>
        <w:t>lassification Report for Testing D</w:t>
      </w:r>
      <w:r w:rsidRPr="007C5160">
        <w:t>ata</w:t>
      </w:r>
      <w:r>
        <w:t>set</w:t>
      </w:r>
      <w:r w:rsidRPr="007C5160">
        <w:t xml:space="preserve"> using Lasso</w:t>
      </w:r>
      <w:bookmarkEnd w:id="247"/>
      <w:bookmarkEnd w:id="248"/>
      <w:r>
        <w:t xml:space="preserve"> </w:t>
      </w:r>
    </w:p>
    <w:p w:rsidR="00B93337" w:rsidRPr="007C5160" w:rsidRDefault="007E519B" w:rsidP="006B0762">
      <w:pPr>
        <w:keepNext/>
        <w:jc w:val="center"/>
      </w:pPr>
      <w:r w:rsidRPr="007C5160">
        <w:rPr>
          <w:noProof/>
          <w:lang w:eastAsia="en-GB"/>
        </w:rPr>
        <w:drawing>
          <wp:inline distT="0" distB="0" distL="0" distR="0" wp14:anchorId="67A9D5B7" wp14:editId="7426E4D9">
            <wp:extent cx="1447619" cy="609524"/>
            <wp:effectExtent l="0" t="0" r="635" b="635"/>
            <wp:docPr id="119692" name="Picture 119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447619" cy="609524"/>
                    </a:xfrm>
                    <a:prstGeom prst="rect">
                      <a:avLst/>
                    </a:prstGeom>
                  </pic:spPr>
                </pic:pic>
              </a:graphicData>
            </a:graphic>
          </wp:inline>
        </w:drawing>
      </w:r>
    </w:p>
    <w:p w:rsidR="001D2C9A" w:rsidRDefault="00B93337" w:rsidP="001D2C9A">
      <w:pPr>
        <w:pStyle w:val="Caption"/>
        <w:jc w:val="center"/>
      </w:pPr>
      <w:bookmarkStart w:id="249" w:name="_Toc510552688"/>
      <w:bookmarkStart w:id="250" w:name="_Toc510709022"/>
      <w:r w:rsidRPr="007C5160">
        <w:t xml:space="preserve">Figure </w:t>
      </w:r>
      <w:r w:rsidRPr="007C5160">
        <w:fldChar w:fldCharType="begin"/>
      </w:r>
      <w:r w:rsidRPr="007C5160">
        <w:instrText xml:space="preserve"> SEQ Figure \* ARABIC </w:instrText>
      </w:r>
      <w:r w:rsidRPr="007C5160">
        <w:fldChar w:fldCharType="separate"/>
      </w:r>
      <w:r w:rsidR="009E377D">
        <w:rPr>
          <w:noProof/>
        </w:rPr>
        <w:t>75</w:t>
      </w:r>
      <w:r w:rsidRPr="007C5160">
        <w:fldChar w:fldCharType="end"/>
      </w:r>
      <w:r w:rsidRPr="007C5160">
        <w:t xml:space="preserve"> LR using lasso Testing Dataset Confusion Matrix</w:t>
      </w:r>
      <w:bookmarkEnd w:id="249"/>
      <w:bookmarkEnd w:id="250"/>
    </w:p>
    <w:p w:rsidR="001D2C9A" w:rsidRPr="001D2C9A" w:rsidRDefault="001D2C9A" w:rsidP="002D45D1">
      <w:pPr>
        <w:ind w:left="0"/>
      </w:pPr>
      <w:r>
        <w:t>What can be seen here from the output from the testing set that consisted of 1/4</w:t>
      </w:r>
      <w:r>
        <w:rPr>
          <w:vertAlign w:val="superscript"/>
        </w:rPr>
        <w:t xml:space="preserve"> </w:t>
      </w:r>
      <w:r>
        <w:t>of the complete dataset, the overall accuracy has increased by almost 3%. While this is a significant increase it is still around the expected average for the model.</w:t>
      </w:r>
    </w:p>
    <w:p w:rsidR="006B0762" w:rsidRPr="007C5160" w:rsidRDefault="007E519B" w:rsidP="002D45D1">
      <w:pPr>
        <w:keepNext/>
        <w:ind w:left="0"/>
        <w:jc w:val="center"/>
      </w:pPr>
      <w:r w:rsidRPr="007C5160">
        <w:rPr>
          <w:noProof/>
          <w:lang w:eastAsia="en-GB"/>
        </w:rPr>
        <w:lastRenderedPageBreak/>
        <w:drawing>
          <wp:inline distT="0" distB="0" distL="0" distR="0" wp14:anchorId="34D87A9F" wp14:editId="4F3B8917">
            <wp:extent cx="4705350" cy="2558881"/>
            <wp:effectExtent l="0" t="0" r="0" b="0"/>
            <wp:docPr id="119693" name="Picture 119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713584" cy="2563359"/>
                    </a:xfrm>
                    <a:prstGeom prst="rect">
                      <a:avLst/>
                    </a:prstGeom>
                  </pic:spPr>
                </pic:pic>
              </a:graphicData>
            </a:graphic>
          </wp:inline>
        </w:drawing>
      </w:r>
    </w:p>
    <w:p w:rsidR="007E519B" w:rsidRDefault="006B0762" w:rsidP="002D45D1">
      <w:pPr>
        <w:pStyle w:val="Caption"/>
        <w:ind w:left="0"/>
        <w:jc w:val="center"/>
      </w:pPr>
      <w:bookmarkStart w:id="251" w:name="_Toc510552689"/>
      <w:bookmarkStart w:id="252" w:name="_Toc510709023"/>
      <w:r w:rsidRPr="007C5160">
        <w:t xml:space="preserve">Figure </w:t>
      </w:r>
      <w:r w:rsidRPr="007C5160">
        <w:fldChar w:fldCharType="begin"/>
      </w:r>
      <w:r w:rsidRPr="007C5160">
        <w:instrText xml:space="preserve"> SEQ Figure \* ARABIC </w:instrText>
      </w:r>
      <w:r w:rsidRPr="007C5160">
        <w:fldChar w:fldCharType="separate"/>
      </w:r>
      <w:r w:rsidR="009E377D">
        <w:rPr>
          <w:noProof/>
        </w:rPr>
        <w:t>76</w:t>
      </w:r>
      <w:r w:rsidRPr="007C5160">
        <w:fldChar w:fldCharType="end"/>
      </w:r>
      <w:r w:rsidRPr="007C5160">
        <w:t xml:space="preserve"> Output for Automated Feature Selection</w:t>
      </w:r>
      <w:r w:rsidR="00B93C93">
        <w:t xml:space="preserve"> for Testing </w:t>
      </w:r>
      <w:r w:rsidR="00652F01">
        <w:t>Dataset</w:t>
      </w:r>
      <w:bookmarkEnd w:id="251"/>
      <w:bookmarkEnd w:id="252"/>
    </w:p>
    <w:p w:rsidR="001D2C9A" w:rsidRPr="001D2C9A" w:rsidRDefault="00C47BC4" w:rsidP="002D45D1">
      <w:pPr>
        <w:ind w:left="0"/>
      </w:pPr>
      <w:r>
        <w:t>It is also interesting to see that there are only 7 feature retained after the feature selection stage this time, they are as follows: (HD, sex, chol, oldpeak, cp1, cp2, cp3 and recg1). This then has only (HD, sex, chol, oldpeak, cp1, cp2 and cp3) in common, while the other features retained in the testing dataset are discarded here. This was furthered accessed after running the function on the complete dataset.</w:t>
      </w:r>
    </w:p>
    <w:p w:rsidR="006B0762" w:rsidRPr="007C5160" w:rsidRDefault="007E519B" w:rsidP="002D45D1">
      <w:pPr>
        <w:keepNext/>
        <w:ind w:left="0"/>
        <w:jc w:val="center"/>
      </w:pPr>
      <w:r w:rsidRPr="007C5160">
        <w:rPr>
          <w:noProof/>
          <w:lang w:eastAsia="en-GB"/>
        </w:rPr>
        <w:drawing>
          <wp:inline distT="0" distB="0" distL="0" distR="0" wp14:anchorId="05B6F107" wp14:editId="5C6DFA45">
            <wp:extent cx="3714638" cy="2965450"/>
            <wp:effectExtent l="0" t="0" r="635" b="6350"/>
            <wp:docPr id="119694" name="Picture 119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722981" cy="2972110"/>
                    </a:xfrm>
                    <a:prstGeom prst="rect">
                      <a:avLst/>
                    </a:prstGeom>
                  </pic:spPr>
                </pic:pic>
              </a:graphicData>
            </a:graphic>
          </wp:inline>
        </w:drawing>
      </w:r>
    </w:p>
    <w:p w:rsidR="007E519B" w:rsidRPr="007C5160" w:rsidRDefault="006B0762" w:rsidP="002D45D1">
      <w:pPr>
        <w:pStyle w:val="Caption"/>
        <w:ind w:left="0"/>
        <w:jc w:val="center"/>
      </w:pPr>
      <w:bookmarkStart w:id="253" w:name="_Toc510552690"/>
      <w:bookmarkStart w:id="254" w:name="_Toc510709024"/>
      <w:r w:rsidRPr="007C5160">
        <w:t xml:space="preserve">Figure </w:t>
      </w:r>
      <w:r w:rsidRPr="007C5160">
        <w:fldChar w:fldCharType="begin"/>
      </w:r>
      <w:r w:rsidRPr="007C5160">
        <w:instrText xml:space="preserve"> SEQ Figure \* ARABIC </w:instrText>
      </w:r>
      <w:r w:rsidRPr="007C5160">
        <w:fldChar w:fldCharType="separate"/>
      </w:r>
      <w:r w:rsidR="009E377D">
        <w:rPr>
          <w:noProof/>
        </w:rPr>
        <w:t>77</w:t>
      </w:r>
      <w:r w:rsidRPr="007C5160">
        <w:fldChar w:fldCharType="end"/>
      </w:r>
      <w:r w:rsidRPr="007C5160">
        <w:t xml:space="preserve"> Testing Dataset Probability Plot</w:t>
      </w:r>
      <w:bookmarkEnd w:id="253"/>
      <w:bookmarkEnd w:id="254"/>
    </w:p>
    <w:p w:rsidR="00087C88" w:rsidRPr="007C5160" w:rsidRDefault="00C47BC4" w:rsidP="002D45D1">
      <w:pPr>
        <w:ind w:left="0"/>
      </w:pPr>
      <w:r>
        <w:t xml:space="preserve">Again there is a nice balance between the 2 defining outcomes for the model, with again an almost even split. It is also clear to see that the graph has all the same </w:t>
      </w:r>
      <w:r w:rsidR="00A749D1">
        <w:t>characteristics</w:t>
      </w:r>
      <w:r>
        <w:t xml:space="preserve"> as that of the one for the training dataset</w:t>
      </w:r>
      <w:r w:rsidR="003269CB">
        <w:t>.</w:t>
      </w:r>
    </w:p>
    <w:p w:rsidR="00C27FE6" w:rsidRPr="007C5160" w:rsidRDefault="00C27FE6" w:rsidP="00320B5C">
      <w:pPr>
        <w:pStyle w:val="Heading3"/>
      </w:pPr>
      <w:bookmarkStart w:id="255" w:name="_Toc511165241"/>
      <w:r w:rsidRPr="007C5160">
        <w:lastRenderedPageBreak/>
        <w:t>Complete Dataset Output</w:t>
      </w:r>
      <w:bookmarkEnd w:id="255"/>
    </w:p>
    <w:p w:rsidR="00A749D1" w:rsidRDefault="007E519B" w:rsidP="00320B5C">
      <w:pPr>
        <w:keepNext/>
        <w:ind w:left="0"/>
        <w:jc w:val="center"/>
      </w:pPr>
      <w:r w:rsidRPr="007C5160">
        <w:rPr>
          <w:noProof/>
          <w:lang w:eastAsia="en-GB"/>
        </w:rPr>
        <w:drawing>
          <wp:inline distT="0" distB="0" distL="0" distR="0" wp14:anchorId="277B40C9" wp14:editId="074F05A7">
            <wp:extent cx="5274310" cy="1955800"/>
            <wp:effectExtent l="0" t="0" r="2540" b="6350"/>
            <wp:docPr id="119695" name="Picture 119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274310" cy="1955800"/>
                    </a:xfrm>
                    <a:prstGeom prst="rect">
                      <a:avLst/>
                    </a:prstGeom>
                  </pic:spPr>
                </pic:pic>
              </a:graphicData>
            </a:graphic>
          </wp:inline>
        </w:drawing>
      </w:r>
    </w:p>
    <w:p w:rsidR="00AD2235" w:rsidRPr="007C5160" w:rsidRDefault="00A749D1" w:rsidP="00320B5C">
      <w:pPr>
        <w:pStyle w:val="Caption"/>
        <w:ind w:left="0"/>
        <w:jc w:val="center"/>
      </w:pPr>
      <w:bookmarkStart w:id="256" w:name="_Toc510552691"/>
      <w:bookmarkStart w:id="257" w:name="_Toc510709025"/>
      <w:r>
        <w:t xml:space="preserve">Figure </w:t>
      </w:r>
      <w:r>
        <w:fldChar w:fldCharType="begin"/>
      </w:r>
      <w:r>
        <w:instrText xml:space="preserve"> SEQ Figure \* ARABIC </w:instrText>
      </w:r>
      <w:r>
        <w:fldChar w:fldCharType="separate"/>
      </w:r>
      <w:r w:rsidR="009E377D">
        <w:rPr>
          <w:noProof/>
        </w:rPr>
        <w:t>78</w:t>
      </w:r>
      <w:r>
        <w:fldChar w:fldCharType="end"/>
      </w:r>
      <w:r>
        <w:t xml:space="preserve"> </w:t>
      </w:r>
      <w:r w:rsidRPr="00A506B1">
        <w:t xml:space="preserve">Intrinsic </w:t>
      </w:r>
      <w:r>
        <w:t>Discrepancies Output for Complete</w:t>
      </w:r>
      <w:r w:rsidRPr="00A506B1">
        <w:t xml:space="preserve"> Dataset</w:t>
      </w:r>
      <w:bookmarkEnd w:id="256"/>
      <w:bookmarkEnd w:id="257"/>
    </w:p>
    <w:p w:rsidR="00A749D1" w:rsidRDefault="00F8462B" w:rsidP="00320B5C">
      <w:pPr>
        <w:keepNext/>
        <w:ind w:left="0"/>
        <w:jc w:val="center"/>
      </w:pPr>
      <w:r w:rsidRPr="00F8462B">
        <w:rPr>
          <w:noProof/>
          <w:lang w:eastAsia="en-GB"/>
        </w:rPr>
        <w:drawing>
          <wp:inline distT="0" distB="0" distL="0" distR="0">
            <wp:extent cx="5274310" cy="1110700"/>
            <wp:effectExtent l="0" t="0" r="2540" b="0"/>
            <wp:docPr id="9" name="Picture 9" descr="E:\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lr.png"/>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74310" cy="1110700"/>
                    </a:xfrm>
                    <a:prstGeom prst="rect">
                      <a:avLst/>
                    </a:prstGeom>
                    <a:noFill/>
                    <a:ln>
                      <a:noFill/>
                    </a:ln>
                  </pic:spPr>
                </pic:pic>
              </a:graphicData>
            </a:graphic>
          </wp:inline>
        </w:drawing>
      </w:r>
    </w:p>
    <w:p w:rsidR="007E519B" w:rsidRDefault="00A749D1" w:rsidP="00320B5C">
      <w:pPr>
        <w:pStyle w:val="Caption"/>
        <w:ind w:left="0"/>
        <w:jc w:val="center"/>
      </w:pPr>
      <w:bookmarkStart w:id="258" w:name="_Toc510552692"/>
      <w:bookmarkStart w:id="259" w:name="_Toc510709026"/>
      <w:r>
        <w:t xml:space="preserve">Figure </w:t>
      </w:r>
      <w:r>
        <w:fldChar w:fldCharType="begin"/>
      </w:r>
      <w:r>
        <w:instrText xml:space="preserve"> SEQ Figure \* ARABIC </w:instrText>
      </w:r>
      <w:r>
        <w:fldChar w:fldCharType="separate"/>
      </w:r>
      <w:r w:rsidR="009E377D">
        <w:rPr>
          <w:noProof/>
        </w:rPr>
        <w:t>79</w:t>
      </w:r>
      <w:r>
        <w:fldChar w:fldCharType="end"/>
      </w:r>
      <w:r>
        <w:t xml:space="preserve"> LR using Lasso for Complete</w:t>
      </w:r>
      <w:r w:rsidRPr="00073901">
        <w:t xml:space="preserve"> Dataset</w:t>
      </w:r>
      <w:bookmarkEnd w:id="258"/>
      <w:bookmarkEnd w:id="259"/>
    </w:p>
    <w:p w:rsidR="00A77737" w:rsidRDefault="00F8462B" w:rsidP="00320B5C">
      <w:pPr>
        <w:keepNext/>
        <w:ind w:left="0"/>
        <w:jc w:val="center"/>
      </w:pPr>
      <w:r w:rsidRPr="00F8462B">
        <w:rPr>
          <w:noProof/>
          <w:lang w:eastAsia="en-GB"/>
        </w:rPr>
        <w:drawing>
          <wp:inline distT="0" distB="0" distL="0" distR="0">
            <wp:extent cx="3670300" cy="1045375"/>
            <wp:effectExtent l="0" t="0" r="6350" b="2540"/>
            <wp:docPr id="11" name="Picture 11" descr="E:\c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cl.pn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686235" cy="1049914"/>
                    </a:xfrm>
                    <a:prstGeom prst="rect">
                      <a:avLst/>
                    </a:prstGeom>
                    <a:noFill/>
                    <a:ln>
                      <a:noFill/>
                    </a:ln>
                  </pic:spPr>
                </pic:pic>
              </a:graphicData>
            </a:graphic>
          </wp:inline>
        </w:drawing>
      </w:r>
    </w:p>
    <w:p w:rsidR="00652F01" w:rsidRPr="00652F01" w:rsidRDefault="00A77737" w:rsidP="00320B5C">
      <w:pPr>
        <w:pStyle w:val="Caption"/>
        <w:ind w:left="0"/>
        <w:jc w:val="center"/>
      </w:pPr>
      <w:bookmarkStart w:id="260" w:name="_Toc510552693"/>
      <w:bookmarkStart w:id="261" w:name="_Toc510709027"/>
      <w:r>
        <w:t xml:space="preserve">Figure </w:t>
      </w:r>
      <w:r>
        <w:fldChar w:fldCharType="begin"/>
      </w:r>
      <w:r>
        <w:instrText xml:space="preserve"> SEQ Figure \* ARABIC </w:instrText>
      </w:r>
      <w:r>
        <w:fldChar w:fldCharType="separate"/>
      </w:r>
      <w:r w:rsidR="009E377D">
        <w:rPr>
          <w:noProof/>
        </w:rPr>
        <w:t>80</w:t>
      </w:r>
      <w:r>
        <w:fldChar w:fldCharType="end"/>
      </w:r>
      <w:r>
        <w:t xml:space="preserve"> </w:t>
      </w:r>
      <w:r w:rsidRPr="0069287D">
        <w:t>C</w:t>
      </w:r>
      <w:r>
        <w:t>lassification Report for Complete</w:t>
      </w:r>
      <w:r w:rsidRPr="0069287D">
        <w:t xml:space="preserve"> Dataset using Lasso</w:t>
      </w:r>
      <w:bookmarkEnd w:id="260"/>
      <w:bookmarkEnd w:id="261"/>
    </w:p>
    <w:p w:rsidR="00B93C93" w:rsidRDefault="007E519B" w:rsidP="00320B5C">
      <w:pPr>
        <w:keepNext/>
        <w:ind w:left="0"/>
        <w:jc w:val="center"/>
      </w:pPr>
      <w:r w:rsidRPr="007C5160">
        <w:rPr>
          <w:noProof/>
          <w:lang w:eastAsia="en-GB"/>
        </w:rPr>
        <w:drawing>
          <wp:inline distT="0" distB="0" distL="0" distR="0" wp14:anchorId="34C470F2" wp14:editId="49528CC5">
            <wp:extent cx="1342857" cy="504762"/>
            <wp:effectExtent l="0" t="0" r="0" b="0"/>
            <wp:docPr id="119698" name="Picture 119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1342857" cy="504762"/>
                    </a:xfrm>
                    <a:prstGeom prst="rect">
                      <a:avLst/>
                    </a:prstGeom>
                  </pic:spPr>
                </pic:pic>
              </a:graphicData>
            </a:graphic>
          </wp:inline>
        </w:drawing>
      </w:r>
    </w:p>
    <w:p w:rsidR="007E519B" w:rsidRDefault="00B93C93" w:rsidP="00320B5C">
      <w:pPr>
        <w:pStyle w:val="Caption"/>
        <w:ind w:left="0"/>
        <w:jc w:val="center"/>
      </w:pPr>
      <w:bookmarkStart w:id="262" w:name="_Toc510552694"/>
      <w:bookmarkStart w:id="263" w:name="_Toc510709028"/>
      <w:r>
        <w:t xml:space="preserve">Figure </w:t>
      </w:r>
      <w:r>
        <w:fldChar w:fldCharType="begin"/>
      </w:r>
      <w:r>
        <w:instrText xml:space="preserve"> SEQ Figure \* ARABIC </w:instrText>
      </w:r>
      <w:r>
        <w:fldChar w:fldCharType="separate"/>
      </w:r>
      <w:r w:rsidR="009E377D">
        <w:rPr>
          <w:noProof/>
        </w:rPr>
        <w:t>81</w:t>
      </w:r>
      <w:r>
        <w:fldChar w:fldCharType="end"/>
      </w:r>
      <w:r>
        <w:t xml:space="preserve"> LR using lasso Complete</w:t>
      </w:r>
      <w:r w:rsidRPr="00C6598A">
        <w:t xml:space="preserve"> Dataset Confusion Matrix</w:t>
      </w:r>
      <w:bookmarkEnd w:id="262"/>
      <w:bookmarkEnd w:id="263"/>
    </w:p>
    <w:p w:rsidR="00B93C93" w:rsidRPr="00B93C93" w:rsidRDefault="00B93C93" w:rsidP="00320B5C">
      <w:pPr>
        <w:ind w:left="0"/>
      </w:pPr>
      <w:r>
        <w:t>W</w:t>
      </w:r>
      <w:r w:rsidR="003269CB">
        <w:t>ith</w:t>
      </w:r>
      <w:r>
        <w:t xml:space="preserve"> the output for the comp</w:t>
      </w:r>
      <w:r w:rsidR="00E84326">
        <w:t>l</w:t>
      </w:r>
      <w:r>
        <w:t>ete dataset</w:t>
      </w:r>
      <w:r w:rsidR="00E84326">
        <w:t xml:space="preserve"> looking more like th</w:t>
      </w:r>
      <w:r w:rsidR="003269CB">
        <w:t>e out</w:t>
      </w:r>
      <w:r w:rsidR="00E84326">
        <w:t>put from the training dataset</w:t>
      </w:r>
      <w:r w:rsidR="003269CB">
        <w:t>. This shows that the results are consistent as there is only slight differences between the training dataset and that of the complete dataset. When comparing them its best again to look at t</w:t>
      </w:r>
      <w:r w:rsidR="00A77737">
        <w:t xml:space="preserve">he </w:t>
      </w:r>
      <w:r w:rsidR="00F8462B">
        <w:t xml:space="preserve">classification report in both cases and it is clear to see they are almost identical. </w:t>
      </w:r>
    </w:p>
    <w:p w:rsidR="00B93C93" w:rsidRDefault="007E519B" w:rsidP="00320B5C">
      <w:pPr>
        <w:keepNext/>
        <w:ind w:left="0"/>
        <w:jc w:val="center"/>
      </w:pPr>
      <w:r w:rsidRPr="007C5160">
        <w:rPr>
          <w:noProof/>
          <w:lang w:eastAsia="en-GB"/>
        </w:rPr>
        <w:lastRenderedPageBreak/>
        <w:drawing>
          <wp:inline distT="0" distB="0" distL="0" distR="0" wp14:anchorId="34287E54" wp14:editId="0B8820E9">
            <wp:extent cx="4965700" cy="2024303"/>
            <wp:effectExtent l="0" t="0" r="6350" b="0"/>
            <wp:docPr id="119699" name="Picture 1196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970693" cy="2026339"/>
                    </a:xfrm>
                    <a:prstGeom prst="rect">
                      <a:avLst/>
                    </a:prstGeom>
                  </pic:spPr>
                </pic:pic>
              </a:graphicData>
            </a:graphic>
          </wp:inline>
        </w:drawing>
      </w:r>
    </w:p>
    <w:p w:rsidR="007E519B" w:rsidRDefault="00B93C93" w:rsidP="00320B5C">
      <w:pPr>
        <w:pStyle w:val="Caption"/>
        <w:ind w:left="0"/>
        <w:jc w:val="center"/>
        <w:rPr>
          <w:noProof/>
        </w:rPr>
      </w:pPr>
      <w:bookmarkStart w:id="264" w:name="_Toc510552695"/>
      <w:bookmarkStart w:id="265" w:name="_Toc510709029"/>
      <w:r>
        <w:t xml:space="preserve">Figure </w:t>
      </w:r>
      <w:r>
        <w:fldChar w:fldCharType="begin"/>
      </w:r>
      <w:r>
        <w:instrText xml:space="preserve"> SEQ Figure \* ARABIC </w:instrText>
      </w:r>
      <w:r>
        <w:fldChar w:fldCharType="separate"/>
      </w:r>
      <w:r w:rsidR="009E377D">
        <w:rPr>
          <w:noProof/>
        </w:rPr>
        <w:t>82</w:t>
      </w:r>
      <w:r>
        <w:fldChar w:fldCharType="end"/>
      </w:r>
      <w:r>
        <w:t xml:space="preserve"> </w:t>
      </w:r>
      <w:r w:rsidRPr="00836AD4">
        <w:t>Output for Automated Feature Selection</w:t>
      </w:r>
      <w:r>
        <w:rPr>
          <w:noProof/>
        </w:rPr>
        <w:t xml:space="preserve"> for the complete Dataset</w:t>
      </w:r>
      <w:bookmarkEnd w:id="264"/>
      <w:bookmarkEnd w:id="265"/>
    </w:p>
    <w:p w:rsidR="00187F10" w:rsidRPr="00F8462B" w:rsidRDefault="00F8462B" w:rsidP="00320B5C">
      <w:pPr>
        <w:ind w:left="0"/>
      </w:pPr>
      <w:r>
        <w:t>After automatic feature selection on the complete dataset there are again 12 features left just as there was for the training dataset, the features retained this time are as follows: (HD, age, sex, ch</w:t>
      </w:r>
      <w:r w:rsidR="00380F46">
        <w:t>ol, thalach, exang, oldpeak, ca</w:t>
      </w:r>
      <w:r>
        <w:t>, cp1, cp2, cp3, slope1 and thal7)</w:t>
      </w:r>
      <w:r w:rsidR="00380F46">
        <w:t xml:space="preserve">. When this is compared to the output for the training dataset there is only one feature that differs in the two selection, the result from the training dataset is as follows: </w:t>
      </w:r>
      <w:r>
        <w:t>(HD</w:t>
      </w:r>
      <w:r w:rsidR="00380F46">
        <w:t>,</w:t>
      </w:r>
      <w:r>
        <w:t xml:space="preserve"> sex, restbp, chol, thalach, exang, oldpeak, ca, cp1, cp2, cp3, slope1 and thal7).</w:t>
      </w:r>
      <w:r w:rsidR="00380F46">
        <w:t xml:space="preserve"> Notice that there is an age feature in the complete dataset feature selection and there is not in the training dataset. This is the same for the restbp feature in the training dataset, as this feature is not in the complete dataset</w:t>
      </w:r>
      <w:r w:rsidR="00187F10">
        <w:t>.</w:t>
      </w:r>
    </w:p>
    <w:p w:rsidR="00F8462B" w:rsidRDefault="007E519B" w:rsidP="00320B5C">
      <w:pPr>
        <w:keepNext/>
        <w:ind w:left="0"/>
        <w:jc w:val="center"/>
      </w:pPr>
      <w:r w:rsidRPr="007C5160">
        <w:rPr>
          <w:noProof/>
          <w:lang w:eastAsia="en-GB"/>
        </w:rPr>
        <w:drawing>
          <wp:inline distT="0" distB="0" distL="0" distR="0" wp14:anchorId="1A90F168" wp14:editId="7684533F">
            <wp:extent cx="3194050" cy="2753043"/>
            <wp:effectExtent l="0" t="0" r="6350" b="9525"/>
            <wp:docPr id="119700" name="Picture 119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3224960" cy="2779685"/>
                    </a:xfrm>
                    <a:prstGeom prst="rect">
                      <a:avLst/>
                    </a:prstGeom>
                  </pic:spPr>
                </pic:pic>
              </a:graphicData>
            </a:graphic>
          </wp:inline>
        </w:drawing>
      </w:r>
    </w:p>
    <w:p w:rsidR="00187F10" w:rsidRPr="00187F10" w:rsidRDefault="00F8462B" w:rsidP="00320B5C">
      <w:pPr>
        <w:pStyle w:val="Caption"/>
        <w:ind w:left="0"/>
        <w:jc w:val="center"/>
      </w:pPr>
      <w:bookmarkStart w:id="266" w:name="_Toc510552696"/>
      <w:bookmarkStart w:id="267" w:name="_Toc510709030"/>
      <w:r>
        <w:t xml:space="preserve">Figure </w:t>
      </w:r>
      <w:r>
        <w:fldChar w:fldCharType="begin"/>
      </w:r>
      <w:r>
        <w:instrText xml:space="preserve"> SEQ Figure \* ARABIC </w:instrText>
      </w:r>
      <w:r>
        <w:fldChar w:fldCharType="separate"/>
      </w:r>
      <w:r w:rsidR="009E377D">
        <w:rPr>
          <w:noProof/>
        </w:rPr>
        <w:t>83</w:t>
      </w:r>
      <w:r>
        <w:fldChar w:fldCharType="end"/>
      </w:r>
      <w:r>
        <w:t xml:space="preserve"> Complete </w:t>
      </w:r>
      <w:r w:rsidR="00187F10">
        <w:t>Dataset Probability Plot</w:t>
      </w:r>
      <w:bookmarkEnd w:id="266"/>
      <w:bookmarkEnd w:id="267"/>
    </w:p>
    <w:p w:rsidR="00546D31" w:rsidRPr="007C5160" w:rsidRDefault="00421443" w:rsidP="00320B5C">
      <w:pPr>
        <w:ind w:left="0"/>
        <w:rPr>
          <w:lang w:val="en-IE"/>
        </w:rPr>
      </w:pPr>
      <w:r>
        <w:rPr>
          <w:lang w:val="en-IE"/>
        </w:rPr>
        <w:t xml:space="preserve">This is again showing that there is very little in the difference for the prediction probability for both the training and the complete datasets. </w:t>
      </w:r>
    </w:p>
    <w:p w:rsidR="00CB0EF5" w:rsidRPr="00CB0EF5" w:rsidRDefault="008B2FCE" w:rsidP="00320B5C">
      <w:pPr>
        <w:pStyle w:val="Heading2"/>
      </w:pPr>
      <w:r>
        <w:lastRenderedPageBreak/>
        <w:t xml:space="preserve"> </w:t>
      </w:r>
      <w:bookmarkStart w:id="268" w:name="_Toc511165242"/>
      <w:r>
        <w:t xml:space="preserve">Gaussian </w:t>
      </w:r>
      <w:r w:rsidR="00CB0EF5">
        <w:t>Naïve Bayes Output</w:t>
      </w:r>
      <w:bookmarkEnd w:id="268"/>
    </w:p>
    <w:p w:rsidR="003C0AF1" w:rsidRDefault="003C0AF1" w:rsidP="00320B5C">
      <w:pPr>
        <w:pStyle w:val="Caption"/>
        <w:ind w:left="0" w:firstLine="238"/>
        <w:jc w:val="center"/>
      </w:pPr>
      <w:r>
        <w:rPr>
          <w:noProof/>
          <w:lang w:eastAsia="en-GB"/>
        </w:rPr>
        <w:drawing>
          <wp:inline distT="0" distB="0" distL="0" distR="0" wp14:anchorId="5FBE5049" wp14:editId="63B67072">
            <wp:extent cx="3326484" cy="2095248"/>
            <wp:effectExtent l="0" t="0" r="7620" b="635"/>
            <wp:docPr id="119701" name="Picture 119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3344952" cy="2106880"/>
                    </a:xfrm>
                    <a:prstGeom prst="rect">
                      <a:avLst/>
                    </a:prstGeom>
                  </pic:spPr>
                </pic:pic>
              </a:graphicData>
            </a:graphic>
          </wp:inline>
        </w:drawing>
      </w:r>
    </w:p>
    <w:p w:rsidR="00CB0EF5" w:rsidRDefault="00CB0EF5" w:rsidP="00320B5C">
      <w:pPr>
        <w:pStyle w:val="Caption"/>
        <w:ind w:left="0" w:firstLine="238"/>
        <w:jc w:val="center"/>
      </w:pPr>
      <w:bookmarkStart w:id="269" w:name="_Toc510709031"/>
      <w:r>
        <w:t xml:space="preserve">Figure </w:t>
      </w:r>
      <w:r>
        <w:fldChar w:fldCharType="begin"/>
      </w:r>
      <w:r>
        <w:instrText xml:space="preserve"> SEQ Figure \* ARABIC </w:instrText>
      </w:r>
      <w:r>
        <w:fldChar w:fldCharType="separate"/>
      </w:r>
      <w:r w:rsidR="009E377D">
        <w:rPr>
          <w:noProof/>
        </w:rPr>
        <w:t>84</w:t>
      </w:r>
      <w:r>
        <w:fldChar w:fldCharType="end"/>
      </w:r>
      <w:r>
        <w:t xml:space="preserve"> Naive Bayes Output</w:t>
      </w:r>
      <w:bookmarkEnd w:id="269"/>
    </w:p>
    <w:p w:rsidR="00CB0EF5" w:rsidRDefault="009E2944" w:rsidP="00320B5C">
      <w:pPr>
        <w:ind w:left="0"/>
        <w:rPr>
          <w:lang w:val="en-IE"/>
        </w:rPr>
      </w:pPr>
      <w:r>
        <w:rPr>
          <w:lang w:val="en-IE"/>
        </w:rPr>
        <w:t xml:space="preserve">The output for the GNB model using Scikit-Learn produced almost identical results to that of the output for the model using Weka. This then goes to show there is consistency in the results and that overfitting of the model has not occurred. </w:t>
      </w:r>
    </w:p>
    <w:p w:rsidR="00CB0EF5" w:rsidRPr="00205EB1" w:rsidRDefault="00CB0EF5" w:rsidP="00320B5C">
      <w:pPr>
        <w:pStyle w:val="Heading2"/>
      </w:pPr>
      <w:bookmarkStart w:id="270" w:name="_Toc511165243"/>
      <w:r w:rsidRPr="00205EB1">
        <w:t>Random Forrest Output</w:t>
      </w:r>
      <w:bookmarkEnd w:id="270"/>
    </w:p>
    <w:p w:rsidR="003322D7" w:rsidRDefault="003322D7" w:rsidP="00320B5C">
      <w:pPr>
        <w:keepNext/>
        <w:ind w:left="0"/>
        <w:jc w:val="center"/>
      </w:pPr>
      <w:r>
        <w:rPr>
          <w:noProof/>
          <w:lang w:eastAsia="en-GB"/>
        </w:rPr>
        <w:drawing>
          <wp:inline distT="0" distB="0" distL="0" distR="0" wp14:anchorId="5D416688" wp14:editId="3CEE706F">
            <wp:extent cx="4481083" cy="2597150"/>
            <wp:effectExtent l="0" t="0" r="0" b="0"/>
            <wp:docPr id="119704" name="Picture 119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4548702" cy="2636341"/>
                    </a:xfrm>
                    <a:prstGeom prst="rect">
                      <a:avLst/>
                    </a:prstGeom>
                  </pic:spPr>
                </pic:pic>
              </a:graphicData>
            </a:graphic>
          </wp:inline>
        </w:drawing>
      </w:r>
    </w:p>
    <w:p w:rsidR="003322D7" w:rsidRDefault="003322D7" w:rsidP="00320B5C">
      <w:pPr>
        <w:pStyle w:val="Caption"/>
        <w:ind w:left="0"/>
        <w:jc w:val="center"/>
      </w:pPr>
      <w:bookmarkStart w:id="271" w:name="_Toc510709032"/>
      <w:r>
        <w:t xml:space="preserve">Figure </w:t>
      </w:r>
      <w:r>
        <w:fldChar w:fldCharType="begin"/>
      </w:r>
      <w:r>
        <w:instrText xml:space="preserve"> SEQ Figure \* ARABIC </w:instrText>
      </w:r>
      <w:r>
        <w:fldChar w:fldCharType="separate"/>
      </w:r>
      <w:r w:rsidR="009E377D">
        <w:rPr>
          <w:noProof/>
        </w:rPr>
        <w:t>85</w:t>
      </w:r>
      <w:r>
        <w:fldChar w:fldCharType="end"/>
      </w:r>
      <w:r>
        <w:t xml:space="preserve"> Random Forrest Output</w:t>
      </w:r>
      <w:bookmarkEnd w:id="271"/>
    </w:p>
    <w:p w:rsidR="003322D7" w:rsidRPr="00C02F9D" w:rsidRDefault="00C02F9D" w:rsidP="00320B5C">
      <w:pPr>
        <w:ind w:left="0"/>
      </w:pPr>
      <w:r>
        <w:t xml:space="preserve">The RF output is showing less accuracy then when it was tested in the Weka, this is with a max depth of 3, when the max depth is removed the accuracy increases. But when loading the complete set of features into the model the accuracy drops to the 60% region. </w:t>
      </w:r>
    </w:p>
    <w:p w:rsidR="00CB0EF5" w:rsidRDefault="00CB0EF5" w:rsidP="00320B5C">
      <w:pPr>
        <w:pStyle w:val="Heading2"/>
      </w:pPr>
      <w:bookmarkStart w:id="272" w:name="_Toc511165244"/>
      <w:r>
        <w:lastRenderedPageBreak/>
        <w:t>Support Vector Machine Output</w:t>
      </w:r>
      <w:bookmarkEnd w:id="272"/>
    </w:p>
    <w:p w:rsidR="003322D7" w:rsidRDefault="003322D7" w:rsidP="00320B5C">
      <w:pPr>
        <w:keepNext/>
        <w:ind w:left="0"/>
        <w:jc w:val="center"/>
      </w:pPr>
      <w:r>
        <w:rPr>
          <w:noProof/>
          <w:lang w:eastAsia="en-GB"/>
        </w:rPr>
        <w:drawing>
          <wp:inline distT="0" distB="0" distL="0" distR="0" wp14:anchorId="212ECB65" wp14:editId="0A275DEC">
            <wp:extent cx="4635500" cy="2767571"/>
            <wp:effectExtent l="0" t="0" r="0" b="0"/>
            <wp:docPr id="119703" name="Picture 119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43373" cy="2772271"/>
                    </a:xfrm>
                    <a:prstGeom prst="rect">
                      <a:avLst/>
                    </a:prstGeom>
                  </pic:spPr>
                </pic:pic>
              </a:graphicData>
            </a:graphic>
          </wp:inline>
        </w:drawing>
      </w:r>
    </w:p>
    <w:p w:rsidR="00CB0EF5" w:rsidRDefault="003322D7" w:rsidP="00320B5C">
      <w:pPr>
        <w:pStyle w:val="Caption"/>
        <w:ind w:left="0"/>
        <w:jc w:val="center"/>
        <w:rPr>
          <w:lang w:val="en-IE"/>
        </w:rPr>
      </w:pPr>
      <w:bookmarkStart w:id="273" w:name="_Toc510709033"/>
      <w:r>
        <w:t xml:space="preserve">Figure </w:t>
      </w:r>
      <w:r>
        <w:fldChar w:fldCharType="begin"/>
      </w:r>
      <w:r>
        <w:instrText xml:space="preserve"> SEQ Figure \* ARABIC </w:instrText>
      </w:r>
      <w:r>
        <w:fldChar w:fldCharType="separate"/>
      </w:r>
      <w:r w:rsidR="009E377D">
        <w:rPr>
          <w:noProof/>
        </w:rPr>
        <w:t>86</w:t>
      </w:r>
      <w:r>
        <w:fldChar w:fldCharType="end"/>
      </w:r>
      <w:r>
        <w:t xml:space="preserve"> Support Vector Machine Output</w:t>
      </w:r>
      <w:bookmarkEnd w:id="273"/>
    </w:p>
    <w:p w:rsidR="00285396" w:rsidRPr="00285396" w:rsidRDefault="00F657D3" w:rsidP="00320B5C">
      <w:pPr>
        <w:ind w:left="0"/>
        <w:rPr>
          <w:lang w:val="en-IE"/>
        </w:rPr>
      </w:pPr>
      <w:r>
        <w:rPr>
          <w:lang w:val="en-IE"/>
        </w:rPr>
        <w:t>This is down when compared to the output from the Weka testing outputs, even after inclusion of selected combinations of features the accuracy did not improve</w:t>
      </w:r>
      <w:r w:rsidR="00320B5C">
        <w:rPr>
          <w:lang w:val="en-IE"/>
        </w:rPr>
        <w:t xml:space="preserve"> with any great significance. </w:t>
      </w:r>
    </w:p>
    <w:p w:rsidR="00AD1BC4" w:rsidRDefault="00AD1BC4" w:rsidP="00320B5C">
      <w:pPr>
        <w:pStyle w:val="Heading2"/>
      </w:pPr>
      <w:bookmarkStart w:id="274" w:name="_Toc511165245"/>
      <w:r>
        <w:t>Findings for Scikit-Learn</w:t>
      </w:r>
      <w:bookmarkEnd w:id="274"/>
    </w:p>
    <w:p w:rsidR="00F12F80" w:rsidRDefault="001E4564" w:rsidP="00320B5C">
      <w:pPr>
        <w:ind w:left="0"/>
        <w:rPr>
          <w:lang w:val="en-IE"/>
        </w:rPr>
      </w:pPr>
      <w:r>
        <w:rPr>
          <w:lang w:val="en-IE"/>
        </w:rPr>
        <w:t>As the results for the LR model appear</w:t>
      </w:r>
      <w:r w:rsidR="00C02F9D">
        <w:rPr>
          <w:lang w:val="en-IE"/>
        </w:rPr>
        <w:t xml:space="preserve"> to be the most consistent and with little time left this is going to be the model used for the implementation of the visual system (webpage).</w:t>
      </w:r>
      <w:r w:rsidR="00F12F80">
        <w:rPr>
          <w:lang w:val="en-IE"/>
        </w:rPr>
        <w:t xml:space="preserve"> To classify an instance as having a presence of disease the</w:t>
      </w:r>
      <w:r w:rsidR="00F12F80" w:rsidRPr="00F12F80">
        <w:rPr>
          <w:lang w:val="en-IE"/>
        </w:rPr>
        <w:t xml:space="preserve"> require</w:t>
      </w:r>
      <w:r w:rsidR="00F12F80">
        <w:rPr>
          <w:lang w:val="en-IE"/>
        </w:rPr>
        <w:t>ment for</w:t>
      </w:r>
      <w:r w:rsidR="00F12F80" w:rsidRPr="00F12F80">
        <w:rPr>
          <w:lang w:val="en-IE"/>
        </w:rPr>
        <w:t xml:space="preserve"> the logistic probability</w:t>
      </w:r>
      <w:r w:rsidR="00F12F80">
        <w:rPr>
          <w:lang w:val="en-IE"/>
        </w:rPr>
        <w:t xml:space="preserve"> needs</w:t>
      </w:r>
      <w:r w:rsidR="00F12F80" w:rsidRPr="00F12F80">
        <w:rPr>
          <w:lang w:val="en-IE"/>
        </w:rPr>
        <w:t xml:space="preserve"> to be at least 50%. </w:t>
      </w:r>
    </w:p>
    <w:p w:rsidR="00CB0EF5" w:rsidRDefault="00F12F80" w:rsidP="00320B5C">
      <w:pPr>
        <w:ind w:left="0"/>
        <w:rPr>
          <w:lang w:val="en-IE"/>
        </w:rPr>
      </w:pPr>
      <w:r w:rsidRPr="00F12F80">
        <w:rPr>
          <w:lang w:val="en-IE"/>
        </w:rPr>
        <w:t>This is a standard choice,</w:t>
      </w:r>
      <w:r>
        <w:rPr>
          <w:lang w:val="en-IE"/>
        </w:rPr>
        <w:t xml:space="preserve"> other choices are also</w:t>
      </w:r>
      <w:r w:rsidR="00D168C4">
        <w:rPr>
          <w:lang w:val="en-IE"/>
        </w:rPr>
        <w:t xml:space="preserve"> possible, this if there is more concern</w:t>
      </w:r>
      <w:r w:rsidRPr="00F12F80">
        <w:rPr>
          <w:lang w:val="en-IE"/>
        </w:rPr>
        <w:t xml:space="preserve"> about one type of cla</w:t>
      </w:r>
      <w:r>
        <w:rPr>
          <w:lang w:val="en-IE"/>
        </w:rPr>
        <w:t>ssification error than another. The combination of the four datasets were used for the LR model</w:t>
      </w:r>
      <w:r w:rsidR="00D168C4">
        <w:rPr>
          <w:lang w:val="en-IE"/>
        </w:rPr>
        <w:t xml:space="preserve"> with varying results</w:t>
      </w:r>
      <w:r>
        <w:rPr>
          <w:lang w:val="en-IE"/>
        </w:rPr>
        <w:t xml:space="preserve">. </w:t>
      </w:r>
    </w:p>
    <w:p w:rsidR="00285396" w:rsidRDefault="00AD1BC4" w:rsidP="00320B5C">
      <w:pPr>
        <w:ind w:left="0"/>
        <w:rPr>
          <w:lang w:val="en-IE"/>
        </w:rPr>
      </w:pPr>
      <w:r>
        <w:rPr>
          <w:lang w:val="en-IE"/>
        </w:rPr>
        <w:t xml:space="preserve">After changing the combination of features, the results also varied, this is something that would be part of the future plan for this project. This is that there are just too many combinations of features and different models to test in the time frame for this project. </w:t>
      </w:r>
    </w:p>
    <w:p w:rsidR="00AD1BC4" w:rsidRDefault="00AD1BC4" w:rsidP="00320B5C">
      <w:pPr>
        <w:ind w:left="0"/>
        <w:rPr>
          <w:lang w:val="en-IE"/>
        </w:rPr>
      </w:pPr>
      <w:r>
        <w:rPr>
          <w:lang w:val="en-IE"/>
        </w:rPr>
        <w:lastRenderedPageBreak/>
        <w:t>For building a model that can predict the presence of heart disease there are only a couple of features needed.</w:t>
      </w:r>
      <w:r w:rsidR="00285396">
        <w:rPr>
          <w:lang w:val="en-IE"/>
        </w:rPr>
        <w:t xml:space="preserve"> As the results for the best combination have had slight inconsistencies in the output but the combination that came out more than 90% of the time was as follows: </w:t>
      </w:r>
    </w:p>
    <w:p w:rsidR="00285396" w:rsidRDefault="00285396" w:rsidP="00285396">
      <w:pPr>
        <w:pStyle w:val="ListParagraph"/>
        <w:numPr>
          <w:ilvl w:val="0"/>
          <w:numId w:val="31"/>
        </w:numPr>
        <w:rPr>
          <w:lang w:val="en-IE"/>
        </w:rPr>
      </w:pPr>
      <w:r>
        <w:rPr>
          <w:lang w:val="en-IE"/>
        </w:rPr>
        <w:t>Sex</w:t>
      </w:r>
    </w:p>
    <w:p w:rsidR="00285396" w:rsidRDefault="00285396" w:rsidP="00285396">
      <w:pPr>
        <w:pStyle w:val="ListParagraph"/>
        <w:numPr>
          <w:ilvl w:val="0"/>
          <w:numId w:val="31"/>
        </w:numPr>
        <w:rPr>
          <w:lang w:val="en-IE"/>
        </w:rPr>
      </w:pPr>
      <w:r>
        <w:rPr>
          <w:lang w:val="en-IE"/>
        </w:rPr>
        <w:t>Restbp</w:t>
      </w:r>
    </w:p>
    <w:p w:rsidR="00285396" w:rsidRDefault="00285396" w:rsidP="00285396">
      <w:pPr>
        <w:pStyle w:val="ListParagraph"/>
        <w:numPr>
          <w:ilvl w:val="0"/>
          <w:numId w:val="31"/>
        </w:numPr>
        <w:rPr>
          <w:lang w:val="en-IE"/>
        </w:rPr>
      </w:pPr>
      <w:r>
        <w:rPr>
          <w:lang w:val="en-IE"/>
        </w:rPr>
        <w:t>Thalach</w:t>
      </w:r>
    </w:p>
    <w:p w:rsidR="00285396" w:rsidRDefault="00285396" w:rsidP="00285396">
      <w:pPr>
        <w:pStyle w:val="ListParagraph"/>
        <w:numPr>
          <w:ilvl w:val="0"/>
          <w:numId w:val="31"/>
        </w:numPr>
        <w:rPr>
          <w:lang w:val="en-IE"/>
        </w:rPr>
      </w:pPr>
      <w:r>
        <w:rPr>
          <w:lang w:val="en-IE"/>
        </w:rPr>
        <w:t>Ca</w:t>
      </w:r>
    </w:p>
    <w:p w:rsidR="00285396" w:rsidRDefault="00285396" w:rsidP="00285396">
      <w:pPr>
        <w:pStyle w:val="ListParagraph"/>
        <w:numPr>
          <w:ilvl w:val="0"/>
          <w:numId w:val="31"/>
        </w:numPr>
        <w:rPr>
          <w:lang w:val="en-IE"/>
        </w:rPr>
      </w:pPr>
      <w:r>
        <w:rPr>
          <w:lang w:val="en-IE"/>
        </w:rPr>
        <w:t>Cp1, Cp2, Cp3</w:t>
      </w:r>
    </w:p>
    <w:p w:rsidR="00285396" w:rsidRDefault="00285396" w:rsidP="00285396">
      <w:pPr>
        <w:pStyle w:val="ListParagraph"/>
        <w:numPr>
          <w:ilvl w:val="0"/>
          <w:numId w:val="31"/>
        </w:numPr>
        <w:rPr>
          <w:lang w:val="en-IE"/>
        </w:rPr>
      </w:pPr>
      <w:r>
        <w:rPr>
          <w:lang w:val="en-IE"/>
        </w:rPr>
        <w:t>Slope1</w:t>
      </w:r>
    </w:p>
    <w:p w:rsidR="00285396" w:rsidRDefault="00285396" w:rsidP="00285396">
      <w:pPr>
        <w:pStyle w:val="ListParagraph"/>
        <w:numPr>
          <w:ilvl w:val="0"/>
          <w:numId w:val="31"/>
        </w:numPr>
        <w:rPr>
          <w:lang w:val="en-IE"/>
        </w:rPr>
      </w:pPr>
      <w:r>
        <w:rPr>
          <w:lang w:val="en-IE"/>
        </w:rPr>
        <w:t>Thal7</w:t>
      </w:r>
    </w:p>
    <w:p w:rsidR="00CA2C9D" w:rsidRDefault="00285396" w:rsidP="00320B5C">
      <w:pPr>
        <w:ind w:left="0"/>
        <w:rPr>
          <w:lang w:val="en-IE"/>
        </w:rPr>
      </w:pPr>
      <w:r>
        <w:rPr>
          <w:lang w:val="en-IE"/>
        </w:rPr>
        <w:t>Using this combination of features in the LR model yielded an accuracy of 82%, this is by no means the best that could be achieved with this dataset and hence there is a need for this project to have a future plan.</w:t>
      </w:r>
    </w:p>
    <w:p w:rsidR="00004757" w:rsidRPr="00285396" w:rsidRDefault="00CA2C9D" w:rsidP="00320B5C">
      <w:pPr>
        <w:ind w:left="0"/>
        <w:rPr>
          <w:lang w:val="en-IE"/>
        </w:rPr>
      </w:pPr>
      <w:r>
        <w:rPr>
          <w:lang w:val="en-IE"/>
        </w:rPr>
        <w:t>There was an article published on Rpubs</w:t>
      </w:r>
      <w:r w:rsidR="00004757">
        <w:rPr>
          <w:lang w:val="en-IE"/>
        </w:rPr>
        <w:fldChar w:fldCharType="begin"/>
      </w:r>
      <w:r w:rsidR="00004757">
        <w:rPr>
          <w:lang w:val="en-IE"/>
        </w:rPr>
        <w:instrText xml:space="preserve"> ADDIN ZOTERO_ITEM CSL_CITATION {"citationID":"ZznE22oE","properties":{"formattedCitation":"(57)","plainCitation":"(57)","noteIndex":0},"citationItems":[{"id":356,"uris":["http://zotero.org/users/4426165/items/HP5D7DLT"],"uri":["http://zotero.org/users/4426165/items/HP5D7DLT"],"itemData":{"id":356,"type":"webpage","title":"RPubs","URL":"https://rpubs.com/","accessed":{"date-parts":[["2018",4,11]]}}}],"schema":"https://github.com/citation-style-language/schema/raw/master/csl-citation.json"} </w:instrText>
      </w:r>
      <w:r w:rsidR="00004757">
        <w:rPr>
          <w:lang w:val="en-IE"/>
        </w:rPr>
        <w:fldChar w:fldCharType="separate"/>
      </w:r>
      <w:r w:rsidR="00004757" w:rsidRPr="00004757">
        <w:t>(57)</w:t>
      </w:r>
      <w:r w:rsidR="00004757">
        <w:rPr>
          <w:lang w:val="en-IE"/>
        </w:rPr>
        <w:fldChar w:fldCharType="end"/>
      </w:r>
      <w:r>
        <w:rPr>
          <w:lang w:val="en-IE"/>
        </w:rPr>
        <w:t xml:space="preserve">, that conducted a similar project but only using the Cleveland dataset, this dataset on its own consists of around 300 instances. The author </w:t>
      </w:r>
      <w:r w:rsidRPr="00CA2C9D">
        <w:rPr>
          <w:lang w:val="en-IE"/>
        </w:rPr>
        <w:t>Brigitte Mueller</w:t>
      </w:r>
      <w:r>
        <w:rPr>
          <w:lang w:val="en-IE"/>
        </w:rPr>
        <w:t>, reports an accuracy of 87% with an LR model</w:t>
      </w:r>
      <w:r>
        <w:rPr>
          <w:lang w:val="en-IE"/>
        </w:rPr>
        <w:fldChar w:fldCharType="begin"/>
      </w:r>
      <w:r w:rsidR="00004757">
        <w:rPr>
          <w:lang w:val="en-IE"/>
        </w:rPr>
        <w:instrText xml:space="preserve"> ADDIN ZOTERO_ITEM CSL_CITATION {"citationID":"MJ9MpWYU","properties":{"formattedCitation":"(58)","plainCitation":"(58)","noteIndex":0},"citationItems":[{"id":355,"uris":["http://zotero.org/users/4426165/items/YC2HZ8A8"],"uri":["http://zotero.org/users/4426165/items/YC2HZ8A8"],"itemData":{"id":355,"type":"article","title":"RPubs - Machine learning for heart disease prediction","URL":"https://rpubs.com/mbbrigitte/HeartDisease","accessed":{"date-parts":[["2018",4,11]]}}}],"schema":"https://github.com/citation-style-language/schema/raw/master/csl-citation.json"} </w:instrText>
      </w:r>
      <w:r>
        <w:rPr>
          <w:lang w:val="en-IE"/>
        </w:rPr>
        <w:fldChar w:fldCharType="separate"/>
      </w:r>
      <w:r w:rsidR="00004757" w:rsidRPr="00004757">
        <w:t>(58)</w:t>
      </w:r>
      <w:r>
        <w:rPr>
          <w:lang w:val="en-IE"/>
        </w:rPr>
        <w:fldChar w:fldCharType="end"/>
      </w:r>
      <w:r>
        <w:rPr>
          <w:lang w:val="en-IE"/>
        </w:rPr>
        <w:t xml:space="preserve">. When this is compared to the testing set output </w:t>
      </w:r>
      <w:r w:rsidR="00004757">
        <w:rPr>
          <w:lang w:val="en-IE"/>
        </w:rPr>
        <w:t xml:space="preserve">from the LR model, as seen is figure 73, where the accuracy for the LR model is 85%. This suggests that with more data the accuracy is decreasing for the LR model. This is something that will be addressed in the project plan, section 7 of this document. </w:t>
      </w:r>
    </w:p>
    <w:p w:rsidR="00406031" w:rsidRDefault="00406031" w:rsidP="00320B5C">
      <w:pPr>
        <w:ind w:left="0"/>
        <w:rPr>
          <w:lang w:val="en-IE"/>
        </w:rPr>
      </w:pPr>
    </w:p>
    <w:p w:rsidR="00320B5C" w:rsidRDefault="00320B5C" w:rsidP="00320B5C">
      <w:pPr>
        <w:ind w:left="0"/>
        <w:rPr>
          <w:lang w:val="en-IE"/>
        </w:rPr>
      </w:pPr>
    </w:p>
    <w:p w:rsidR="00320B5C" w:rsidRDefault="00320B5C" w:rsidP="00320B5C">
      <w:pPr>
        <w:ind w:left="0"/>
        <w:rPr>
          <w:lang w:val="en-IE"/>
        </w:rPr>
      </w:pPr>
    </w:p>
    <w:p w:rsidR="00320B5C" w:rsidRDefault="00320B5C" w:rsidP="00320B5C">
      <w:pPr>
        <w:ind w:left="0"/>
        <w:rPr>
          <w:lang w:val="en-IE"/>
        </w:rPr>
      </w:pPr>
    </w:p>
    <w:p w:rsidR="00320B5C" w:rsidRDefault="00320B5C" w:rsidP="00320B5C">
      <w:pPr>
        <w:ind w:left="0"/>
        <w:rPr>
          <w:lang w:val="en-IE"/>
        </w:rPr>
      </w:pPr>
    </w:p>
    <w:p w:rsidR="00287B93" w:rsidRPr="00320B5C" w:rsidRDefault="00063EE0" w:rsidP="00320B5C">
      <w:pPr>
        <w:pStyle w:val="Heading1"/>
      </w:pPr>
      <w:bookmarkStart w:id="275" w:name="_Toc511165246"/>
      <w:r w:rsidRPr="00320B5C">
        <w:lastRenderedPageBreak/>
        <w:t>Development</w:t>
      </w:r>
      <w:bookmarkEnd w:id="275"/>
    </w:p>
    <w:p w:rsidR="00086CE1" w:rsidRPr="00C02358" w:rsidRDefault="00C02358" w:rsidP="00320B5C">
      <w:pPr>
        <w:pStyle w:val="Heading2"/>
      </w:pPr>
      <w:bookmarkStart w:id="276" w:name="_Toc511165247"/>
      <w:r w:rsidRPr="00C02358">
        <w:t>Scripts Explained</w:t>
      </w:r>
      <w:bookmarkEnd w:id="276"/>
      <w:r w:rsidRPr="00C02358">
        <w:t xml:space="preserve"> </w:t>
      </w:r>
    </w:p>
    <w:p w:rsidR="00C02358" w:rsidRDefault="00C02358" w:rsidP="00320B5C">
      <w:pPr>
        <w:pStyle w:val="Heading3"/>
      </w:pPr>
      <w:bookmarkStart w:id="277" w:name="_Toc511165248"/>
      <w:r>
        <w:t>Load_hddf.py</w:t>
      </w:r>
      <w:bookmarkEnd w:id="277"/>
    </w:p>
    <w:p w:rsidR="00C02358" w:rsidRDefault="00C02358" w:rsidP="00320B5C">
      <w:pPr>
        <w:ind w:left="0"/>
      </w:pPr>
      <w:r>
        <w:t>This is quite a simple programme, what it does is goes off to the internet and finds the UCI ML repo using a programmed URL for the desired file. Then using the pandas function read csv it reads in the required csv files and then appends the four file to one data frame. This is then written out to another csv file for reading into the main programme.</w:t>
      </w:r>
    </w:p>
    <w:p w:rsidR="00C02358" w:rsidRPr="00C02358" w:rsidRDefault="00C02358" w:rsidP="00320B5C">
      <w:pPr>
        <w:pStyle w:val="Heading3"/>
      </w:pPr>
      <w:bookmarkStart w:id="278" w:name="_Toc511165249"/>
      <w:r>
        <w:t>Train_test_Split.py</w:t>
      </w:r>
      <w:bookmarkEnd w:id="278"/>
    </w:p>
    <w:p w:rsidR="00546D31" w:rsidRDefault="00C02358" w:rsidP="00320B5C">
      <w:pPr>
        <w:ind w:left="0"/>
      </w:pPr>
      <w:r>
        <w:t>This is also a rather simple programme that splits the data using a random split of the instances. It does this by reading in the input file in a binary form th</w:t>
      </w:r>
      <w:r w:rsidR="00421443">
        <w:t>en it performs a random split of the instances keeping the features for an instance linked to that instance. It then writes the split instances out to separate csv files. This programme performs a 25/75 split on the data, it can be set to split the data into whatever size partitions are desired.</w:t>
      </w:r>
    </w:p>
    <w:p w:rsidR="00A83572" w:rsidRDefault="00421443" w:rsidP="00320B5C">
      <w:pPr>
        <w:pStyle w:val="Heading3"/>
      </w:pPr>
      <w:bookmarkStart w:id="279" w:name="_Toc511165250"/>
      <w:r>
        <w:t>DQR</w:t>
      </w:r>
      <w:bookmarkEnd w:id="279"/>
    </w:p>
    <w:p w:rsidR="007B1E6D" w:rsidRPr="007B1E6D" w:rsidRDefault="007B1E6D" w:rsidP="00320B5C">
      <w:pPr>
        <w:ind w:left="0"/>
      </w:pPr>
      <w:r>
        <w:t>This programme is used to build a data quality table for the features in the dataset. It is used for determining things like whether</w:t>
      </w:r>
      <w:r w:rsidR="007300E1">
        <w:t xml:space="preserve"> the data has a large number of missing values. This programme starts by reading in the relevant files and then performs a number of calculations. This is facilitated by the libraries in the python language as discussed at the start of this document.</w:t>
      </w:r>
      <w:r w:rsidR="00392962">
        <w:t xml:space="preserve"> After the features that are not being retained have been removed the remaining features are then placed into a pandas data frame for further processing. It is at this point that the calculations are performed and then the results are then written out to a file.</w:t>
      </w:r>
      <w:r w:rsidR="00A83572">
        <w:t xml:space="preserve"> This file is an IPython file, it was constructed using Jupyter Notebooks. </w:t>
      </w:r>
    </w:p>
    <w:p w:rsidR="00421443" w:rsidRDefault="00421443" w:rsidP="00320B5C">
      <w:pPr>
        <w:pStyle w:val="Heading3"/>
      </w:pPr>
      <w:bookmarkStart w:id="280" w:name="_Toc511165251"/>
      <w:r>
        <w:lastRenderedPageBreak/>
        <w:t>TrainDset, TestDset and FullDset</w:t>
      </w:r>
      <w:bookmarkEnd w:id="280"/>
    </w:p>
    <w:p w:rsidR="00392962" w:rsidRDefault="00392962" w:rsidP="00320B5C">
      <w:pPr>
        <w:ind w:left="0"/>
      </w:pPr>
      <w:r>
        <w:t>The three of these programmes do the same thing just with different datasets getting loaded into them</w:t>
      </w:r>
      <w:r w:rsidR="00534FA8">
        <w:t xml:space="preserve">, this was done for testing purposes the see if there was great significance in the different outputs. The </w:t>
      </w:r>
      <w:r w:rsidR="00A83572">
        <w:t>contents of these notebooks are covered in the F</w:t>
      </w:r>
      <w:r w:rsidR="00534FA8">
        <w:t>ullVar</w:t>
      </w:r>
      <w:r w:rsidR="00A83572">
        <w:t xml:space="preserve"> section below as they are derived directly from that source code.</w:t>
      </w:r>
      <w:r w:rsidR="00534FA8">
        <w:t xml:space="preserve"> </w:t>
      </w:r>
    </w:p>
    <w:p w:rsidR="00421443" w:rsidRPr="00421443" w:rsidRDefault="00421443" w:rsidP="00320B5C">
      <w:pPr>
        <w:pStyle w:val="Heading3"/>
      </w:pPr>
      <w:bookmarkStart w:id="281" w:name="_Toc511165252"/>
      <w:r>
        <w:t>FullVer</w:t>
      </w:r>
      <w:bookmarkEnd w:id="281"/>
    </w:p>
    <w:p w:rsidR="002D7AA2" w:rsidRDefault="002D7AA2" w:rsidP="00320B5C">
      <w:pPr>
        <w:ind w:left="0"/>
      </w:pPr>
      <w:r>
        <w:t>This notebook file contains the entire working of this project except the above mentioned python files marked with the .py extension. Below is the code for the function that calculates the intrinsic discrepancies between two given histograms.</w:t>
      </w:r>
    </w:p>
    <w:p w:rsidR="002D7AA2" w:rsidRPr="007C5160" w:rsidRDefault="002D7AA2" w:rsidP="002D45D1">
      <w:pPr>
        <w:ind w:left="-709"/>
      </w:pPr>
      <w:r>
        <w:rPr>
          <w:noProof/>
          <w:lang w:eastAsia="en-GB"/>
        </w:rPr>
        <w:drawing>
          <wp:inline distT="0" distB="0" distL="0" distR="0" wp14:anchorId="0227FBBE" wp14:editId="06479748">
            <wp:extent cx="6290677" cy="170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6294844" cy="1702927"/>
                    </a:xfrm>
                    <a:prstGeom prst="rect">
                      <a:avLst/>
                    </a:prstGeom>
                  </pic:spPr>
                </pic:pic>
              </a:graphicData>
            </a:graphic>
          </wp:inline>
        </w:drawing>
      </w:r>
      <w:r>
        <w:t xml:space="preserve"> </w:t>
      </w:r>
    </w:p>
    <w:p w:rsidR="002A05BE" w:rsidRDefault="00271964" w:rsidP="00320B5C">
      <w:pPr>
        <w:ind w:left="0"/>
        <w:rPr>
          <w:lang w:val="en-IE"/>
        </w:rPr>
      </w:pPr>
      <w:r>
        <w:rPr>
          <w:lang w:val="en-IE"/>
        </w:rPr>
        <w:t>This function starts by confirming that the length of both x and y are equal, after doing this the sum of the values for both x and y are calculated</w:t>
      </w:r>
      <w:r w:rsidR="002A05BE">
        <w:rPr>
          <w:lang w:val="en-IE"/>
        </w:rPr>
        <w:t>, in this case the x and y represent the classification of either disease or no disease</w:t>
      </w:r>
      <w:r>
        <w:rPr>
          <w:lang w:val="en-IE"/>
        </w:rPr>
        <w:t xml:space="preserve">. </w:t>
      </w:r>
    </w:p>
    <w:p w:rsidR="00A53B3A" w:rsidRDefault="000E6B14" w:rsidP="00320B5C">
      <w:pPr>
        <w:ind w:left="0"/>
        <w:rPr>
          <w:lang w:val="en-IE"/>
        </w:rPr>
      </w:pPr>
      <w:r>
        <w:rPr>
          <w:lang w:val="en-IE"/>
        </w:rPr>
        <w:t>T</w:t>
      </w:r>
      <w:r w:rsidR="002A05BE">
        <w:rPr>
          <w:lang w:val="en-IE"/>
        </w:rPr>
        <w:t>his is</w:t>
      </w:r>
      <w:r>
        <w:rPr>
          <w:lang w:val="en-IE"/>
        </w:rPr>
        <w:t xml:space="preserve"> considered a symmetrised Kullback-Leibler distance</w:t>
      </w:r>
      <w:r w:rsidR="00A95B12">
        <w:rPr>
          <w:lang w:val="en-IE"/>
        </w:rPr>
        <w:t>, this function</w:t>
      </w:r>
      <w:r w:rsidR="000E6A15" w:rsidRPr="000E6A15">
        <w:rPr>
          <w:lang w:val="en-IE"/>
        </w:rPr>
        <w:t xml:space="preserve"> is a natural distance function</w:t>
      </w:r>
      <w:r w:rsidR="00A95B12">
        <w:rPr>
          <w:lang w:val="en-IE"/>
        </w:rPr>
        <w:t>. They way in which it works is it takes a</w:t>
      </w:r>
      <w:r w:rsidR="000E6A15" w:rsidRPr="000E6A15">
        <w:rPr>
          <w:lang w:val="en-IE"/>
        </w:rPr>
        <w:t xml:space="preserve"> probability</w:t>
      </w:r>
      <w:r w:rsidR="00A95B12">
        <w:rPr>
          <w:lang w:val="en-IE"/>
        </w:rPr>
        <w:t xml:space="preserve"> </w:t>
      </w:r>
      <w:r w:rsidR="000E6A15" w:rsidRPr="000E6A15">
        <w:rPr>
          <w:lang w:val="en-IE"/>
        </w:rPr>
        <w:t>distribution</w:t>
      </w:r>
      <w:r w:rsidR="00A95B12">
        <w:rPr>
          <w:lang w:val="en-IE"/>
        </w:rPr>
        <w:t xml:space="preserve"> of true, </w:t>
      </w:r>
      <w:r w:rsidR="000E6A15" w:rsidRPr="000E6A15">
        <w:rPr>
          <w:lang w:val="en-IE"/>
        </w:rPr>
        <w:t>to a ta</w:t>
      </w:r>
      <w:r w:rsidR="00A95B12">
        <w:rPr>
          <w:lang w:val="en-IE"/>
        </w:rPr>
        <w:t>rgeted probability distribution. This is denoted as</w:t>
      </w:r>
      <w:r w:rsidR="00A95B12" w:rsidRPr="000E6A15">
        <w:rPr>
          <w:lang w:val="en-IE"/>
        </w:rPr>
        <w:t xml:space="preserve"> </w:t>
      </w:r>
      <w:r w:rsidR="00A95B12">
        <w:rPr>
          <w:lang w:val="en-IE"/>
        </w:rPr>
        <w:t>“</w:t>
      </w:r>
      <w:r w:rsidR="00A95B12" w:rsidRPr="000E6A15">
        <w:rPr>
          <w:lang w:val="en-IE"/>
        </w:rPr>
        <w:t>p</w:t>
      </w:r>
      <w:r w:rsidR="00A95B12">
        <w:rPr>
          <w:lang w:val="en-IE"/>
        </w:rPr>
        <w:t>” for the true probability and “q” for the targeted probability.</w:t>
      </w:r>
      <w:r w:rsidR="00A95B12" w:rsidRPr="000E6A15">
        <w:rPr>
          <w:lang w:val="en-IE"/>
        </w:rPr>
        <w:t xml:space="preserve"> </w:t>
      </w:r>
      <w:r w:rsidR="00A53B3A">
        <w:rPr>
          <w:lang w:val="en-IE"/>
        </w:rPr>
        <w:t xml:space="preserve">When dealing with variables that are discrete or that may not be </w:t>
      </w:r>
      <w:r w:rsidR="00A95B12" w:rsidRPr="00A95B12">
        <w:rPr>
          <w:lang w:val="en-IE"/>
        </w:rPr>
        <w:t>finite</w:t>
      </w:r>
      <w:r w:rsidR="00A53B3A">
        <w:rPr>
          <w:lang w:val="en-IE"/>
        </w:rPr>
        <w:t xml:space="preserve"> for example the</w:t>
      </w:r>
      <w:r w:rsidR="00A95B12" w:rsidRPr="00A95B12">
        <w:rPr>
          <w:lang w:val="en-IE"/>
        </w:rPr>
        <w:t xml:space="preserve"> probability distributions</w:t>
      </w:r>
      <w:r w:rsidR="00A53B3A">
        <w:rPr>
          <w:lang w:val="en-IE"/>
        </w:rPr>
        <w:t xml:space="preserve"> for</w:t>
      </w:r>
      <w:r w:rsidR="00A95B12" w:rsidRPr="00A95B12">
        <w:rPr>
          <w:lang w:val="en-IE"/>
        </w:rPr>
        <w:t xml:space="preserve">, </w:t>
      </w:r>
    </w:p>
    <w:p w:rsidR="00A53B3A" w:rsidRDefault="00A95B12" w:rsidP="00320B5C">
      <w:pPr>
        <w:ind w:left="0"/>
        <w:rPr>
          <w:lang w:val="en-IE"/>
        </w:rPr>
      </w:pPr>
      <w:r w:rsidRPr="00A95B12">
        <w:rPr>
          <w:lang w:val="en-IE"/>
        </w:rPr>
        <w:t>p={p1, ..., pn} and q={q1, ..., qn},</w:t>
      </w:r>
      <w:r w:rsidR="00A53B3A">
        <w:rPr>
          <w:lang w:val="en-IE"/>
        </w:rPr>
        <w:t xml:space="preserve"> is defined as follows</w:t>
      </w:r>
      <w:r w:rsidR="004F2C88">
        <w:rPr>
          <w:lang w:val="en-IE"/>
        </w:rPr>
        <w:fldChar w:fldCharType="begin"/>
      </w:r>
      <w:r w:rsidR="00004757">
        <w:rPr>
          <w:lang w:val="en-IE"/>
        </w:rPr>
        <w:instrText xml:space="preserve"> ADDIN ZOTERO_ITEM CSL_CITATION {"citationID":"rdEiiPxi","properties":{"formattedCitation":"(59)","plainCitation":"(59)","noteIndex":0},"citationItems":[{"id":299,"uris":["http://zotero.org/users/4426165/items/NZC5QCEY"],"uri":["http://zotero.org/users/4426165/items/NZC5QCEY"],"itemData":{"id":299,"type":"webpage","title":"Kullback Leibler (KL) Distance (Divergence) of two Probability Distributions","URL":"http://www.allisons.org/ll/MML/KL/","accessed":{"date-parts":[["2018",4,3]]}}}],"schema":"https://github.com/citation-style-language/schema/raw/master/csl-citation.json"} </w:instrText>
      </w:r>
      <w:r w:rsidR="004F2C88">
        <w:rPr>
          <w:lang w:val="en-IE"/>
        </w:rPr>
        <w:fldChar w:fldCharType="separate"/>
      </w:r>
      <w:r w:rsidR="00004757" w:rsidRPr="00004757">
        <w:t>(59)</w:t>
      </w:r>
      <w:r w:rsidR="004F2C88">
        <w:rPr>
          <w:lang w:val="en-IE"/>
        </w:rPr>
        <w:fldChar w:fldCharType="end"/>
      </w:r>
      <w:r w:rsidR="00A53B3A">
        <w:rPr>
          <w:lang w:val="en-IE"/>
        </w:rPr>
        <w:t>:</w:t>
      </w:r>
    </w:p>
    <w:p w:rsidR="00A53B3A" w:rsidRDefault="00A53B3A" w:rsidP="00320B5C">
      <w:pPr>
        <w:keepNext/>
        <w:ind w:left="0"/>
        <w:jc w:val="center"/>
      </w:pPr>
      <w:r>
        <w:rPr>
          <w:noProof/>
          <w:lang w:eastAsia="en-GB"/>
        </w:rPr>
        <w:lastRenderedPageBreak/>
        <w:drawing>
          <wp:inline distT="0" distB="0" distL="0" distR="0" wp14:anchorId="144D4037" wp14:editId="1FA4D0D5">
            <wp:extent cx="2885714" cy="457143"/>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2885714" cy="457143"/>
                    </a:xfrm>
                    <a:prstGeom prst="rect">
                      <a:avLst/>
                    </a:prstGeom>
                  </pic:spPr>
                </pic:pic>
              </a:graphicData>
            </a:graphic>
          </wp:inline>
        </w:drawing>
      </w:r>
    </w:p>
    <w:p w:rsidR="00A95B12" w:rsidRPr="00A95B12" w:rsidRDefault="00A53B3A" w:rsidP="00320B5C">
      <w:pPr>
        <w:pStyle w:val="Caption"/>
        <w:ind w:left="0"/>
        <w:jc w:val="center"/>
        <w:rPr>
          <w:lang w:val="en-IE"/>
        </w:rPr>
      </w:pPr>
      <w:bookmarkStart w:id="282" w:name="_Toc510552697"/>
      <w:bookmarkStart w:id="283" w:name="_Toc510709034"/>
      <w:r>
        <w:t xml:space="preserve">Figure </w:t>
      </w:r>
      <w:r>
        <w:fldChar w:fldCharType="begin"/>
      </w:r>
      <w:r>
        <w:instrText xml:space="preserve"> SEQ Figure \* ARABIC </w:instrText>
      </w:r>
      <w:r>
        <w:fldChar w:fldCharType="separate"/>
      </w:r>
      <w:r w:rsidR="009E377D">
        <w:rPr>
          <w:noProof/>
        </w:rPr>
        <w:t>87</w:t>
      </w:r>
      <w:r>
        <w:fldChar w:fldCharType="end"/>
      </w:r>
      <w:r>
        <w:t xml:space="preserve"> Kullback-Leibler Distance for discrete features</w:t>
      </w:r>
      <w:bookmarkEnd w:id="282"/>
      <w:bookmarkEnd w:id="283"/>
    </w:p>
    <w:p w:rsidR="00A53B3A" w:rsidRDefault="00A53B3A" w:rsidP="00320B5C">
      <w:pPr>
        <w:ind w:left="0"/>
        <w:rPr>
          <w:lang w:val="en-IE"/>
        </w:rPr>
      </w:pPr>
      <w:r>
        <w:rPr>
          <w:lang w:val="en-IE"/>
        </w:rPr>
        <w:t xml:space="preserve">When using this calculation for continuous features the sum of the probabilities needs to be replace with an integral. </w:t>
      </w:r>
    </w:p>
    <w:p w:rsidR="00A53B3A" w:rsidRDefault="00A53B3A" w:rsidP="00320B5C">
      <w:pPr>
        <w:keepNext/>
        <w:ind w:left="0"/>
        <w:jc w:val="center"/>
      </w:pPr>
      <w:r>
        <w:rPr>
          <w:noProof/>
          <w:lang w:eastAsia="en-GB"/>
        </w:rPr>
        <w:drawing>
          <wp:inline distT="0" distB="0" distL="0" distR="0" wp14:anchorId="7DE2ACB6" wp14:editId="29A12A7A">
            <wp:extent cx="1238095" cy="619048"/>
            <wp:effectExtent l="0" t="0" r="635" b="0"/>
            <wp:docPr id="119696" name="Picture 119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1238095" cy="619048"/>
                    </a:xfrm>
                    <a:prstGeom prst="rect">
                      <a:avLst/>
                    </a:prstGeom>
                  </pic:spPr>
                </pic:pic>
              </a:graphicData>
            </a:graphic>
          </wp:inline>
        </w:drawing>
      </w:r>
    </w:p>
    <w:p w:rsidR="00A53B3A" w:rsidRDefault="00A53B3A" w:rsidP="00320B5C">
      <w:pPr>
        <w:pStyle w:val="Caption"/>
        <w:ind w:left="0"/>
        <w:jc w:val="center"/>
        <w:rPr>
          <w:lang w:val="en-IE"/>
        </w:rPr>
      </w:pPr>
      <w:bookmarkStart w:id="284" w:name="_Toc510552698"/>
      <w:bookmarkStart w:id="285" w:name="_Toc510709035"/>
      <w:r>
        <w:t xml:space="preserve">Figure </w:t>
      </w:r>
      <w:r>
        <w:fldChar w:fldCharType="begin"/>
      </w:r>
      <w:r>
        <w:instrText xml:space="preserve"> SEQ Figure \* ARABIC </w:instrText>
      </w:r>
      <w:r>
        <w:fldChar w:fldCharType="separate"/>
      </w:r>
      <w:r w:rsidR="009E377D">
        <w:rPr>
          <w:noProof/>
        </w:rPr>
        <w:t>88</w:t>
      </w:r>
      <w:r>
        <w:fldChar w:fldCharType="end"/>
      </w:r>
      <w:r>
        <w:t xml:space="preserve"> Kullback-Leibler distance for Continuous features</w:t>
      </w:r>
      <w:bookmarkEnd w:id="284"/>
      <w:bookmarkEnd w:id="285"/>
    </w:p>
    <w:p w:rsidR="00A95B12" w:rsidRDefault="00A53B3A" w:rsidP="00320B5C">
      <w:pPr>
        <w:ind w:left="0"/>
        <w:rPr>
          <w:lang w:val="en-IE"/>
        </w:rPr>
      </w:pPr>
      <w:r>
        <w:rPr>
          <w:lang w:val="en-IE"/>
        </w:rPr>
        <w:t>While this function is not naturally symmetric i</w:t>
      </w:r>
      <w:r w:rsidR="009C48E3">
        <w:rPr>
          <w:lang w:val="en-IE"/>
        </w:rPr>
        <w:t>t</w:t>
      </w:r>
      <w:r>
        <w:rPr>
          <w:lang w:val="en-IE"/>
        </w:rPr>
        <w:t xml:space="preserve"> can be made</w:t>
      </w:r>
      <w:r w:rsidR="009C48E3">
        <w:rPr>
          <w:lang w:val="en-IE"/>
        </w:rPr>
        <w:t xml:space="preserve"> to produce a</w:t>
      </w:r>
      <w:r>
        <w:rPr>
          <w:lang w:val="en-IE"/>
        </w:rPr>
        <w:t xml:space="preserve"> symmetric </w:t>
      </w:r>
      <w:r w:rsidR="009C48E3">
        <w:rPr>
          <w:lang w:val="en-IE"/>
        </w:rPr>
        <w:t>distance. To do this we sum the distances and then put the whole formula shown below over 2</w:t>
      </w:r>
      <w:r w:rsidR="004F2C88">
        <w:rPr>
          <w:lang w:val="en-IE"/>
        </w:rPr>
        <w:t>(46)</w:t>
      </w:r>
      <w:r w:rsidR="009C48E3">
        <w:rPr>
          <w:lang w:val="en-IE"/>
        </w:rPr>
        <w:t>.</w:t>
      </w:r>
    </w:p>
    <w:p w:rsidR="009C48E3" w:rsidRDefault="009C48E3" w:rsidP="00320B5C">
      <w:pPr>
        <w:keepNext/>
        <w:ind w:left="0"/>
        <w:jc w:val="center"/>
      </w:pPr>
      <w:r>
        <w:rPr>
          <w:noProof/>
          <w:lang w:eastAsia="en-GB"/>
        </w:rPr>
        <w:drawing>
          <wp:inline distT="0" distB="0" distL="0" distR="0" wp14:anchorId="5E392AB7" wp14:editId="7AC5BAA5">
            <wp:extent cx="1990476" cy="314286"/>
            <wp:effectExtent l="0" t="0" r="0" b="0"/>
            <wp:docPr id="119697" name="Picture 11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990476" cy="314286"/>
                    </a:xfrm>
                    <a:prstGeom prst="rect">
                      <a:avLst/>
                    </a:prstGeom>
                  </pic:spPr>
                </pic:pic>
              </a:graphicData>
            </a:graphic>
          </wp:inline>
        </w:drawing>
      </w:r>
    </w:p>
    <w:p w:rsidR="009C48E3" w:rsidRDefault="009C48E3" w:rsidP="00320B5C">
      <w:pPr>
        <w:pStyle w:val="Caption"/>
        <w:ind w:left="0"/>
        <w:jc w:val="center"/>
      </w:pPr>
      <w:bookmarkStart w:id="286" w:name="_Toc510552699"/>
      <w:bookmarkStart w:id="287" w:name="_Toc510709036"/>
      <w:r>
        <w:t xml:space="preserve">Figure </w:t>
      </w:r>
      <w:r>
        <w:fldChar w:fldCharType="begin"/>
      </w:r>
      <w:r>
        <w:instrText xml:space="preserve"> SEQ Figure \* ARABIC </w:instrText>
      </w:r>
      <w:r>
        <w:fldChar w:fldCharType="separate"/>
      </w:r>
      <w:r w:rsidR="009E377D">
        <w:rPr>
          <w:noProof/>
        </w:rPr>
        <w:t>89</w:t>
      </w:r>
      <w:r>
        <w:fldChar w:fldCharType="end"/>
      </w:r>
      <w:r>
        <w:t xml:space="preserve"> Kullback-Leibler Distance Symmetrised</w:t>
      </w:r>
      <w:bookmarkEnd w:id="286"/>
      <w:bookmarkEnd w:id="287"/>
    </w:p>
    <w:p w:rsidR="004F2C88" w:rsidRDefault="009C48E3" w:rsidP="00320B5C">
      <w:pPr>
        <w:ind w:left="0"/>
        <w:rPr>
          <w:lang w:val="en-IE"/>
        </w:rPr>
      </w:pPr>
      <w:r>
        <w:rPr>
          <w:lang w:val="en-IE"/>
        </w:rPr>
        <w:t xml:space="preserve">This is the technique that was used </w:t>
      </w:r>
      <w:r w:rsidR="004F2C88">
        <w:rPr>
          <w:lang w:val="en-IE"/>
        </w:rPr>
        <w:t xml:space="preserve">to ascertain the intrinsic discrepancies for the plotting of the probabilities. The programmes </w:t>
      </w:r>
      <w:r w:rsidR="002A05BE">
        <w:rPr>
          <w:lang w:val="en-IE"/>
        </w:rPr>
        <w:t>then starts by creating a P</w:t>
      </w:r>
      <w:r w:rsidR="004F2C88">
        <w:rPr>
          <w:lang w:val="en-IE"/>
        </w:rPr>
        <w:t xml:space="preserve">andas data frame for holding the data from the csv file. </w:t>
      </w:r>
    </w:p>
    <w:p w:rsidR="004F2C88" w:rsidRDefault="004F2C88" w:rsidP="00320B5C">
      <w:pPr>
        <w:ind w:left="0"/>
        <w:rPr>
          <w:lang w:val="en-IE"/>
        </w:rPr>
      </w:pPr>
      <w:r>
        <w:rPr>
          <w:lang w:val="en-IE"/>
        </w:rPr>
        <w:t xml:space="preserve">There is a numbers of different plots then created, this was done for the </w:t>
      </w:r>
      <w:r w:rsidR="002A05BE">
        <w:rPr>
          <w:lang w:val="en-IE"/>
        </w:rPr>
        <w:t>purposes</w:t>
      </w:r>
      <w:r>
        <w:rPr>
          <w:lang w:val="en-IE"/>
        </w:rPr>
        <w:t xml:space="preserve"> of checking that the data is as expected and there are no </w:t>
      </w:r>
      <w:r w:rsidR="002A05BE">
        <w:rPr>
          <w:lang w:val="en-IE"/>
        </w:rPr>
        <w:t>anomalies that can’t be explained. After plotting all the features to check the distribution of the data,</w:t>
      </w:r>
      <w:r w:rsidR="007B195D">
        <w:rPr>
          <w:lang w:val="en-IE"/>
        </w:rPr>
        <w:t xml:space="preserve"> the intrinsic discrepancies for the features was calculated</w:t>
      </w:r>
      <w:r w:rsidR="002A05BE">
        <w:rPr>
          <w:lang w:val="en-IE"/>
        </w:rPr>
        <w:t xml:space="preserve"> </w:t>
      </w:r>
      <w:r w:rsidR="007B195D">
        <w:rPr>
          <w:lang w:val="en-IE"/>
        </w:rPr>
        <w:t>and the features that contained more than 2 categorical variables were extracted into the own features, using thal as an example it had 3 possible outcomes that were important, when extracted out the result was 4 features that included thal, thal3, thal6 and thal7, as there is no lon</w:t>
      </w:r>
      <w:r w:rsidR="009832D3">
        <w:rPr>
          <w:lang w:val="en-IE"/>
        </w:rPr>
        <w:t xml:space="preserve">ger a need for the thal feature is gets discarded. This is also the case for the slope, cp and restecg features, while the num feature is changed to reflect a binary output with cases where the num feature in greater than zero, it is replaced with the value of 1, this represents a presence of heart disease. The data frame is then standardised and plotted for </w:t>
      </w:r>
      <w:r w:rsidR="002A05BE">
        <w:rPr>
          <w:lang w:val="en-IE"/>
        </w:rPr>
        <w:t>the distribution of the data with regard to its classification, class of either disease or no disease in this case.</w:t>
      </w:r>
    </w:p>
    <w:p w:rsidR="007B195D" w:rsidRDefault="00F95AD2" w:rsidP="00320B5C">
      <w:pPr>
        <w:ind w:left="0"/>
        <w:rPr>
          <w:lang w:val="en-IE"/>
        </w:rPr>
      </w:pPr>
      <w:r>
        <w:rPr>
          <w:lang w:val="en-IE"/>
        </w:rPr>
        <w:lastRenderedPageBreak/>
        <w:t>After this has been completed there is an implementation</w:t>
      </w:r>
      <w:r w:rsidR="00F53A37">
        <w:rPr>
          <w:lang w:val="en-IE"/>
        </w:rPr>
        <w:t xml:space="preserve"> of LR using Lasso</w:t>
      </w:r>
      <w:r>
        <w:rPr>
          <w:lang w:val="en-IE"/>
        </w:rPr>
        <w:t xml:space="preserve"> on the dataset. This was the starting point of the project with regard to test the accuracy of the prediction, the working</w:t>
      </w:r>
      <w:r w:rsidR="00F53A37">
        <w:rPr>
          <w:lang w:val="en-IE"/>
        </w:rPr>
        <w:t>s</w:t>
      </w:r>
      <w:r>
        <w:rPr>
          <w:lang w:val="en-IE"/>
        </w:rPr>
        <w:t xml:space="preserve"> of Lasso have been covered in a previous section of this document. An LR model is then fitted using the statsmodel</w:t>
      </w:r>
      <w:r w:rsidR="00F53A37">
        <w:rPr>
          <w:lang w:val="en-IE"/>
        </w:rPr>
        <w:t>s api</w:t>
      </w:r>
      <w:r>
        <w:rPr>
          <w:lang w:val="en-IE"/>
        </w:rPr>
        <w:t xml:space="preserve">, </w:t>
      </w:r>
      <w:r w:rsidR="00F53A37">
        <w:rPr>
          <w:lang w:val="en-IE"/>
        </w:rPr>
        <w:t>while this method and the previous do the same thing, the output from the statsmodels api can be harder to interpret than the first method</w:t>
      </w:r>
      <w:r>
        <w:rPr>
          <w:lang w:val="en-IE"/>
        </w:rPr>
        <w:t>.</w:t>
      </w:r>
      <w:r w:rsidR="00F53A37">
        <w:rPr>
          <w:lang w:val="en-IE"/>
        </w:rPr>
        <w:t xml:space="preserve"> </w:t>
      </w:r>
    </w:p>
    <w:p w:rsidR="00E84FDA" w:rsidRDefault="00E84FDA" w:rsidP="00320B5C">
      <w:pPr>
        <w:ind w:left="0"/>
        <w:rPr>
          <w:lang w:val="en-IE"/>
        </w:rPr>
      </w:pPr>
      <w:r>
        <w:rPr>
          <w:lang w:val="en-IE"/>
        </w:rPr>
        <w:t>The next section of this notebook is where the automatic feature selection is performed. This is done by selecting all the features in the standardised data frame and then eliminating the one by one based on the significance. For a feature to be deemed insignificant if the</w:t>
      </w:r>
      <w:r w:rsidR="00983744">
        <w:rPr>
          <w:lang w:val="en-IE"/>
        </w:rPr>
        <w:t xml:space="preserve"> absolute</w:t>
      </w:r>
      <w:r>
        <w:rPr>
          <w:lang w:val="en-IE"/>
        </w:rPr>
        <w:t xml:space="preserve"> z-value for the feature is less than 2. </w:t>
      </w:r>
    </w:p>
    <w:p w:rsidR="00E84FDA" w:rsidRDefault="00983744" w:rsidP="00320B5C">
      <w:pPr>
        <w:ind w:left="0"/>
        <w:rPr>
          <w:lang w:val="en-IE"/>
        </w:rPr>
      </w:pPr>
      <w:r>
        <w:rPr>
          <w:lang w:val="en-IE"/>
        </w:rPr>
        <w:t>The pseudo code for this function would be as follows:</w:t>
      </w:r>
    </w:p>
    <w:p w:rsidR="00260FBE" w:rsidRDefault="00260FBE" w:rsidP="00320B5C">
      <w:pPr>
        <w:spacing w:after="0" w:afterAutospacing="0" w:line="240" w:lineRule="auto"/>
        <w:ind w:left="0"/>
        <w:rPr>
          <w:lang w:val="en-IE"/>
        </w:rPr>
      </w:pPr>
      <w:r>
        <w:rPr>
          <w:lang w:val="en-IE"/>
        </w:rPr>
        <w:t>Load all features and fit the model</w:t>
      </w:r>
    </w:p>
    <w:p w:rsidR="00260FBE" w:rsidRDefault="00260FBE" w:rsidP="00320B5C">
      <w:pPr>
        <w:spacing w:after="0" w:afterAutospacing="0" w:line="240" w:lineRule="auto"/>
        <w:ind w:left="0"/>
        <w:rPr>
          <w:lang w:val="en-IE"/>
        </w:rPr>
      </w:pPr>
      <w:r>
        <w:rPr>
          <w:lang w:val="en-IE"/>
        </w:rPr>
        <w:t>Calculate the deviance from the fitted model</w:t>
      </w:r>
    </w:p>
    <w:p w:rsidR="00260FBE" w:rsidRDefault="00260FBE" w:rsidP="00320B5C">
      <w:pPr>
        <w:spacing w:after="0" w:afterAutospacing="0" w:line="240" w:lineRule="auto"/>
        <w:ind w:left="0"/>
        <w:rPr>
          <w:lang w:val="en-IE"/>
        </w:rPr>
      </w:pPr>
      <w:r>
        <w:rPr>
          <w:lang w:val="en-IE"/>
        </w:rPr>
        <w:t>Check if all features sequentially to see if the absolute z-value is less than 2</w:t>
      </w:r>
    </w:p>
    <w:p w:rsidR="00260FBE" w:rsidRDefault="00260FBE" w:rsidP="00320B5C">
      <w:pPr>
        <w:spacing w:after="0" w:afterAutospacing="0" w:line="240" w:lineRule="auto"/>
        <w:ind w:left="0"/>
        <w:rPr>
          <w:lang w:val="en-IE"/>
        </w:rPr>
      </w:pPr>
      <w:r>
        <w:rPr>
          <w:lang w:val="en-IE"/>
        </w:rPr>
        <w:tab/>
        <w:t>If Yes:</w:t>
      </w:r>
    </w:p>
    <w:p w:rsidR="00260FBE" w:rsidRDefault="00260FBE" w:rsidP="00320B5C">
      <w:pPr>
        <w:spacing w:after="0" w:afterAutospacing="0" w:line="240" w:lineRule="auto"/>
        <w:ind w:left="0"/>
        <w:rPr>
          <w:lang w:val="en-IE"/>
        </w:rPr>
      </w:pPr>
      <w:r>
        <w:rPr>
          <w:lang w:val="en-IE"/>
        </w:rPr>
        <w:tab/>
      </w:r>
      <w:r>
        <w:rPr>
          <w:lang w:val="en-IE"/>
        </w:rPr>
        <w:tab/>
        <w:t xml:space="preserve">For each one of these features:  </w:t>
      </w:r>
    </w:p>
    <w:p w:rsidR="00260FBE" w:rsidRDefault="00260FBE" w:rsidP="00320B5C">
      <w:pPr>
        <w:spacing w:after="0" w:afterAutospacing="0" w:line="240" w:lineRule="auto"/>
        <w:ind w:left="0"/>
        <w:rPr>
          <w:lang w:val="en-IE"/>
        </w:rPr>
      </w:pPr>
      <w:r>
        <w:rPr>
          <w:lang w:val="en-IE"/>
        </w:rPr>
        <w:tab/>
      </w:r>
      <w:r>
        <w:rPr>
          <w:lang w:val="en-IE"/>
        </w:rPr>
        <w:tab/>
      </w:r>
      <w:r>
        <w:rPr>
          <w:lang w:val="en-IE"/>
        </w:rPr>
        <w:tab/>
        <w:t xml:space="preserve">Remove the feature </w:t>
      </w:r>
    </w:p>
    <w:p w:rsidR="00260FBE" w:rsidRDefault="00260FBE" w:rsidP="00320B5C">
      <w:pPr>
        <w:spacing w:after="0" w:afterAutospacing="0" w:line="240" w:lineRule="auto"/>
        <w:ind w:left="0"/>
        <w:rPr>
          <w:lang w:val="en-IE"/>
        </w:rPr>
      </w:pPr>
      <w:r>
        <w:rPr>
          <w:lang w:val="en-IE"/>
        </w:rPr>
        <w:tab/>
      </w:r>
      <w:r>
        <w:rPr>
          <w:lang w:val="en-IE"/>
        </w:rPr>
        <w:tab/>
      </w:r>
      <w:r>
        <w:rPr>
          <w:lang w:val="en-IE"/>
        </w:rPr>
        <w:tab/>
        <w:t>Refit the model</w:t>
      </w:r>
    </w:p>
    <w:p w:rsidR="00260FBE" w:rsidRDefault="00260FBE" w:rsidP="00320B5C">
      <w:pPr>
        <w:spacing w:after="0" w:afterAutospacing="0" w:line="240" w:lineRule="auto"/>
        <w:ind w:left="0"/>
        <w:rPr>
          <w:lang w:val="en-IE"/>
        </w:rPr>
      </w:pPr>
      <w:r>
        <w:rPr>
          <w:lang w:val="en-IE"/>
        </w:rPr>
        <w:tab/>
      </w:r>
      <w:r>
        <w:rPr>
          <w:lang w:val="en-IE"/>
        </w:rPr>
        <w:tab/>
      </w:r>
      <w:r>
        <w:rPr>
          <w:lang w:val="en-IE"/>
        </w:rPr>
        <w:tab/>
        <w:t>Recalculate the deviance</w:t>
      </w:r>
    </w:p>
    <w:p w:rsidR="00260FBE" w:rsidRDefault="00260FBE" w:rsidP="00320B5C">
      <w:pPr>
        <w:spacing w:after="0" w:afterAutospacing="0" w:line="240" w:lineRule="auto"/>
        <w:ind w:left="0"/>
        <w:rPr>
          <w:lang w:val="en-IE"/>
        </w:rPr>
      </w:pPr>
      <w:r>
        <w:rPr>
          <w:lang w:val="en-IE"/>
        </w:rPr>
        <w:tab/>
      </w:r>
      <w:r>
        <w:rPr>
          <w:lang w:val="en-IE"/>
        </w:rPr>
        <w:tab/>
      </w:r>
      <w:r>
        <w:rPr>
          <w:lang w:val="en-IE"/>
        </w:rPr>
        <w:tab/>
        <w:t xml:space="preserve">Replace the feature </w:t>
      </w:r>
    </w:p>
    <w:p w:rsidR="00260FBE" w:rsidRDefault="00260FBE" w:rsidP="00320B5C">
      <w:pPr>
        <w:spacing w:after="0" w:afterAutospacing="0" w:line="240" w:lineRule="auto"/>
        <w:ind w:left="0"/>
        <w:rPr>
          <w:lang w:val="en-IE"/>
        </w:rPr>
      </w:pPr>
      <w:r>
        <w:rPr>
          <w:lang w:val="en-IE"/>
        </w:rPr>
        <w:tab/>
      </w:r>
      <w:r>
        <w:rPr>
          <w:lang w:val="en-IE"/>
        </w:rPr>
        <w:tab/>
        <w:t>Drop the feature with the lowest change in deviance after removal</w:t>
      </w:r>
    </w:p>
    <w:p w:rsidR="00260FBE" w:rsidRDefault="00260FBE" w:rsidP="00320B5C">
      <w:pPr>
        <w:spacing w:after="0" w:afterAutospacing="0" w:line="240" w:lineRule="auto"/>
        <w:ind w:left="0"/>
        <w:rPr>
          <w:lang w:val="en-IE"/>
        </w:rPr>
      </w:pPr>
      <w:r>
        <w:rPr>
          <w:lang w:val="en-IE"/>
        </w:rPr>
        <w:tab/>
        <w:t>If No:</w:t>
      </w:r>
    </w:p>
    <w:p w:rsidR="00260FBE" w:rsidRDefault="00260FBE" w:rsidP="00320B5C">
      <w:pPr>
        <w:tabs>
          <w:tab w:val="left" w:pos="720"/>
          <w:tab w:val="left" w:pos="1440"/>
          <w:tab w:val="left" w:pos="2160"/>
          <w:tab w:val="left" w:pos="3070"/>
        </w:tabs>
        <w:spacing w:after="0" w:afterAutospacing="0" w:line="240" w:lineRule="auto"/>
        <w:ind w:left="0"/>
        <w:rPr>
          <w:lang w:val="en-IE"/>
        </w:rPr>
      </w:pPr>
      <w:r>
        <w:rPr>
          <w:lang w:val="en-IE"/>
        </w:rPr>
        <w:tab/>
      </w:r>
      <w:r>
        <w:rPr>
          <w:lang w:val="en-IE"/>
        </w:rPr>
        <w:tab/>
      </w:r>
      <w:r w:rsidR="00370190">
        <w:rPr>
          <w:lang w:val="en-IE"/>
        </w:rPr>
        <w:t>Return 0:</w:t>
      </w:r>
      <w:r w:rsidR="009E2944">
        <w:rPr>
          <w:lang w:val="en-IE"/>
        </w:rPr>
        <w:tab/>
      </w:r>
    </w:p>
    <w:p w:rsidR="00052AAB" w:rsidRDefault="00370190" w:rsidP="00320B5C">
      <w:pPr>
        <w:ind w:left="0"/>
        <w:rPr>
          <w:lang w:val="en-IE"/>
        </w:rPr>
      </w:pPr>
      <w:r>
        <w:rPr>
          <w:lang w:val="en-IE"/>
        </w:rPr>
        <w:t>What this produces is the biggest subset of features where the fit coefficient for the features are at the very least two standard deviations from zero, while also retaining the smallest fit deviance possible for the model.</w:t>
      </w:r>
      <w:r w:rsidR="0014560F">
        <w:rPr>
          <w:lang w:val="en-IE"/>
        </w:rPr>
        <w:t xml:space="preserve"> This </w:t>
      </w:r>
      <w:r w:rsidR="000409AA">
        <w:rPr>
          <w:lang w:val="en-IE"/>
        </w:rPr>
        <w:t>is the algorith</w:t>
      </w:r>
      <w:r w:rsidR="0014560F">
        <w:rPr>
          <w:lang w:val="en-IE"/>
        </w:rPr>
        <w:t xml:space="preserve">m that </w:t>
      </w:r>
      <w:r w:rsidR="000409AA">
        <w:rPr>
          <w:lang w:val="en-IE"/>
        </w:rPr>
        <w:t>was applied to the optimisation for the LR, GNB, SVM and RF models.</w:t>
      </w:r>
      <w:r w:rsidR="0014560F">
        <w:rPr>
          <w:lang w:val="en-IE"/>
        </w:rPr>
        <w:t xml:space="preserve"> After this there is an implementation of an LR model. This is followed by the optimisation for the</w:t>
      </w:r>
      <w:r w:rsidR="000409AA">
        <w:rPr>
          <w:lang w:val="en-IE"/>
        </w:rPr>
        <w:t xml:space="preserve"> other listed models above.</w:t>
      </w:r>
      <w:r w:rsidR="0014560F">
        <w:rPr>
          <w:lang w:val="en-IE"/>
        </w:rPr>
        <w:t xml:space="preserve"> </w:t>
      </w:r>
    </w:p>
    <w:p w:rsidR="00285158" w:rsidRPr="00285158" w:rsidRDefault="00285158" w:rsidP="00320B5C">
      <w:pPr>
        <w:pStyle w:val="Heading3"/>
      </w:pPr>
      <w:bookmarkStart w:id="288" w:name="_Toc511165253"/>
      <w:r>
        <w:t>FYP.html</w:t>
      </w:r>
      <w:bookmarkEnd w:id="288"/>
    </w:p>
    <w:p w:rsidR="002D45D1" w:rsidRDefault="00746062" w:rsidP="0014560F">
      <w:pPr>
        <w:rPr>
          <w:lang w:val="en-IE"/>
        </w:rPr>
      </w:pPr>
      <w:r>
        <w:rPr>
          <w:lang w:val="en-IE"/>
        </w:rPr>
        <w:t>This is a single page site that illustrates the prediction when given</w:t>
      </w:r>
      <w:r w:rsidR="003B4964">
        <w:rPr>
          <w:lang w:val="en-IE"/>
        </w:rPr>
        <w:t xml:space="preserve"> different values for the model. This was done only for demonstration purposes, if the implementation was being aimed at the medical sector it would be far more ad</w:t>
      </w:r>
      <w:r w:rsidR="009E2944">
        <w:rPr>
          <w:lang w:val="en-IE"/>
        </w:rPr>
        <w:t>vanced than what is being used.</w:t>
      </w:r>
      <w:r w:rsidR="003B4964">
        <w:rPr>
          <w:lang w:val="en-IE"/>
        </w:rPr>
        <w:t xml:space="preserve"> </w:t>
      </w:r>
    </w:p>
    <w:p w:rsidR="00063EE0" w:rsidRPr="007C5160" w:rsidRDefault="00063EE0" w:rsidP="00E12C37">
      <w:pPr>
        <w:pStyle w:val="Heading1"/>
      </w:pPr>
      <w:bookmarkStart w:id="289" w:name="_Toc511165254"/>
      <w:r w:rsidRPr="007C5160">
        <w:lastRenderedPageBreak/>
        <w:t>Project Plan</w:t>
      </w:r>
      <w:bookmarkEnd w:id="289"/>
    </w:p>
    <w:p w:rsidR="00527D19" w:rsidRDefault="007E70A3" w:rsidP="002D45D1">
      <w:pPr>
        <w:ind w:left="0"/>
      </w:pPr>
      <w:r>
        <w:t>The planned</w:t>
      </w:r>
      <w:r w:rsidR="00527D19">
        <w:t xml:space="preserve"> project was not just to detect the presence of heart disease, it was to use real time data, transmitted from a Fitbit. With the heart rate data from the Fitbit, it was planned to use this as an indicator, with a number of user submitted values for the other features in the ML model. There was some pitfall in this as the Fitbit while it can transmit the real time heart rate of a user, it needed to be send from an application that ran from inside the actual Fitbit application. This then had a latent delay in the receiving of the data to a 3</w:t>
      </w:r>
      <w:r w:rsidR="00527D19" w:rsidRPr="00527D19">
        <w:rPr>
          <w:vertAlign w:val="superscript"/>
        </w:rPr>
        <w:t>rd</w:t>
      </w:r>
      <w:r w:rsidR="00527D19">
        <w:t xml:space="preserve"> party application, the delay was at best between 10 and 14 minutes. As the main aim was to have this signal send out an SOS message and kill the engine to the wearer’s vehicle.</w:t>
      </w:r>
    </w:p>
    <w:p w:rsidR="00004757" w:rsidRDefault="00527D19" w:rsidP="002D45D1">
      <w:pPr>
        <w:ind w:left="0"/>
      </w:pPr>
      <w:r>
        <w:t>The project then shifted from this</w:t>
      </w:r>
      <w:r w:rsidR="00E74C9A">
        <w:t xml:space="preserve"> into an exploration of the application of ML, with the aim of predicting the presence of heart disease for a given instance in a dataset. The application of ML to the heart data became the new main objective. This has led to a better understanding of what is needed to implement an ML project. </w:t>
      </w:r>
    </w:p>
    <w:p w:rsidR="00CA66A5" w:rsidRDefault="00E74C9A" w:rsidP="002D45D1">
      <w:pPr>
        <w:ind w:left="0"/>
      </w:pPr>
      <w:r>
        <w:t>For the most part the project after the initial shift there have been no real issues that could be overcome with some research and large amounts of reading. If this project was to be repeated, the advice that could be given is do not underestimate the time takes to select the best combination of features from the dataset</w:t>
      </w:r>
      <w:r w:rsidR="00CA66A5">
        <w:t xml:space="preserve"> and also the time to train a model.</w:t>
      </w:r>
    </w:p>
    <w:p w:rsidR="00CA66A5" w:rsidRDefault="00CA66A5" w:rsidP="002D45D1">
      <w:pPr>
        <w:ind w:left="0"/>
      </w:pPr>
      <w:r>
        <w:t>This is something that impacted this project, time was in short supply. With it taking up to a day to run all the combinations of features to find the best ones, it became clear that a laptop with 16GB of RAM and running an i5 processor was inferior for this type of task. This leads to the suggestion of using a</w:t>
      </w:r>
      <w:r w:rsidR="00947D08">
        <w:t xml:space="preserve"> cloud service</w:t>
      </w:r>
      <w:r>
        <w:t xml:space="preserve"> such as Amazon AWS for the application of the ML model as this would reduce the time taken to perform the features selection and training of the model. </w:t>
      </w:r>
    </w:p>
    <w:p w:rsidR="00052AAB" w:rsidRDefault="00CA66A5" w:rsidP="002D45D1">
      <w:pPr>
        <w:ind w:left="0"/>
      </w:pPr>
      <w:r>
        <w:t>This being said</w:t>
      </w:r>
      <w:r w:rsidR="00947D08">
        <w:t>,</w:t>
      </w:r>
      <w:r>
        <w:t xml:space="preserve"> I feel that the project has achieved</w:t>
      </w:r>
      <w:r w:rsidR="00947D08">
        <w:t xml:space="preserve"> </w:t>
      </w:r>
      <w:r>
        <w:t>what was set out at the start as obje</w:t>
      </w:r>
      <w:r w:rsidR="00947D08">
        <w:t>ctives, for this reason there is nothing the author would do different</w:t>
      </w:r>
      <w:r>
        <w:t xml:space="preserve">. This is because the knowledge that was acquired during this project, came from a lot </w:t>
      </w:r>
      <w:r w:rsidR="00016F27">
        <w:t>of research</w:t>
      </w:r>
      <w:r w:rsidR="00C72829">
        <w:t>.</w:t>
      </w:r>
      <w:r>
        <w:t xml:space="preserve"> </w:t>
      </w:r>
      <w:r w:rsidR="00E74C9A">
        <w:t xml:space="preserve">   </w:t>
      </w:r>
      <w:r w:rsidR="00527D19">
        <w:t xml:space="preserve">  </w:t>
      </w:r>
    </w:p>
    <w:p w:rsidR="00063EE0" w:rsidRPr="007C5160" w:rsidRDefault="00063EE0" w:rsidP="00E12C37">
      <w:pPr>
        <w:pStyle w:val="Heading1"/>
      </w:pPr>
      <w:bookmarkStart w:id="290" w:name="_Toc511165255"/>
      <w:r w:rsidRPr="007C5160">
        <w:lastRenderedPageBreak/>
        <w:t>Conclusion</w:t>
      </w:r>
      <w:bookmarkEnd w:id="290"/>
    </w:p>
    <w:p w:rsidR="00905CC7" w:rsidRDefault="009E2944" w:rsidP="002D45D1">
      <w:pPr>
        <w:ind w:left="0"/>
        <w:rPr>
          <w:lang w:val="en-IE"/>
        </w:rPr>
      </w:pPr>
      <w:r>
        <w:rPr>
          <w:lang w:val="en-IE"/>
        </w:rPr>
        <w:t>At the beginning of this project the aim was to determine if it was possible to predict the presence of heart disease, this has been successful. The initial aim was to obtain an accuracy of around 80%. This too has been achieved, in fact the accuracy for most models came in around this figure.</w:t>
      </w:r>
      <w:r w:rsidR="00905CC7">
        <w:rPr>
          <w:lang w:val="en-IE"/>
        </w:rPr>
        <w:t xml:space="preserve"> This was a very surprising fact in this project and will encourage further exploration of this type of application for ML. </w:t>
      </w:r>
    </w:p>
    <w:p w:rsidR="007E70A3" w:rsidRDefault="00905CC7" w:rsidP="002D45D1">
      <w:pPr>
        <w:ind w:left="0"/>
        <w:rPr>
          <w:lang w:val="en-IE"/>
        </w:rPr>
      </w:pPr>
      <w:r w:rsidRPr="00905CC7">
        <w:rPr>
          <w:lang w:val="en-IE"/>
        </w:rPr>
        <w:t xml:space="preserve">The research </w:t>
      </w:r>
      <w:r>
        <w:rPr>
          <w:lang w:val="en-IE"/>
        </w:rPr>
        <w:t>conducted throughout the course of this project</w:t>
      </w:r>
      <w:r w:rsidRPr="00905CC7">
        <w:rPr>
          <w:lang w:val="en-IE"/>
        </w:rPr>
        <w:t xml:space="preserve"> </w:t>
      </w:r>
      <w:r>
        <w:rPr>
          <w:lang w:val="en-IE"/>
        </w:rPr>
        <w:t xml:space="preserve">included </w:t>
      </w:r>
      <w:r w:rsidRPr="00905CC7">
        <w:rPr>
          <w:lang w:val="en-IE"/>
        </w:rPr>
        <w:t>many</w:t>
      </w:r>
      <w:r>
        <w:rPr>
          <w:lang w:val="en-IE"/>
        </w:rPr>
        <w:t xml:space="preserve"> interesting</w:t>
      </w:r>
      <w:r w:rsidRPr="00905CC7">
        <w:rPr>
          <w:lang w:val="en-IE"/>
        </w:rPr>
        <w:t xml:space="preserve"> aspects.</w:t>
      </w:r>
      <w:r w:rsidR="007E70A3">
        <w:rPr>
          <w:lang w:val="en-IE"/>
        </w:rPr>
        <w:t xml:space="preserve"> Starting with the data quality report, the findings for this section of the project were vital in identifying that there is not real need for the full listing of features in the dataset as the combinations of features that were left af</w:t>
      </w:r>
      <w:r w:rsidR="00947D08">
        <w:rPr>
          <w:lang w:val="en-IE"/>
        </w:rPr>
        <w:t>ter the final feature selection</w:t>
      </w:r>
      <w:r w:rsidR="007E70A3">
        <w:rPr>
          <w:lang w:val="en-IE"/>
        </w:rPr>
        <w:t xml:space="preserve"> consisted of less than 10 features. </w:t>
      </w:r>
      <w:r w:rsidR="007A4E70">
        <w:rPr>
          <w:lang w:val="en-IE"/>
        </w:rPr>
        <w:t>The best combination of features was dependant on the model.</w:t>
      </w:r>
      <w:r w:rsidR="007E70A3">
        <w:rPr>
          <w:lang w:val="en-IE"/>
        </w:rPr>
        <w:t xml:space="preserve"> </w:t>
      </w:r>
    </w:p>
    <w:p w:rsidR="00211D2D" w:rsidRDefault="007E70A3" w:rsidP="002D45D1">
      <w:pPr>
        <w:ind w:left="0"/>
        <w:rPr>
          <w:lang w:val="en-IE"/>
        </w:rPr>
      </w:pPr>
      <w:r>
        <w:rPr>
          <w:lang w:val="en-IE"/>
        </w:rPr>
        <w:t>After looking at the outputs for the different algorithms the most accurate</w:t>
      </w:r>
      <w:r w:rsidR="007A4E70">
        <w:rPr>
          <w:lang w:val="en-IE"/>
        </w:rPr>
        <w:t xml:space="preserve"> when testing with Weka was the SVM, this however was not the case when compared to the implementation in python. The python implementation for the SVM model only had an accuracy of 71%, this is a significant decrease in accuracy from 82%. Then there was the </w:t>
      </w:r>
      <w:r w:rsidR="00211D2D">
        <w:rPr>
          <w:lang w:val="en-IE"/>
        </w:rPr>
        <w:t xml:space="preserve">RF model in Weka having an accuracy of 81%, again had a decreased accuracy of 71% for the python implementation. </w:t>
      </w:r>
    </w:p>
    <w:p w:rsidR="007E70A3" w:rsidRDefault="00211D2D" w:rsidP="002D45D1">
      <w:pPr>
        <w:ind w:left="0"/>
        <w:rPr>
          <w:lang w:val="en-IE"/>
        </w:rPr>
      </w:pPr>
      <w:r>
        <w:rPr>
          <w:lang w:val="en-IE"/>
        </w:rPr>
        <w:t xml:space="preserve">This is something that caused concern and this is why they were ruled out for the final model selection. It is however an avenue that could be investigated further in order to determine why there is such a decrease in the accuracy. It was not further explored as it was not in line with the main objective for this project. </w:t>
      </w:r>
    </w:p>
    <w:p w:rsidR="00004757" w:rsidRDefault="00211D2D" w:rsidP="002D45D1">
      <w:pPr>
        <w:ind w:left="0"/>
        <w:rPr>
          <w:lang w:val="en-IE"/>
        </w:rPr>
      </w:pPr>
      <w:r>
        <w:rPr>
          <w:lang w:val="en-IE"/>
        </w:rPr>
        <w:t xml:space="preserve">Another interesting finding was that the best combination for feature selection while changing for most models, it also changed depending the amount of data used. When doing the features selection on smaller datasets the number of features retained after the selection was still usually less than 10, the actual combination of features changed. </w:t>
      </w:r>
    </w:p>
    <w:p w:rsidR="00004757" w:rsidRDefault="00004757" w:rsidP="002D45D1">
      <w:pPr>
        <w:ind w:left="0"/>
        <w:rPr>
          <w:lang w:val="en-IE"/>
        </w:rPr>
      </w:pPr>
    </w:p>
    <w:p w:rsidR="00211D2D" w:rsidRDefault="00211D2D" w:rsidP="002D45D1">
      <w:pPr>
        <w:ind w:left="0"/>
        <w:rPr>
          <w:lang w:val="en-IE"/>
        </w:rPr>
      </w:pPr>
      <w:r>
        <w:rPr>
          <w:lang w:val="en-IE"/>
        </w:rPr>
        <w:lastRenderedPageBreak/>
        <w:t>This is something that is still not quite clear as to why this was happening, I feel that it may be caused by missing data. The reason for this is the feature selection process calculates the best combination of features based on the fit coefficient, with missing data this will change depending on the size of the dataset.</w:t>
      </w:r>
    </w:p>
    <w:p w:rsidR="00211D2D" w:rsidRDefault="00211D2D" w:rsidP="002D45D1">
      <w:pPr>
        <w:ind w:left="0"/>
        <w:rPr>
          <w:lang w:val="en-IE"/>
        </w:rPr>
      </w:pPr>
      <w:r>
        <w:rPr>
          <w:lang w:val="en-IE"/>
        </w:rPr>
        <w:t>While there is an interface for users to enter details and get a probability for the presence of heart disease,</w:t>
      </w:r>
      <w:r w:rsidRPr="00905CC7">
        <w:rPr>
          <w:lang w:val="en-IE"/>
        </w:rPr>
        <w:t xml:space="preserve"> thi</w:t>
      </w:r>
      <w:r w:rsidR="00947D08">
        <w:rPr>
          <w:lang w:val="en-IE"/>
        </w:rPr>
        <w:t>s interface</w:t>
      </w:r>
      <w:r>
        <w:rPr>
          <w:lang w:val="en-IE"/>
        </w:rPr>
        <w:t xml:space="preserve"> is not a complex application. Rather a simple one page website, that works for demonstration purposes. </w:t>
      </w:r>
    </w:p>
    <w:p w:rsidR="00211D2D" w:rsidRDefault="00905CC7" w:rsidP="002D45D1">
      <w:pPr>
        <w:ind w:left="0"/>
        <w:rPr>
          <w:lang w:val="en-IE"/>
        </w:rPr>
      </w:pPr>
      <w:r>
        <w:rPr>
          <w:lang w:val="en-IE"/>
        </w:rPr>
        <w:t>This project has provided many things i</w:t>
      </w:r>
      <w:r w:rsidRPr="00905CC7">
        <w:rPr>
          <w:lang w:val="en-IE"/>
        </w:rPr>
        <w:t>n terms of p</w:t>
      </w:r>
      <w:r>
        <w:rPr>
          <w:lang w:val="en-IE"/>
        </w:rPr>
        <w:t>ersonal and learning objectives.</w:t>
      </w:r>
      <w:r w:rsidRPr="00905CC7">
        <w:rPr>
          <w:lang w:val="en-IE"/>
        </w:rPr>
        <w:t xml:space="preserve"> </w:t>
      </w:r>
      <w:r>
        <w:rPr>
          <w:lang w:val="en-IE"/>
        </w:rPr>
        <w:t xml:space="preserve">There have been so many things that were never considered and most things needed far more time than </w:t>
      </w:r>
      <w:r w:rsidRPr="00905CC7">
        <w:rPr>
          <w:lang w:val="en-IE"/>
        </w:rPr>
        <w:t xml:space="preserve">I initially anticipated. This </w:t>
      </w:r>
      <w:r>
        <w:rPr>
          <w:lang w:val="en-IE"/>
        </w:rPr>
        <w:t>can be marked down to inexperience in the field of ML</w:t>
      </w:r>
      <w:r w:rsidRPr="00905CC7">
        <w:rPr>
          <w:lang w:val="en-IE"/>
        </w:rPr>
        <w:t xml:space="preserve">. </w:t>
      </w:r>
    </w:p>
    <w:p w:rsidR="00211D2D" w:rsidRDefault="00905CC7" w:rsidP="002D45D1">
      <w:pPr>
        <w:ind w:left="0"/>
        <w:rPr>
          <w:lang w:val="en-IE"/>
        </w:rPr>
      </w:pPr>
      <w:r>
        <w:rPr>
          <w:lang w:val="en-IE"/>
        </w:rPr>
        <w:t>With limited</w:t>
      </w:r>
      <w:r w:rsidRPr="00905CC7">
        <w:rPr>
          <w:lang w:val="en-IE"/>
        </w:rPr>
        <w:t xml:space="preserve"> prior knowledge in many of the areas ap</w:t>
      </w:r>
      <w:r>
        <w:rPr>
          <w:lang w:val="en-IE"/>
        </w:rPr>
        <w:t>plied other than an</w:t>
      </w:r>
      <w:r w:rsidRPr="00905CC7">
        <w:rPr>
          <w:lang w:val="en-IE"/>
        </w:rPr>
        <w:t xml:space="preserve"> understandi</w:t>
      </w:r>
      <w:r>
        <w:rPr>
          <w:lang w:val="en-IE"/>
        </w:rPr>
        <w:t>ng of most basic concepts,</w:t>
      </w:r>
      <w:r w:rsidRPr="00905CC7">
        <w:rPr>
          <w:lang w:val="en-IE"/>
        </w:rPr>
        <w:t xml:space="preserve"> also never</w:t>
      </w:r>
      <w:r>
        <w:rPr>
          <w:lang w:val="en-IE"/>
        </w:rPr>
        <w:t xml:space="preserve"> having</w:t>
      </w:r>
      <w:r w:rsidRPr="00905CC7">
        <w:rPr>
          <w:lang w:val="en-IE"/>
        </w:rPr>
        <w:t xml:space="preserve"> extensively </w:t>
      </w:r>
      <w:r w:rsidR="00EF5CEB">
        <w:rPr>
          <w:lang w:val="en-IE"/>
        </w:rPr>
        <w:t>used the Python language before.</w:t>
      </w:r>
      <w:r>
        <w:rPr>
          <w:lang w:val="en-IE"/>
        </w:rPr>
        <w:t xml:space="preserve"> </w:t>
      </w:r>
      <w:r w:rsidR="00EF5CEB">
        <w:rPr>
          <w:lang w:val="en-IE"/>
        </w:rPr>
        <w:t>T</w:t>
      </w:r>
      <w:r>
        <w:rPr>
          <w:lang w:val="en-IE"/>
        </w:rPr>
        <w:t>his project was a massive learning curve</w:t>
      </w:r>
      <w:r w:rsidRPr="00905CC7">
        <w:rPr>
          <w:lang w:val="en-IE"/>
        </w:rPr>
        <w:t xml:space="preserve"> whic</w:t>
      </w:r>
      <w:r w:rsidR="00EF5CEB">
        <w:rPr>
          <w:lang w:val="en-IE"/>
        </w:rPr>
        <w:t>h also provided a new understanding into other aspects such as data analysis</w:t>
      </w:r>
      <w:r w:rsidRPr="00905CC7">
        <w:rPr>
          <w:lang w:val="en-IE"/>
        </w:rPr>
        <w:t xml:space="preserve">. </w:t>
      </w:r>
    </w:p>
    <w:p w:rsidR="007E70A3" w:rsidRDefault="00EF5CEB" w:rsidP="002D45D1">
      <w:pPr>
        <w:ind w:left="0"/>
        <w:rPr>
          <w:lang w:val="en-IE"/>
        </w:rPr>
      </w:pPr>
      <w:r>
        <w:rPr>
          <w:lang w:val="en-IE"/>
        </w:rPr>
        <w:t xml:space="preserve">With a new in-depth understanding of </w:t>
      </w:r>
      <w:r w:rsidR="00905CC7" w:rsidRPr="00905CC7">
        <w:rPr>
          <w:lang w:val="en-IE"/>
        </w:rPr>
        <w:t>Python</w:t>
      </w:r>
      <w:r>
        <w:rPr>
          <w:lang w:val="en-IE"/>
        </w:rPr>
        <w:t>, it is clear that it’s</w:t>
      </w:r>
      <w:r w:rsidR="00905CC7" w:rsidRPr="00905CC7">
        <w:rPr>
          <w:lang w:val="en-IE"/>
        </w:rPr>
        <w:t xml:space="preserve"> a</w:t>
      </w:r>
      <w:r>
        <w:rPr>
          <w:lang w:val="en-IE"/>
        </w:rPr>
        <w:t xml:space="preserve"> far more</w:t>
      </w:r>
      <w:r w:rsidR="00905CC7" w:rsidRPr="00905CC7">
        <w:rPr>
          <w:lang w:val="en-IE"/>
        </w:rPr>
        <w:t xml:space="preserve"> powerful language</w:t>
      </w:r>
      <w:r>
        <w:rPr>
          <w:lang w:val="en-IE"/>
        </w:rPr>
        <w:t xml:space="preserve"> </w:t>
      </w:r>
      <w:r w:rsidR="007E70A3">
        <w:rPr>
          <w:lang w:val="en-IE"/>
        </w:rPr>
        <w:t>than</w:t>
      </w:r>
      <w:r>
        <w:rPr>
          <w:lang w:val="en-IE"/>
        </w:rPr>
        <w:t xml:space="preserve"> previously believed to be, it is also clear now just how well it is suited to ML. The findings and research for</w:t>
      </w:r>
      <w:r w:rsidR="00905CC7" w:rsidRPr="00905CC7">
        <w:rPr>
          <w:lang w:val="en-IE"/>
        </w:rPr>
        <w:t xml:space="preserve"> this project have resulted in a de</w:t>
      </w:r>
      <w:r>
        <w:rPr>
          <w:lang w:val="en-IE"/>
        </w:rPr>
        <w:t>tailed understanding in some</w:t>
      </w:r>
      <w:r w:rsidR="00905CC7" w:rsidRPr="00905CC7">
        <w:rPr>
          <w:lang w:val="en-IE"/>
        </w:rPr>
        <w:t xml:space="preserve"> aspects of </w:t>
      </w:r>
      <w:r>
        <w:rPr>
          <w:lang w:val="en-IE"/>
        </w:rPr>
        <w:t>ML</w:t>
      </w:r>
      <w:r w:rsidR="00905CC7" w:rsidRPr="00905CC7">
        <w:rPr>
          <w:lang w:val="en-IE"/>
        </w:rPr>
        <w:t xml:space="preserve"> and its application</w:t>
      </w:r>
      <w:r>
        <w:rPr>
          <w:lang w:val="en-IE"/>
        </w:rPr>
        <w:t xml:space="preserve"> within the medical se</w:t>
      </w:r>
      <w:r w:rsidR="007E70A3">
        <w:rPr>
          <w:lang w:val="en-IE"/>
        </w:rPr>
        <w:t>ctor.</w:t>
      </w:r>
    </w:p>
    <w:p w:rsidR="00BB2C32" w:rsidRPr="007E70A3" w:rsidRDefault="00EF5CEB" w:rsidP="002D45D1">
      <w:pPr>
        <w:ind w:left="0"/>
        <w:rPr>
          <w:lang w:val="en-IE"/>
        </w:rPr>
      </w:pPr>
      <w:r>
        <w:rPr>
          <w:lang w:val="en-IE"/>
        </w:rPr>
        <w:t>On a personal level this project has sparked a deep need for a further understanding into the application ML. This is not to just have the understanding but to then explore all avenues for the application of ML to classification and prediction for heart related conditions. It has also made me think I may look to this sector as a career choice, with the intent of perhaps studying a masters in ML.</w:t>
      </w:r>
      <w:r w:rsidR="00BB2C32" w:rsidRPr="00BB2C32">
        <w:rPr>
          <w:color w:val="FF0000"/>
          <w:lang w:val="en-IE"/>
        </w:rPr>
        <w:t xml:space="preserve"> </w:t>
      </w:r>
    </w:p>
    <w:p w:rsidR="00F12F80" w:rsidRDefault="00F12F80" w:rsidP="002D45D1">
      <w:pPr>
        <w:ind w:left="0"/>
        <w:rPr>
          <w:color w:val="FF0000"/>
          <w:lang w:val="en-IE"/>
        </w:rPr>
      </w:pPr>
    </w:p>
    <w:p w:rsidR="00211D2D" w:rsidRDefault="00211D2D" w:rsidP="002D45D1">
      <w:pPr>
        <w:ind w:left="0"/>
        <w:rPr>
          <w:color w:val="FF0000"/>
          <w:lang w:val="en-IE"/>
        </w:rPr>
      </w:pPr>
    </w:p>
    <w:p w:rsidR="00211D2D" w:rsidRDefault="00211D2D" w:rsidP="00EF5CEB">
      <w:pPr>
        <w:rPr>
          <w:color w:val="FF0000"/>
          <w:lang w:val="en-IE"/>
        </w:rPr>
      </w:pPr>
    </w:p>
    <w:p w:rsidR="00320B5C" w:rsidRPr="00BB2C32" w:rsidRDefault="00320B5C" w:rsidP="00320B5C">
      <w:pPr>
        <w:rPr>
          <w:color w:val="FF0000"/>
          <w:lang w:val="en-IE"/>
        </w:rPr>
      </w:pPr>
    </w:p>
    <w:p w:rsidR="00086CE1" w:rsidRPr="007C5160" w:rsidRDefault="00086CE1" w:rsidP="00EE0065">
      <w:pPr>
        <w:pStyle w:val="Heading1"/>
      </w:pPr>
      <w:bookmarkStart w:id="291" w:name="_Toc511165256"/>
      <w:r w:rsidRPr="007C5160">
        <w:lastRenderedPageBreak/>
        <w:t>Bibliography</w:t>
      </w:r>
      <w:bookmarkEnd w:id="291"/>
    </w:p>
    <w:p w:rsidR="00004757" w:rsidRDefault="008B2FCE" w:rsidP="00004757">
      <w:pPr>
        <w:pStyle w:val="Bibliography"/>
      </w:pPr>
      <w:r>
        <w:fldChar w:fldCharType="begin"/>
      </w:r>
      <w:r>
        <w:instrText xml:space="preserve"> ADDIN ZOTERO_BIBL {"uncited":[],"omitted":[],"custom":[]} CSL_BIBLIOGRAPHY </w:instrText>
      </w:r>
      <w:r>
        <w:fldChar w:fldCharType="separate"/>
      </w:r>
      <w:r w:rsidR="00004757">
        <w:t xml:space="preserve">1. </w:t>
      </w:r>
      <w:r w:rsidR="00004757">
        <w:tab/>
        <w:t>UCI Machine Learning Repository: Heart Disease Data Set [Internet]. [cited 2018 Feb 11]. Available from: http://archive.ics.uci.edu/ml/datasets/heart+Disease</w:t>
      </w:r>
    </w:p>
    <w:p w:rsidR="00004757" w:rsidRDefault="00004757" w:rsidP="00004757">
      <w:pPr>
        <w:pStyle w:val="Bibliography"/>
      </w:pPr>
      <w:r>
        <w:t xml:space="preserve">2. </w:t>
      </w:r>
      <w:r>
        <w:tab/>
        <w:t>Cost of heart disease in Latin America tops $30bn [Internet]. World Heart Federation. 2016 [cited 2018 Apr 10]. Available from: https://www.world-heart-federation.org/cost-heart-disease-latin-america-tops-30bn/</w:t>
      </w:r>
    </w:p>
    <w:p w:rsidR="00004757" w:rsidRDefault="00004757" w:rsidP="00004757">
      <w:pPr>
        <w:pStyle w:val="Bibliography"/>
      </w:pPr>
      <w:r>
        <w:t xml:space="preserve">3. </w:t>
      </w:r>
      <w:r>
        <w:tab/>
        <w:t>Cost-of-Heart-Failure-Report-web.pdf [Internet]. [cited 2018 Feb 11]. Available from: http://heartbeat-trust.ie/wp-content/uploads/2015/12/Cost-of-Heart-Failure-Report-web.pdf</w:t>
      </w:r>
    </w:p>
    <w:p w:rsidR="00004757" w:rsidRDefault="00004757" w:rsidP="00004757">
      <w:pPr>
        <w:pStyle w:val="Bibliography"/>
      </w:pPr>
      <w:r>
        <w:t xml:space="preserve">4. </w:t>
      </w:r>
      <w:r>
        <w:tab/>
        <w:t>ESLII.pdf [Internet]. [cited 2018 Mar 28]. Available from: https://web.stanford.edu/~hastie/Papers/ESLII.pdf</w:t>
      </w:r>
    </w:p>
    <w:p w:rsidR="00004757" w:rsidRDefault="00004757" w:rsidP="00004757">
      <w:pPr>
        <w:pStyle w:val="Bibliography"/>
      </w:pPr>
      <w:r>
        <w:t xml:space="preserve">5. </w:t>
      </w:r>
      <w:r>
        <w:tab/>
        <w:t>Top Artificial Intelligence Companies in Healthcare to Keep an Eye On [Internet]. The Medical Futurist. 2017 [cited 2018 Feb 11]. Available from: http://medicalfuturist.com/top-artificial-intelligence-companies-in-healthcare/</w:t>
      </w:r>
    </w:p>
    <w:p w:rsidR="00004757" w:rsidRDefault="00004757" w:rsidP="00004757">
      <w:pPr>
        <w:pStyle w:val="Bibliography"/>
      </w:pPr>
      <w:r>
        <w:t xml:space="preserve">6. </w:t>
      </w:r>
      <w:r>
        <w:tab/>
        <w:t>Microsoft Develops AI to Help Cancer Doctors Find the Right Treatments. Bloomberg.com [Internet]. 2016 Sep 20 [cited 2018 Feb 16]; Available from: https://www.bloomberg.com/news/articles/2016-09-20/microsoft-develops-ai-to-help-cancer-doctors-find-the-right-treatments</w:t>
      </w:r>
    </w:p>
    <w:p w:rsidR="00004757" w:rsidRDefault="00004757" w:rsidP="00004757">
      <w:pPr>
        <w:pStyle w:val="Bibliography"/>
      </w:pPr>
      <w:r>
        <w:t xml:space="preserve">7. </w:t>
      </w:r>
      <w:r>
        <w:tab/>
        <w:t>IBM Watson Health - IBM Watson for Oncology [Internet]. IBM Watson Health. 2017 [cited 2018 Feb 16]. Available from: https://www.ibm.com/watson/health/oncology-and-genomics/oncology/</w:t>
      </w:r>
    </w:p>
    <w:p w:rsidR="00004757" w:rsidRDefault="00004757" w:rsidP="00004757">
      <w:pPr>
        <w:pStyle w:val="Bibliography"/>
      </w:pPr>
      <w:r>
        <w:t xml:space="preserve">8. </w:t>
      </w:r>
      <w:r>
        <w:tab/>
        <w:t xml:space="preserve">Salkind NJ, Rasmussen K, editors. Encyclopedia of measurement and statistics. Thousand Oaks, Calif: SAGE Publications; 2007. 3 p. </w:t>
      </w:r>
    </w:p>
    <w:p w:rsidR="00004757" w:rsidRDefault="00004757" w:rsidP="00004757">
      <w:pPr>
        <w:pStyle w:val="Bibliography"/>
      </w:pPr>
      <w:r>
        <w:t xml:space="preserve">9. </w:t>
      </w:r>
      <w:r>
        <w:tab/>
        <w:t>Logistic function [Internet]. [cited 2018 Mar 28]. Available from: https://ipfs.io/ipfs/QmXoypizjW3WknFiJnKLwHCnL72vedxjQkDDP1mXWo6uco/wiki/Logistic_function.html</w:t>
      </w:r>
    </w:p>
    <w:p w:rsidR="00004757" w:rsidRDefault="00004757" w:rsidP="00004757">
      <w:pPr>
        <w:pStyle w:val="Bibliography"/>
      </w:pPr>
      <w:r>
        <w:t xml:space="preserve">10. </w:t>
      </w:r>
      <w:r>
        <w:tab/>
        <w:t>Logistic regression [Internet]. [cited 2018 Mar 28]. Available from: https://ipfs.io/ipfs/QmXoypizjW3WknFiJnKLwHCnL72vedxjQkDDP1mXWo6uco/wiki/Logistic_regression.html</w:t>
      </w:r>
    </w:p>
    <w:p w:rsidR="00004757" w:rsidRDefault="00004757" w:rsidP="00004757">
      <w:pPr>
        <w:pStyle w:val="Bibliography"/>
      </w:pPr>
      <w:r>
        <w:t xml:space="preserve">11. </w:t>
      </w:r>
      <w:r>
        <w:tab/>
        <w:t>Linear predictor function [Internet]. [cited 2018 Mar 28]. Available from: https://ipfs.io/ipfs/QmXoypizjW3WknFiJnKLwHCnL72vedxjQkDDP1mXWo6uco/wiki/Linear_predictor_function.html</w:t>
      </w:r>
    </w:p>
    <w:p w:rsidR="00004757" w:rsidRDefault="00004757" w:rsidP="00004757">
      <w:pPr>
        <w:pStyle w:val="Bibliography"/>
      </w:pPr>
      <w:r>
        <w:t xml:space="preserve">12. </w:t>
      </w:r>
      <w:r>
        <w:tab/>
        <w:t xml:space="preserve">van der Meulen F, Vermaat T, Willems P. Case Study: An Application of Logistic Regression in a Six Sigma Project in Health Care. Qual Eng. 2011 Mar 2;23(2):113–24. </w:t>
      </w:r>
    </w:p>
    <w:p w:rsidR="00004757" w:rsidRDefault="00004757" w:rsidP="00004757">
      <w:pPr>
        <w:pStyle w:val="Bibliography"/>
      </w:pPr>
      <w:r>
        <w:lastRenderedPageBreak/>
        <w:t xml:space="preserve">13. </w:t>
      </w:r>
      <w:r>
        <w:tab/>
        <w:t xml:space="preserve">HAL PDF Full </w:t>
      </w:r>
      <w:r w:rsidR="00F257F6">
        <w:t>Text [Internet]. [cited 2018 Mar</w:t>
      </w:r>
      <w:r>
        <w:t xml:space="preserve"> 10]. Available from: https://hal.archives-ouvertes.fr/hal-01081557/document</w:t>
      </w:r>
    </w:p>
    <w:p w:rsidR="00004757" w:rsidRDefault="00004757" w:rsidP="00004757">
      <w:pPr>
        <w:pStyle w:val="Bibliography"/>
      </w:pPr>
      <w:r>
        <w:t xml:space="preserve">14. </w:t>
      </w:r>
      <w:r>
        <w:tab/>
        <w:t>Random Forest Regression | Turi Machine Learning Platform User Guide [Internet]. [cited 2018 Mar 28]. Available from: https://turi.com/learn/userguide/supervised-learning/random_forest_regression.html</w:t>
      </w:r>
    </w:p>
    <w:p w:rsidR="00004757" w:rsidRDefault="00004757" w:rsidP="00004757">
      <w:pPr>
        <w:pStyle w:val="Bibliography"/>
      </w:pPr>
      <w:r>
        <w:t xml:space="preserve">15. </w:t>
      </w:r>
      <w:r>
        <w:tab/>
        <w:t xml:space="preserve">PubMed Central Full Text PDF </w:t>
      </w:r>
      <w:r w:rsidR="00F257F6">
        <w:t>[Internet]. [cited 2018 Mar</w:t>
      </w:r>
      <w:r>
        <w:t xml:space="preserve"> 10]. Available from: https://www.ncbi.nlm.nih.gov/pmc/articles/PMC4062420/pdf/pone.0098587.pdf</w:t>
      </w:r>
    </w:p>
    <w:p w:rsidR="00004757" w:rsidRDefault="00004757" w:rsidP="00004757">
      <w:pPr>
        <w:pStyle w:val="Bibliography"/>
      </w:pPr>
      <w:r>
        <w:t xml:space="preserve">16. </w:t>
      </w:r>
      <w:r>
        <w:tab/>
        <w:t>ScienceDirect Full Text</w:t>
      </w:r>
      <w:r w:rsidR="00F257F6">
        <w:t xml:space="preserve"> PDF [Internet]. [cited 2018 Mar</w:t>
      </w:r>
      <w:r>
        <w:t xml:space="preserve"> 10]. Available from: https://ac.els-cdn.com/S2213158214001326/1-s2.0-S2213158214001326-main.pdf?_tid=ccd9d81b-f979-4f7c-ab00-e8f9968cf8a9&amp;acdnat=1523380958_c5b78435b2e01bb0a70b3f25501ed4bf</w:t>
      </w:r>
    </w:p>
    <w:p w:rsidR="00004757" w:rsidRDefault="00004757" w:rsidP="00004757">
      <w:pPr>
        <w:pStyle w:val="Bibliography"/>
      </w:pPr>
      <w:r>
        <w:t xml:space="preserve">17. </w:t>
      </w:r>
      <w:r>
        <w:tab/>
        <w:t>Kotsiantis et al. - 2006 - Machine learning a review of classification and c.pdf [Internet]. [cited 2018 Mar 28]. Available from: http://www.cs.bham.ac.uk/~pxt/IDA/class_rev.pdf</w:t>
      </w:r>
    </w:p>
    <w:p w:rsidR="00004757" w:rsidRDefault="00004757" w:rsidP="00004757">
      <w:pPr>
        <w:pStyle w:val="Bibliography"/>
      </w:pPr>
      <w:r>
        <w:t xml:space="preserve">18. </w:t>
      </w:r>
      <w:r>
        <w:tab/>
        <w:t>Yu et al. - 2010 - Application of support vector machine modeling for.pd</w:t>
      </w:r>
      <w:r w:rsidR="00F257F6">
        <w:t>f [Internet]. [cited 2018 Mar</w:t>
      </w:r>
      <w:r>
        <w:t xml:space="preserve"> 10]. Available from: https://bmcmedinformdecismak.biomedcentral.com/track/pdf/10.1186/1472-6947-10-16</w:t>
      </w:r>
    </w:p>
    <w:p w:rsidR="00004757" w:rsidRDefault="00004757" w:rsidP="00004757">
      <w:pPr>
        <w:pStyle w:val="Bibliography"/>
      </w:pPr>
      <w:r>
        <w:t xml:space="preserve">19. </w:t>
      </w:r>
      <w:r>
        <w:tab/>
        <w:t>Kampouraki et al. - 2013 - e-Doctor A Web based Support Vector Machine for A</w:t>
      </w:r>
      <w:r w:rsidR="00F257F6">
        <w:t>.pdf [Internet]. [cited 2018 Mar</w:t>
      </w:r>
      <w:r>
        <w:t xml:space="preserve"> 10]. Available from: https://ac.els-cdn.com/S1877042813003716/1-s2.0-S1877042813003716-main.pdf?_tid=c0eaaf15-bb14-4cfd-9ebb-4ee28e46f7ff&amp;acdnat=1523381527_7461fbf863d60e315506733bb4747285</w:t>
      </w:r>
    </w:p>
    <w:p w:rsidR="00004757" w:rsidRDefault="00004757" w:rsidP="00004757">
      <w:pPr>
        <w:pStyle w:val="Bibliography"/>
      </w:pPr>
      <w:r>
        <w:t xml:space="preserve">20. </w:t>
      </w:r>
      <w:r>
        <w:tab/>
        <w:t>Linear Discriminant Analysis [Internet]. Dr. Sebastian Raschka. 2014 [cited 2018 Mar 29]. Available from: sebastianraschka.com/Articles/2014_python_lda.html</w:t>
      </w:r>
    </w:p>
    <w:p w:rsidR="00004757" w:rsidRDefault="00004757" w:rsidP="00004757">
      <w:pPr>
        <w:pStyle w:val="Bibliography"/>
      </w:pPr>
      <w:r>
        <w:t xml:space="preserve">21. </w:t>
      </w:r>
      <w:r>
        <w:tab/>
        <w:t>Full Text</w:t>
      </w:r>
      <w:r w:rsidR="00622BDE">
        <w:t xml:space="preserve"> PDF [Internet]. [cited 2018 Mar</w:t>
      </w:r>
      <w:r>
        <w:t xml:space="preserve"> 10]. Available from: https://www.researchgate.net/profile/Haoyi_Xiong/publication/309203021_Daehr_A_Discriminant_Analysis_Framework_for_Electronic_Health_Record_Data_and_an_Application_to_Early_Detection_of_Mental_Health_Disorders/links/59cc0af90f7e9bbfdc3b77cf/Daehr-A-Discriminant-Analysis-Framework-for-Electronic-Health-Record-Data-and-an-Application-to-Early-Detection-of-Mental-Health-Disorders.pdf</w:t>
      </w:r>
    </w:p>
    <w:p w:rsidR="00004757" w:rsidRDefault="00004757" w:rsidP="00004757">
      <w:pPr>
        <w:pStyle w:val="Bibliography"/>
      </w:pPr>
      <w:r>
        <w:t xml:space="preserve">22. </w:t>
      </w:r>
      <w:r>
        <w:tab/>
        <w:t>Naive Bayes Classifier [Internet]. [cited 2018 Mar 29]. Available from: http://www.statsoft.com/Textbook/Naive-Bayes-Classifier</w:t>
      </w:r>
    </w:p>
    <w:p w:rsidR="00004757" w:rsidRDefault="00004757" w:rsidP="00004757">
      <w:pPr>
        <w:pStyle w:val="Bibliography"/>
      </w:pPr>
      <w:r>
        <w:t xml:space="preserve">23. </w:t>
      </w:r>
      <w:r>
        <w:tab/>
        <w:t>Bayes’ Theorem and Conditional Probability | Brilliant Math &amp; Science Wiki [Internet]. [cited 2018 Mar 29]. Available from: https://brilliant.org/wiki/bayes-theorem/</w:t>
      </w:r>
    </w:p>
    <w:p w:rsidR="00004757" w:rsidRDefault="00004757" w:rsidP="00004757">
      <w:pPr>
        <w:pStyle w:val="Bibliography"/>
      </w:pPr>
      <w:r>
        <w:lastRenderedPageBreak/>
        <w:t xml:space="preserve">24. </w:t>
      </w:r>
      <w:r>
        <w:tab/>
        <w:t>Bhuvaneswari and Kalaiselvi - Naive Bayesian Classification Approach in Healthca</w:t>
      </w:r>
      <w:r w:rsidR="00F257F6">
        <w:t>.pdf [Internet]. [cited 2018 Mar</w:t>
      </w:r>
      <w:r>
        <w:t xml:space="preserve"> 10]. Available from: https://pdfs.semanticscholar.org/9ac9/feade95495780dc7f6d245a41e1a3686c7ff.pdf</w:t>
      </w:r>
    </w:p>
    <w:p w:rsidR="00004757" w:rsidRDefault="00004757" w:rsidP="00004757">
      <w:pPr>
        <w:pStyle w:val="Bibliography"/>
      </w:pPr>
      <w:r>
        <w:t xml:space="preserve">25. </w:t>
      </w:r>
      <w:r>
        <w:tab/>
        <w:t>KNN Classification [Internet]. [cited 2018 Mar 29]. Available from: http://www.saedsayad.com/k_nearest_neighbors.htm</w:t>
      </w:r>
    </w:p>
    <w:p w:rsidR="00004757" w:rsidRDefault="00004757" w:rsidP="00004757">
      <w:pPr>
        <w:pStyle w:val="Bibliography"/>
      </w:pPr>
      <w:r>
        <w:t xml:space="preserve">26. </w:t>
      </w:r>
      <w:r>
        <w:tab/>
        <w:t>k-Nearest Neighbors [Internet]. [cited 2018 Mar 29]. Available from: http://www.statsoft.com/Textbook/k-Nearest-Neighbors</w:t>
      </w:r>
    </w:p>
    <w:p w:rsidR="00004757" w:rsidRDefault="00004757" w:rsidP="00004757">
      <w:pPr>
        <w:pStyle w:val="Bibliography"/>
      </w:pPr>
      <w:r>
        <w:t xml:space="preserve">27. </w:t>
      </w:r>
      <w:r>
        <w:tab/>
        <w:t>Punjani et al. - 2016 - Automated Medical Diagnosis using K-Nearest Neighb.pdf [Internet]. [cited 2018 Apr 10]. Available from: http://euroasiapub.org/wp-content/uploads/2016/10/16IMApril-3417-1.pdf</w:t>
      </w:r>
    </w:p>
    <w:p w:rsidR="00004757" w:rsidRDefault="00004757" w:rsidP="00004757">
      <w:pPr>
        <w:pStyle w:val="Bibliography"/>
      </w:pPr>
      <w:r>
        <w:t xml:space="preserve">28. </w:t>
      </w:r>
      <w:r>
        <w:tab/>
        <w:t>Brownlee J. Best Programming Language for Machine Learning [Internet]. Machine Learning Mastery. 2014 [cited 2018 Feb 16]. Available from: https://machinelearningmastery.com/best-programming-language-for-machine-learning/</w:t>
      </w:r>
    </w:p>
    <w:p w:rsidR="00004757" w:rsidRDefault="00004757" w:rsidP="00004757">
      <w:pPr>
        <w:pStyle w:val="Bibliography"/>
      </w:pPr>
      <w:r>
        <w:t xml:space="preserve">29. </w:t>
      </w:r>
      <w:r>
        <w:tab/>
        <w:t>Snap</w:t>
      </w:r>
      <w:r w:rsidR="00F257F6">
        <w:t>shot [Internet]. [cited 2018 Feb</w:t>
      </w:r>
      <w:r>
        <w:t xml:space="preserve"> 10]. Available from: https://www.datasciencecentral.com/profiles/blogs/10-popular-java-machine-learning-tools-libraries</w:t>
      </w:r>
    </w:p>
    <w:p w:rsidR="00004757" w:rsidRDefault="00004757" w:rsidP="00004757">
      <w:pPr>
        <w:pStyle w:val="Bibliography"/>
      </w:pPr>
      <w:r>
        <w:t xml:space="preserve">30. </w:t>
      </w:r>
      <w:r>
        <w:tab/>
        <w:t>Weka 3 - Data Mining with Open Source Machine Learning Software in Java [Internet]. [cited 2018 Feb 11]. Available from: https://www.cs.waikato.ac.nz/ml/weka/documentation.html</w:t>
      </w:r>
    </w:p>
    <w:p w:rsidR="00004757" w:rsidRDefault="00004757" w:rsidP="00004757">
      <w:pPr>
        <w:pStyle w:val="Bibliography"/>
      </w:pPr>
      <w:r>
        <w:t xml:space="preserve">31. </w:t>
      </w:r>
      <w:r>
        <w:tab/>
        <w:t>Weka 3 - Data Mining with Open Source Machine Learning Software in Java [Internet]. [cited 2018 Feb 11]. Available from: https://www.cs.waikato.ac.nz/ml/weka/documentation.html</w:t>
      </w:r>
    </w:p>
    <w:p w:rsidR="00004757" w:rsidRDefault="00004757" w:rsidP="00004757">
      <w:pPr>
        <w:pStyle w:val="Bibliography"/>
      </w:pPr>
      <w:r>
        <w:t xml:space="preserve">32. </w:t>
      </w:r>
      <w:r>
        <w:tab/>
        <w:t>MALLET home</w:t>
      </w:r>
      <w:r w:rsidR="00F257F6">
        <w:t>page [Internet]. [cited 2018 Feb</w:t>
      </w:r>
      <w:r>
        <w:t xml:space="preserve"> 10]. Available from: http://mallet.cs.umass.edu/</w:t>
      </w:r>
    </w:p>
    <w:p w:rsidR="00004757" w:rsidRDefault="00004757" w:rsidP="00004757">
      <w:pPr>
        <w:pStyle w:val="Bibliography"/>
      </w:pPr>
      <w:r>
        <w:t xml:space="preserve">33. </w:t>
      </w:r>
      <w:r>
        <w:tab/>
        <w:t>Classification Developer’s Guide [Internet]. [cited 2018 Feb 11]. Available from: http://mallet.cs.umass.edu/classifier-devel.php</w:t>
      </w:r>
    </w:p>
    <w:p w:rsidR="00004757" w:rsidRDefault="00004757" w:rsidP="00004757">
      <w:pPr>
        <w:pStyle w:val="Bibliography"/>
      </w:pPr>
      <w:r>
        <w:t xml:space="preserve">34. </w:t>
      </w:r>
      <w:r>
        <w:tab/>
        <w:t>Posted by Demnag on September 13 2015 at 8:07pm, Blog V. 10 Popular Java Machine Learning Tools &amp; Libra</w:t>
      </w:r>
      <w:r w:rsidR="00F257F6">
        <w:t>ries [Internet]. [cited 2018 Feb</w:t>
      </w:r>
      <w:r>
        <w:t xml:space="preserve"> 10]. Available from: https://www.datasciencecentral.com/profiles/blogs/10-popular-java-machine-learning-tools-libraries</w:t>
      </w:r>
    </w:p>
    <w:p w:rsidR="00004757" w:rsidRDefault="00004757" w:rsidP="00004757">
      <w:pPr>
        <w:pStyle w:val="Bibliography"/>
      </w:pPr>
      <w:r>
        <w:t xml:space="preserve">35. </w:t>
      </w:r>
      <w:r>
        <w:tab/>
        <w:t>Contributing to NumPy — NumPy v1.13.dev0 Manual [Internet]. [cited 2018 Feb 16]. Available from: https://docs.scipy.org/doc/numpy-dev/dev/</w:t>
      </w:r>
    </w:p>
    <w:p w:rsidR="00004757" w:rsidRDefault="00004757" w:rsidP="00004757">
      <w:pPr>
        <w:pStyle w:val="Bibliography"/>
      </w:pPr>
      <w:r>
        <w:t xml:space="preserve">36. </w:t>
      </w:r>
      <w:r>
        <w:tab/>
        <w:t>The SciPy Stack specification — SciPy.org [Internet]. [cited 2018 Feb 16]. Available from: https://www.scipy.org/stackspec.html</w:t>
      </w:r>
    </w:p>
    <w:p w:rsidR="00004757" w:rsidRDefault="00004757" w:rsidP="00004757">
      <w:pPr>
        <w:pStyle w:val="Bibliography"/>
      </w:pPr>
      <w:r>
        <w:lastRenderedPageBreak/>
        <w:t xml:space="preserve">37. </w:t>
      </w:r>
      <w:r>
        <w:tab/>
        <w:t>SciPy — SciPy v1.1.0.dev0+e7d9c0d Reference Guide [Internet]. [cited 2018 Feb 16]. Available from: http://scipy.github.io/devdocs/</w:t>
      </w:r>
    </w:p>
    <w:p w:rsidR="00004757" w:rsidRDefault="00004757" w:rsidP="00004757">
      <w:pPr>
        <w:pStyle w:val="Bibliography"/>
      </w:pPr>
      <w:r>
        <w:t xml:space="preserve">38. </w:t>
      </w:r>
      <w:r>
        <w:tab/>
        <w:t>The N-dimensional array (ndarray) — NumPy v1.13.dev0 Manual [Internet]. [cited 2018 Feb 16]. Available from: https://docs.scipy.org/doc/numpy-dev/reference/arrays.ndarray.html</w:t>
      </w:r>
    </w:p>
    <w:p w:rsidR="00004757" w:rsidRDefault="00004757" w:rsidP="00004757">
      <w:pPr>
        <w:pStyle w:val="Bibliography"/>
      </w:pPr>
      <w:r>
        <w:t xml:space="preserve">39. </w:t>
      </w:r>
      <w:r>
        <w:tab/>
        <w:t>API - importing from Scipy — SciPy v1.0.0 Reference Guide [Internet]. [cited 2018 Feb 16]. Available from: https://docs.scipy.org/doc/scipy/reference/api.html</w:t>
      </w:r>
    </w:p>
    <w:p w:rsidR="00004757" w:rsidRDefault="00004757" w:rsidP="00004757">
      <w:pPr>
        <w:pStyle w:val="Bibliography"/>
      </w:pPr>
      <w:r>
        <w:t xml:space="preserve">40. </w:t>
      </w:r>
      <w:r>
        <w:tab/>
        <w:t>Python Data Analysis Library — pandas: Python Data Analysis Library [Internet]. [cited 2018 Feb 16]. Available from: https://pandas.pydata.org/</w:t>
      </w:r>
    </w:p>
    <w:p w:rsidR="00004757" w:rsidRDefault="00004757" w:rsidP="00004757">
      <w:pPr>
        <w:pStyle w:val="Bibliography"/>
      </w:pPr>
      <w:r>
        <w:t xml:space="preserve">41. </w:t>
      </w:r>
      <w:r>
        <w:tab/>
        <w:t>scikit-learn: machine learning in Python — scikit-learn 0.19.1 documentation [Internet]. [cited 2018 Feb 16]. Available from: http://scikit-learn.org/stable/</w:t>
      </w:r>
    </w:p>
    <w:p w:rsidR="00004757" w:rsidRDefault="00004757" w:rsidP="00004757">
      <w:pPr>
        <w:pStyle w:val="Bibliography"/>
      </w:pPr>
      <w:r>
        <w:t xml:space="preserve">42. </w:t>
      </w:r>
      <w:r>
        <w:tab/>
        <w:t>User’s Guide — Matplotlib 2.1.2 documentation [Internet]. [cited 2018 Feb 16]. Available from: https://matplotlib.org/users/index.html</w:t>
      </w:r>
    </w:p>
    <w:p w:rsidR="00004757" w:rsidRDefault="00004757" w:rsidP="00004757">
      <w:pPr>
        <w:pStyle w:val="Bibliography"/>
      </w:pPr>
      <w:r>
        <w:t xml:space="preserve">43. </w:t>
      </w:r>
      <w:r>
        <w:tab/>
        <w:t>Heart disease prediction [Internet]. [cited 2018 Feb 16]. Available from: https://www.kaggle.com/c/SAheart</w:t>
      </w:r>
    </w:p>
    <w:p w:rsidR="00004757" w:rsidRDefault="00004757" w:rsidP="00004757">
      <w:pPr>
        <w:pStyle w:val="Bibliography"/>
      </w:pPr>
      <w:r>
        <w:t xml:space="preserve">44. </w:t>
      </w:r>
      <w:r>
        <w:tab/>
        <w:t xml:space="preserve"> [cited 2018 Feb 25]. Available from: http://archive.ics.uci.edu/ml/machine-learning-databases/heart-disease/heart-disease.names</w:t>
      </w:r>
    </w:p>
    <w:p w:rsidR="00004757" w:rsidRDefault="00004757" w:rsidP="00004757">
      <w:pPr>
        <w:pStyle w:val="Bibliography"/>
      </w:pPr>
      <w:r>
        <w:t xml:space="preserve">45. </w:t>
      </w:r>
      <w:r>
        <w:tab/>
        <w:t>Blood Pressure : Blood pressure chart [Internet]. [cited 2018 Mar 4]. Available from: http://www.bloodpressureuk.org/BloodPressureandyou/Thebasics/Bloodpressurechart</w:t>
      </w:r>
    </w:p>
    <w:p w:rsidR="00004757" w:rsidRDefault="00004757" w:rsidP="00004757">
      <w:pPr>
        <w:pStyle w:val="Bibliography"/>
      </w:pPr>
      <w:r>
        <w:t xml:space="preserve">46. </w:t>
      </w:r>
      <w:r>
        <w:tab/>
        <w:t>Serum Cholesterol: Understanding Your Levels [Internet]. Healthline. 2017 [cited 2018 Mar 4]. Available from: https://www.healthline.com/health/serum-cholesterol</w:t>
      </w:r>
    </w:p>
    <w:p w:rsidR="00004757" w:rsidRDefault="00004757" w:rsidP="00004757">
      <w:pPr>
        <w:pStyle w:val="Bibliography"/>
      </w:pPr>
      <w:r>
        <w:t xml:space="preserve">47. </w:t>
      </w:r>
      <w:r>
        <w:tab/>
        <w:t>Normal and Diabetic Blood Sugar Level Ranges - Blood Sugar Levels for Diabetes [Internet]. [cited 2018 Mar 4]. Available from: https://www.diabetes.co.uk/diabetes_care/blood-sugar-level-ranges.html</w:t>
      </w:r>
    </w:p>
    <w:p w:rsidR="00004757" w:rsidRDefault="00004757" w:rsidP="00004757">
      <w:pPr>
        <w:pStyle w:val="Bibliography"/>
      </w:pPr>
      <w:r>
        <w:t xml:space="preserve">48. </w:t>
      </w:r>
      <w:r>
        <w:tab/>
        <w:t>2 easy, accurate ways to measure your heart rate [Internet]. Mayo Clinic. [cited 2018 Mar 4]. Available from: http://www.mayoclinic.org/healthy-lifestyle/fitness/expert-answers/heart-rate/faq-20057979</w:t>
      </w:r>
    </w:p>
    <w:p w:rsidR="00004757" w:rsidRDefault="00004757" w:rsidP="00004757">
      <w:pPr>
        <w:pStyle w:val="Bibliography"/>
      </w:pPr>
      <w:r>
        <w:t xml:space="preserve">49. </w:t>
      </w:r>
      <w:r>
        <w:tab/>
        <w:t xml:space="preserve">Exercise Induced Angina [Internet]. Rehabilitate Your Heart. 2013 [cited 2018 Mar 4]. Available </w:t>
      </w:r>
      <w:bookmarkStart w:id="292" w:name="_GoBack"/>
      <w:bookmarkEnd w:id="292"/>
      <w:r>
        <w:t>from: https://rehabilitateyourheart.wordpress.com/2013/01/16/exercise-induced-angina/</w:t>
      </w:r>
    </w:p>
    <w:p w:rsidR="00004757" w:rsidRDefault="00004757" w:rsidP="00004757">
      <w:pPr>
        <w:pStyle w:val="Bibliography"/>
      </w:pPr>
      <w:r>
        <w:t xml:space="preserve">50. </w:t>
      </w:r>
      <w:r>
        <w:tab/>
        <w:t>Mater Private - Treadmill Stress Test [Internet]. [cited 2018 Mar 4]. Available from: http://www.materprivate.ie/dublin/centre-services/all-services/treadmill-stress-test/index.xml</w:t>
      </w:r>
    </w:p>
    <w:p w:rsidR="00004757" w:rsidRDefault="00004757" w:rsidP="00004757">
      <w:pPr>
        <w:pStyle w:val="Bibliography"/>
      </w:pPr>
      <w:r>
        <w:lastRenderedPageBreak/>
        <w:t xml:space="preserve">51. </w:t>
      </w:r>
      <w:r>
        <w:tab/>
        <w:t>RefAna.pdf [Internet]. [cited 2018 Mar 14]. Available from: https://www.uv.es/~bernardo/RefAna.pdf</w:t>
      </w:r>
    </w:p>
    <w:p w:rsidR="00004757" w:rsidRDefault="00004757" w:rsidP="00004757">
      <w:pPr>
        <w:pStyle w:val="Bibliography"/>
      </w:pPr>
      <w:r>
        <w:t xml:space="preserve">52. </w:t>
      </w:r>
      <w:r>
        <w:tab/>
        <w:t>A Complete Tutorial on Ridge and Lasso Regression in Python [Internet]. Analytics Vidhya. 2016 [cited 2018 Mar 20]. Available from: https://www.analyticsvidhya.com/blog/2016/01/complete-tutorial-ridge-lasso-regression-python/</w:t>
      </w:r>
    </w:p>
    <w:p w:rsidR="00004757" w:rsidRDefault="00004757" w:rsidP="00004757">
      <w:pPr>
        <w:pStyle w:val="Bibliography"/>
      </w:pPr>
      <w:r>
        <w:t xml:space="preserve">53. </w:t>
      </w:r>
      <w:r>
        <w:tab/>
        <w:t>Interpreting logistic regression coeffici</w:t>
      </w:r>
      <w:r w:rsidR="00E35D85">
        <w:t>ents [Internet]. [cited 2018 Mar</w:t>
      </w:r>
      <w:r>
        <w:t xml:space="preserve"> 2]. Available from: http://www.mypolyuweb.hk/~sjpolit/logisticregression.html</w:t>
      </w:r>
    </w:p>
    <w:p w:rsidR="00004757" w:rsidRDefault="00004757" w:rsidP="00004757">
      <w:pPr>
        <w:pStyle w:val="Bibliography"/>
      </w:pPr>
      <w:r>
        <w:t xml:space="preserve">54. </w:t>
      </w:r>
      <w:r>
        <w:tab/>
        <w:t>Interpreting logistic regression coeffic</w:t>
      </w:r>
      <w:r w:rsidR="00E35D85">
        <w:t>ients [Internet]. [cited 2018 Mar</w:t>
      </w:r>
      <w:r>
        <w:t xml:space="preserve"> 2]. Available from: http://www.mypolyuweb.hk/~sjpolit/logisticregression.html</w:t>
      </w:r>
    </w:p>
    <w:p w:rsidR="00004757" w:rsidRDefault="00004757" w:rsidP="00004757">
      <w:pPr>
        <w:pStyle w:val="Bibliography"/>
      </w:pPr>
      <w:r>
        <w:t xml:space="preserve">55. </w:t>
      </w:r>
      <w:r>
        <w:tab/>
        <w:t>Snap</w:t>
      </w:r>
      <w:r w:rsidR="00E35D85">
        <w:t>shot [Internet]. [cited 2018 Feb</w:t>
      </w:r>
      <w:r>
        <w:t xml:space="preserve"> 2]. Available from: https://stats.idre.ucla.edu/other/mult-pkg/faq/general/faq-how-do-i-interpret-odds-ratios-in-logistic-regression/</w:t>
      </w:r>
    </w:p>
    <w:p w:rsidR="00004757" w:rsidRDefault="00004757" w:rsidP="00004757">
      <w:pPr>
        <w:pStyle w:val="Bibliography"/>
      </w:pPr>
      <w:r>
        <w:t xml:space="preserve">56. </w:t>
      </w:r>
      <w:r>
        <w:tab/>
        <w:t>StatsModels: Statistics in Python — statsmodels 0.8.0 documentation [Internet]. [cited 2018 Mar 20]. Available from: https://www.statsmodels.org/stable/index.html</w:t>
      </w:r>
    </w:p>
    <w:p w:rsidR="00004757" w:rsidRDefault="00004757" w:rsidP="00004757">
      <w:pPr>
        <w:pStyle w:val="Bibliography"/>
      </w:pPr>
      <w:r>
        <w:t xml:space="preserve">57. </w:t>
      </w:r>
      <w:r>
        <w:tab/>
        <w:t>RPubs [Internet]. [cited 2018 Mar 11]. Available from: https://rpubs.com/</w:t>
      </w:r>
    </w:p>
    <w:p w:rsidR="00004757" w:rsidRDefault="00004757" w:rsidP="00004757">
      <w:pPr>
        <w:pStyle w:val="Bibliography"/>
      </w:pPr>
      <w:r>
        <w:t xml:space="preserve">58. </w:t>
      </w:r>
      <w:r>
        <w:tab/>
        <w:t>RPubs - Machine learning for heart disease prediction [Internet]. [cited 2018 Mar 11]. Available from: https://rpubs.com/mbbrigitte/HeartDisease</w:t>
      </w:r>
    </w:p>
    <w:p w:rsidR="00004757" w:rsidRDefault="00004757" w:rsidP="00004757">
      <w:pPr>
        <w:pStyle w:val="Bibliography"/>
      </w:pPr>
      <w:r>
        <w:t xml:space="preserve">59. </w:t>
      </w:r>
      <w:r>
        <w:tab/>
        <w:t>Kullback Leibler (KL) Distance (Divergence) of two Probability Distributions [Internet]. [cited 2018 Feb 3]. Available from: http://www.allisons.org/ll/MML/KL/</w:t>
      </w:r>
    </w:p>
    <w:p w:rsidR="003F52CD" w:rsidRPr="007C5160" w:rsidRDefault="008B2FCE" w:rsidP="000409AA">
      <w:pPr>
        <w:pStyle w:val="Header"/>
        <w:spacing w:after="0" w:afterAutospacing="0" w:line="240" w:lineRule="auto"/>
        <w:ind w:left="720"/>
        <w:jc w:val="left"/>
      </w:pPr>
      <w:r>
        <w:fldChar w:fldCharType="end"/>
      </w:r>
    </w:p>
    <w:p w:rsidR="00DE2851" w:rsidRDefault="00DE2851" w:rsidP="00320B5C">
      <w:pPr>
        <w:pStyle w:val="Heading1"/>
        <w:numPr>
          <w:ilvl w:val="0"/>
          <w:numId w:val="0"/>
        </w:numPr>
      </w:pPr>
    </w:p>
    <w:p w:rsidR="00320B5C" w:rsidRDefault="00320B5C" w:rsidP="00320B5C">
      <w:pPr>
        <w:rPr>
          <w:lang w:val="en-IE"/>
        </w:rPr>
      </w:pPr>
    </w:p>
    <w:p w:rsidR="00320B5C" w:rsidRPr="00320B5C" w:rsidRDefault="00320B5C" w:rsidP="00320B5C">
      <w:pPr>
        <w:rPr>
          <w:lang w:val="en-IE"/>
        </w:rPr>
      </w:pPr>
    </w:p>
    <w:p w:rsidR="000703F0" w:rsidRPr="007C5160" w:rsidRDefault="000703F0" w:rsidP="000409AA">
      <w:pPr>
        <w:ind w:left="0"/>
        <w:rPr>
          <w:lang w:val="en-IE"/>
        </w:rPr>
      </w:pPr>
    </w:p>
    <w:p w:rsidR="00320B5C" w:rsidRDefault="00320B5C" w:rsidP="00320B5C">
      <w:pPr>
        <w:pStyle w:val="Heading1"/>
        <w:numPr>
          <w:ilvl w:val="0"/>
          <w:numId w:val="0"/>
        </w:numPr>
      </w:pPr>
    </w:p>
    <w:p w:rsidR="00320B5C" w:rsidRPr="00320B5C" w:rsidRDefault="00320B5C" w:rsidP="00320B5C">
      <w:pPr>
        <w:rPr>
          <w:lang w:val="en-IE"/>
        </w:rPr>
      </w:pPr>
    </w:p>
    <w:p w:rsidR="001C4EC8" w:rsidRPr="007C5160" w:rsidRDefault="00063EE0" w:rsidP="00320B5C">
      <w:pPr>
        <w:pStyle w:val="Heading1"/>
        <w:numPr>
          <w:ilvl w:val="0"/>
          <w:numId w:val="0"/>
        </w:numPr>
        <w:ind w:left="432" w:hanging="432"/>
      </w:pPr>
      <w:bookmarkStart w:id="293" w:name="_Toc511165257"/>
      <w:r w:rsidRPr="007C5160">
        <w:lastRenderedPageBreak/>
        <w:t>Appendix</w:t>
      </w:r>
      <w:r w:rsidR="008B2FCE">
        <w:t xml:space="preserve"> A</w:t>
      </w:r>
      <w:bookmarkEnd w:id="293"/>
    </w:p>
    <w:p w:rsidR="001C4EC8" w:rsidRDefault="001C4EC8" w:rsidP="006C649D">
      <w:pPr>
        <w:pStyle w:val="Heading3"/>
        <w:numPr>
          <w:ilvl w:val="0"/>
          <w:numId w:val="0"/>
        </w:numPr>
      </w:pPr>
      <w:bookmarkStart w:id="294" w:name="_Toc511165258"/>
      <w:r w:rsidRPr="007C5160">
        <w:t>Full listing of attributes:</w:t>
      </w:r>
      <w:bookmarkEnd w:id="294"/>
    </w:p>
    <w:p w:rsidR="00D168C4" w:rsidRPr="00D168C4" w:rsidRDefault="00D168C4" w:rsidP="00211D2D">
      <w:pPr>
        <w:pStyle w:val="Chapterheading"/>
        <w:spacing w:after="0" w:afterAutospacing="0" w:line="240" w:lineRule="auto"/>
        <w:ind w:left="-426" w:firstLine="238"/>
        <w:rPr>
          <w:b w:val="0"/>
          <w:sz w:val="24"/>
        </w:rPr>
      </w:pPr>
      <w:r>
        <w:rPr>
          <w:b w:val="0"/>
          <w:sz w:val="24"/>
        </w:rPr>
        <w:t xml:space="preserve">      </w:t>
      </w:r>
      <w:r w:rsidRPr="00D168C4">
        <w:rPr>
          <w:b w:val="0"/>
          <w:sz w:val="24"/>
        </w:rPr>
        <w:t>1 id: patient identification number</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 ccf: social security number (I replaced this with a dummy value of 0)</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 age: age in years</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 sex: sex (1 = male; 0 = femal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 painloc: chest pain location (1 = substernal; 0 = otherwis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 painexer (1 = provoked by exertion; 0 = otherwis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 relrest (1 = relieved after rest; 0 = otherwis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8 pncaden (sum of 5, 6, and 7)</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9 cp: chest pain type</w:t>
      </w:r>
    </w:p>
    <w:p w:rsidR="00D168C4" w:rsidRDefault="00D168C4" w:rsidP="00211D2D">
      <w:pPr>
        <w:pStyle w:val="Chapterheading"/>
        <w:numPr>
          <w:ilvl w:val="0"/>
          <w:numId w:val="25"/>
        </w:numPr>
        <w:spacing w:after="0" w:afterAutospacing="0" w:line="240" w:lineRule="auto"/>
        <w:rPr>
          <w:b w:val="0"/>
          <w:sz w:val="24"/>
        </w:rPr>
      </w:pPr>
      <w:r w:rsidRPr="00D168C4">
        <w:rPr>
          <w:b w:val="0"/>
          <w:sz w:val="24"/>
        </w:rPr>
        <w:t>Value 1: typical angina</w:t>
      </w:r>
    </w:p>
    <w:p w:rsidR="00D168C4" w:rsidRDefault="00D168C4" w:rsidP="00211D2D">
      <w:pPr>
        <w:pStyle w:val="Chapterheading"/>
        <w:numPr>
          <w:ilvl w:val="0"/>
          <w:numId w:val="25"/>
        </w:numPr>
        <w:spacing w:after="0" w:afterAutospacing="0" w:line="240" w:lineRule="auto"/>
        <w:rPr>
          <w:b w:val="0"/>
          <w:sz w:val="24"/>
        </w:rPr>
      </w:pPr>
      <w:r w:rsidRPr="00D168C4">
        <w:rPr>
          <w:b w:val="0"/>
          <w:sz w:val="24"/>
        </w:rPr>
        <w:t>Value 2: atypical angina</w:t>
      </w:r>
    </w:p>
    <w:p w:rsidR="00D168C4" w:rsidRDefault="00D168C4" w:rsidP="00211D2D">
      <w:pPr>
        <w:pStyle w:val="Chapterheading"/>
        <w:numPr>
          <w:ilvl w:val="0"/>
          <w:numId w:val="25"/>
        </w:numPr>
        <w:spacing w:after="0" w:afterAutospacing="0" w:line="240" w:lineRule="auto"/>
        <w:rPr>
          <w:b w:val="0"/>
          <w:sz w:val="24"/>
        </w:rPr>
      </w:pPr>
      <w:r w:rsidRPr="00D168C4">
        <w:rPr>
          <w:b w:val="0"/>
          <w:sz w:val="24"/>
        </w:rPr>
        <w:t>Value 3: non-anginal pain</w:t>
      </w:r>
    </w:p>
    <w:p w:rsidR="00D168C4" w:rsidRPr="00D168C4" w:rsidRDefault="00D168C4" w:rsidP="00211D2D">
      <w:pPr>
        <w:pStyle w:val="Chapterheading"/>
        <w:numPr>
          <w:ilvl w:val="0"/>
          <w:numId w:val="25"/>
        </w:numPr>
        <w:spacing w:after="0" w:afterAutospacing="0" w:line="240" w:lineRule="auto"/>
        <w:rPr>
          <w:b w:val="0"/>
          <w:sz w:val="24"/>
        </w:rPr>
      </w:pPr>
      <w:r w:rsidRPr="00D168C4">
        <w:rPr>
          <w:b w:val="0"/>
          <w:sz w:val="24"/>
        </w:rPr>
        <w:t>Value 4: asymptomatic</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0 trestbps: resting blood pressur</w:t>
      </w:r>
      <w:r>
        <w:rPr>
          <w:b w:val="0"/>
          <w:sz w:val="24"/>
        </w:rPr>
        <w:t xml:space="preserve">e (in mm Hg on admission to the </w:t>
      </w:r>
      <w:r w:rsidRPr="00D168C4">
        <w:rPr>
          <w:b w:val="0"/>
          <w:sz w:val="24"/>
        </w:rPr>
        <w:t>hospital)</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1 htn</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2 chol: serum cholestoral in mg/dl</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3 smoke: I believe this is 1 = yes; 0 = no (is or is not a smoker)</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4 cigs (cigarettes per day)</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5 years (number of years as a smoker)</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6 fbs: (fasting blood sugar &gt; 120 mg/dl)  (1 = true; 0 = fals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7 dm (1 = history of diabetes; 0 = no such history)</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8 famhist: family history of coronary artery disease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19 restecg: resting electrocardiographic results</w:t>
      </w:r>
    </w:p>
    <w:p w:rsidR="00D168C4" w:rsidRPr="00D168C4" w:rsidRDefault="00D168C4" w:rsidP="00211D2D">
      <w:pPr>
        <w:pStyle w:val="Chapterheading"/>
        <w:numPr>
          <w:ilvl w:val="0"/>
          <w:numId w:val="26"/>
        </w:numPr>
        <w:spacing w:after="0" w:afterAutospacing="0" w:line="240" w:lineRule="auto"/>
        <w:rPr>
          <w:b w:val="0"/>
          <w:sz w:val="24"/>
        </w:rPr>
      </w:pPr>
      <w:r w:rsidRPr="00D168C4">
        <w:rPr>
          <w:b w:val="0"/>
          <w:sz w:val="24"/>
        </w:rPr>
        <w:t>Value 0: normal</w:t>
      </w:r>
    </w:p>
    <w:p w:rsidR="00D168C4" w:rsidRPr="00D168C4" w:rsidRDefault="00D168C4" w:rsidP="00211D2D">
      <w:pPr>
        <w:pStyle w:val="Chapterheading"/>
        <w:numPr>
          <w:ilvl w:val="0"/>
          <w:numId w:val="26"/>
        </w:numPr>
        <w:spacing w:after="0" w:afterAutospacing="0" w:line="240" w:lineRule="auto"/>
        <w:rPr>
          <w:b w:val="0"/>
          <w:sz w:val="24"/>
        </w:rPr>
      </w:pPr>
      <w:r w:rsidRPr="00D168C4">
        <w:rPr>
          <w:b w:val="0"/>
          <w:sz w:val="24"/>
        </w:rPr>
        <w:t xml:space="preserve">Value 1: having ST-T wave abnormality (T wave inversions and/or ST </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elevation or depression of &gt; 0.05 mV)</w:t>
      </w:r>
    </w:p>
    <w:p w:rsidR="00D168C4" w:rsidRPr="00D168C4" w:rsidRDefault="00D168C4" w:rsidP="00211D2D">
      <w:pPr>
        <w:pStyle w:val="Chapterheading"/>
        <w:numPr>
          <w:ilvl w:val="0"/>
          <w:numId w:val="27"/>
        </w:numPr>
        <w:spacing w:after="0" w:afterAutospacing="0" w:line="240" w:lineRule="auto"/>
        <w:ind w:left="993"/>
        <w:rPr>
          <w:b w:val="0"/>
          <w:sz w:val="24"/>
        </w:rPr>
      </w:pPr>
      <w:r>
        <w:rPr>
          <w:b w:val="0"/>
          <w:sz w:val="24"/>
        </w:rPr>
        <w:t xml:space="preserve">Value 2: </w:t>
      </w:r>
      <w:r w:rsidRPr="00D168C4">
        <w:rPr>
          <w:b w:val="0"/>
          <w:sz w:val="24"/>
        </w:rPr>
        <w:t>probable or definite left ventricular hypertrophy</w:t>
      </w:r>
      <w:r>
        <w:rPr>
          <w:b w:val="0"/>
          <w:sz w:val="24"/>
        </w:rPr>
        <w:t xml:space="preserve"> </w:t>
      </w:r>
      <w:r w:rsidRPr="00D168C4">
        <w:rPr>
          <w:b w:val="0"/>
          <w:sz w:val="24"/>
        </w:rPr>
        <w:t>by Estes' criteria</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0 ekgmo (month of exercise ECG reading)</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1 ekgday(day of exercise ECG reading)</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2 ekgyr (year of exercise ECG reading)</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3 dig (digitalis used furing exercise ECG: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4 prop (Beta blocker used during exercise ECG: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5 nitr (nitrates used during exercise ECG: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6 pro (calcium channel blocker used during exercise ECG: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7 diuretic (diuretic used used during exercise ECG: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8 proto: exercise protocol</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1 = Bruce</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 xml:space="preserve"> 2 = Kottus</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3 = McHenry</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4 = fast Balke</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5 = Balke</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6 = Noughton</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 xml:space="preserve">7 = bike 150 kpa min/min  </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lastRenderedPageBreak/>
        <w:t>8 = bike 125 kpa min/min</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9 = bike 100 kpa min/min</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10 = bike 75 kpa min/mi</w:t>
      </w:r>
      <w:r>
        <w:rPr>
          <w:b w:val="0"/>
          <w:sz w:val="24"/>
        </w:rPr>
        <w:t xml:space="preserve">n </w:t>
      </w:r>
    </w:p>
    <w:p w:rsidR="00D168C4" w:rsidRDefault="00D168C4" w:rsidP="00211D2D">
      <w:pPr>
        <w:pStyle w:val="Chapterheading"/>
        <w:numPr>
          <w:ilvl w:val="0"/>
          <w:numId w:val="27"/>
        </w:numPr>
        <w:spacing w:after="0" w:afterAutospacing="0" w:line="240" w:lineRule="auto"/>
        <w:rPr>
          <w:b w:val="0"/>
          <w:sz w:val="24"/>
        </w:rPr>
      </w:pPr>
      <w:r w:rsidRPr="00D168C4">
        <w:rPr>
          <w:b w:val="0"/>
          <w:sz w:val="24"/>
        </w:rPr>
        <w:t>11 = bike 50 kpa min/min</w:t>
      </w:r>
      <w:r>
        <w:rPr>
          <w:b w:val="0"/>
          <w:sz w:val="24"/>
        </w:rPr>
        <w:t xml:space="preserve"> </w:t>
      </w:r>
    </w:p>
    <w:p w:rsidR="00D168C4" w:rsidRPr="00D168C4" w:rsidRDefault="00D168C4" w:rsidP="00211D2D">
      <w:pPr>
        <w:pStyle w:val="Chapterheading"/>
        <w:numPr>
          <w:ilvl w:val="0"/>
          <w:numId w:val="27"/>
        </w:numPr>
        <w:spacing w:after="0" w:afterAutospacing="0" w:line="240" w:lineRule="auto"/>
        <w:rPr>
          <w:b w:val="0"/>
          <w:sz w:val="24"/>
        </w:rPr>
      </w:pPr>
      <w:r w:rsidRPr="00D168C4">
        <w:rPr>
          <w:b w:val="0"/>
          <w:sz w:val="24"/>
        </w:rPr>
        <w:t>12 = arm ergometer</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29 thaldur: duration of exercise test in minutes</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0 thaltime: time when ST measure depression was not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1 met: mets achiev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2 thalach: maximum heart rate achiev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3 thalrest: resting heart rat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4 tpeakbps: peak exercise blood pressure (first of 2 parts)</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5 tpeakbpd: peak exercise blood pressure (second of 2 parts)</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6 dummy</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7 trestbpd: resting blood pressur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8 exang: exercise induced angina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39 xhypo: (1 = yes; 0 = no)</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0 oldpeak = ST depression induced by exercise relative to res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1 slope: the slope of the peak exercise ST segment</w:t>
      </w:r>
    </w:p>
    <w:p w:rsidR="00D168C4" w:rsidRDefault="00D168C4" w:rsidP="00211D2D">
      <w:pPr>
        <w:pStyle w:val="Chapterheading"/>
        <w:numPr>
          <w:ilvl w:val="0"/>
          <w:numId w:val="29"/>
        </w:numPr>
        <w:spacing w:after="0" w:afterAutospacing="0" w:line="240" w:lineRule="auto"/>
        <w:rPr>
          <w:b w:val="0"/>
          <w:sz w:val="24"/>
        </w:rPr>
      </w:pPr>
      <w:r w:rsidRPr="00D168C4">
        <w:rPr>
          <w:b w:val="0"/>
          <w:sz w:val="24"/>
        </w:rPr>
        <w:t>Value 1: upsloping</w:t>
      </w:r>
    </w:p>
    <w:p w:rsidR="00D168C4" w:rsidRDefault="00D168C4" w:rsidP="00211D2D">
      <w:pPr>
        <w:pStyle w:val="Chapterheading"/>
        <w:numPr>
          <w:ilvl w:val="0"/>
          <w:numId w:val="29"/>
        </w:numPr>
        <w:spacing w:after="0" w:afterAutospacing="0" w:line="240" w:lineRule="auto"/>
        <w:rPr>
          <w:b w:val="0"/>
          <w:sz w:val="24"/>
        </w:rPr>
      </w:pPr>
      <w:r w:rsidRPr="00D168C4">
        <w:rPr>
          <w:b w:val="0"/>
          <w:sz w:val="24"/>
        </w:rPr>
        <w:t>Value 2: flat</w:t>
      </w:r>
    </w:p>
    <w:p w:rsidR="00D168C4" w:rsidRPr="00D168C4" w:rsidRDefault="00D168C4" w:rsidP="00211D2D">
      <w:pPr>
        <w:pStyle w:val="Chapterheading"/>
        <w:numPr>
          <w:ilvl w:val="0"/>
          <w:numId w:val="29"/>
        </w:numPr>
        <w:spacing w:after="0" w:afterAutospacing="0" w:line="240" w:lineRule="auto"/>
        <w:rPr>
          <w:b w:val="0"/>
          <w:sz w:val="24"/>
        </w:rPr>
      </w:pPr>
      <w:r w:rsidRPr="00D168C4">
        <w:rPr>
          <w:b w:val="0"/>
          <w:sz w:val="24"/>
        </w:rPr>
        <w:t>Value 3: downsloping</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2 rldv5: height at res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3 rldv5e: height at peak exercise</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4 ca: number of major vessels (0-3) colored by flourosopy</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5 restckm: irrelevan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6 exerckm: irrelevan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7 restef: rest raidonuclid (sp?) ejection fraction</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8 restwm: rest wall (sp?) motion abnormality</w:t>
      </w:r>
    </w:p>
    <w:p w:rsidR="00D168C4" w:rsidRPr="00D168C4" w:rsidRDefault="00D168C4" w:rsidP="00211D2D">
      <w:pPr>
        <w:pStyle w:val="Chapterheading"/>
        <w:numPr>
          <w:ilvl w:val="0"/>
          <w:numId w:val="30"/>
        </w:numPr>
        <w:spacing w:after="0" w:afterAutospacing="0" w:line="240" w:lineRule="auto"/>
        <w:rPr>
          <w:b w:val="0"/>
          <w:sz w:val="24"/>
        </w:rPr>
      </w:pPr>
      <w:r w:rsidRPr="00D168C4">
        <w:rPr>
          <w:b w:val="0"/>
          <w:sz w:val="24"/>
        </w:rPr>
        <w:t>0 = none</w:t>
      </w:r>
    </w:p>
    <w:p w:rsidR="00D168C4" w:rsidRPr="00D168C4" w:rsidRDefault="00D168C4" w:rsidP="00211D2D">
      <w:pPr>
        <w:pStyle w:val="Chapterheading"/>
        <w:numPr>
          <w:ilvl w:val="0"/>
          <w:numId w:val="30"/>
        </w:numPr>
        <w:spacing w:after="0" w:afterAutospacing="0" w:line="240" w:lineRule="auto"/>
        <w:rPr>
          <w:b w:val="0"/>
          <w:sz w:val="24"/>
        </w:rPr>
      </w:pPr>
      <w:r w:rsidRPr="00D168C4">
        <w:rPr>
          <w:b w:val="0"/>
          <w:sz w:val="24"/>
        </w:rPr>
        <w:t>1 = mild or moderate</w:t>
      </w:r>
    </w:p>
    <w:p w:rsidR="00D168C4" w:rsidRPr="00D168C4" w:rsidRDefault="00D168C4" w:rsidP="00211D2D">
      <w:pPr>
        <w:pStyle w:val="Chapterheading"/>
        <w:numPr>
          <w:ilvl w:val="0"/>
          <w:numId w:val="30"/>
        </w:numPr>
        <w:spacing w:after="0" w:afterAutospacing="0" w:line="240" w:lineRule="auto"/>
        <w:rPr>
          <w:b w:val="0"/>
          <w:sz w:val="24"/>
        </w:rPr>
      </w:pPr>
      <w:r w:rsidRPr="00D168C4">
        <w:rPr>
          <w:b w:val="0"/>
          <w:sz w:val="24"/>
        </w:rPr>
        <w:t>2 = moderate or severe</w:t>
      </w:r>
    </w:p>
    <w:p w:rsidR="00D168C4" w:rsidRPr="00D168C4" w:rsidRDefault="00D168C4" w:rsidP="00211D2D">
      <w:pPr>
        <w:pStyle w:val="Chapterheading"/>
        <w:numPr>
          <w:ilvl w:val="0"/>
          <w:numId w:val="30"/>
        </w:numPr>
        <w:spacing w:after="0" w:afterAutospacing="0" w:line="240" w:lineRule="auto"/>
        <w:rPr>
          <w:b w:val="0"/>
          <w:sz w:val="24"/>
        </w:rPr>
      </w:pPr>
      <w:r w:rsidRPr="00D168C4">
        <w:rPr>
          <w:b w:val="0"/>
          <w:sz w:val="24"/>
        </w:rPr>
        <w:t>3 = akinesis or dyskmem (sp?)</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49 exeref: exercise radinalid (sp?) ejection fraction</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0 exerwm: exercise wall (sp?) motion </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1 thal: 3 = normal; 6 = fixed defect; 7 = reversable defec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2 thalsev: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3 thalpul: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4 earlobe: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5 cmo: month of cardiac cath (sp?)  (perhaps "call")</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6 cday: day of cardiac cath (sp?)</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7 cyr: year of cardiac cath (sp?)</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8 num: diagnosis of heart disease (angiographic disease status)</w:t>
      </w:r>
    </w:p>
    <w:p w:rsidR="00D168C4" w:rsidRDefault="00D168C4" w:rsidP="00211D2D">
      <w:pPr>
        <w:pStyle w:val="Chapterheading"/>
        <w:numPr>
          <w:ilvl w:val="0"/>
          <w:numId w:val="24"/>
        </w:numPr>
        <w:spacing w:after="0" w:afterAutospacing="0" w:line="240" w:lineRule="auto"/>
        <w:rPr>
          <w:b w:val="0"/>
          <w:sz w:val="24"/>
        </w:rPr>
      </w:pPr>
      <w:r w:rsidRPr="00D168C4">
        <w:rPr>
          <w:b w:val="0"/>
          <w:sz w:val="24"/>
        </w:rPr>
        <w:t>Va</w:t>
      </w:r>
      <w:r>
        <w:rPr>
          <w:b w:val="0"/>
          <w:sz w:val="24"/>
        </w:rPr>
        <w:t xml:space="preserve">lue 0: &lt; 50% diameter narrowing </w:t>
      </w:r>
    </w:p>
    <w:p w:rsidR="00D168C4" w:rsidRPr="00D168C4" w:rsidRDefault="00D168C4" w:rsidP="00211D2D">
      <w:pPr>
        <w:pStyle w:val="Chapterheading"/>
        <w:numPr>
          <w:ilvl w:val="0"/>
          <w:numId w:val="24"/>
        </w:numPr>
        <w:spacing w:after="0" w:afterAutospacing="0" w:line="240" w:lineRule="auto"/>
        <w:rPr>
          <w:b w:val="0"/>
          <w:sz w:val="24"/>
        </w:rPr>
      </w:pPr>
      <w:r w:rsidRPr="00D168C4">
        <w:rPr>
          <w:b w:val="0"/>
          <w:sz w:val="24"/>
        </w:rPr>
        <w:t>V</w:t>
      </w:r>
      <w:r>
        <w:rPr>
          <w:b w:val="0"/>
          <w:sz w:val="24"/>
        </w:rPr>
        <w:t>alue 1: &gt; 50% diameter narrowing</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59 lm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0 ladprox</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1 laddis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2 diag</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3 cxmain</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4 ramus</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lastRenderedPageBreak/>
        <w:t xml:space="preserve">     65 om1</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6 om2</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7 rcaprox</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8 rcadist</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69 lvx1: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0 lvx2: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1 lvx3: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2 lvx4: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3 lvf: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4 cathef: not used</w:t>
      </w:r>
    </w:p>
    <w:p w:rsidR="00D168C4" w:rsidRPr="00D168C4" w:rsidRDefault="00D168C4" w:rsidP="00211D2D">
      <w:pPr>
        <w:pStyle w:val="Chapterheading"/>
        <w:spacing w:after="0" w:afterAutospacing="0" w:line="240" w:lineRule="auto"/>
        <w:ind w:left="-426" w:firstLine="238"/>
        <w:rPr>
          <w:b w:val="0"/>
          <w:sz w:val="24"/>
        </w:rPr>
      </w:pPr>
      <w:r w:rsidRPr="00D168C4">
        <w:rPr>
          <w:b w:val="0"/>
          <w:sz w:val="24"/>
        </w:rPr>
        <w:t xml:space="preserve">     75 junk: not used</w:t>
      </w:r>
    </w:p>
    <w:p w:rsidR="00CE7F49" w:rsidRPr="007C5160" w:rsidRDefault="00D168C4" w:rsidP="00211D2D">
      <w:pPr>
        <w:pStyle w:val="Chapterheading"/>
        <w:spacing w:after="0" w:afterAutospacing="0" w:line="240" w:lineRule="auto"/>
        <w:ind w:left="-426" w:firstLine="238"/>
        <w:rPr>
          <w:b w:val="0"/>
          <w:sz w:val="24"/>
        </w:rPr>
      </w:pPr>
      <w:r w:rsidRPr="00D168C4">
        <w:rPr>
          <w:b w:val="0"/>
          <w:sz w:val="24"/>
        </w:rPr>
        <w:t xml:space="preserve">    </w:t>
      </w:r>
      <w:r>
        <w:rPr>
          <w:b w:val="0"/>
          <w:sz w:val="24"/>
        </w:rPr>
        <w:t xml:space="preserve"> 76 name: last name of patient (this was</w:t>
      </w:r>
      <w:r w:rsidRPr="00D168C4">
        <w:rPr>
          <w:b w:val="0"/>
          <w:sz w:val="24"/>
        </w:rPr>
        <w:t xml:space="preserve"> replaced this with the dummy string "name")</w:t>
      </w:r>
    </w:p>
    <w:p w:rsidR="00211D2D" w:rsidRDefault="00211D2D" w:rsidP="00211D2D">
      <w:pPr>
        <w:rPr>
          <w:lang w:val="en-IE"/>
        </w:rPr>
      </w:pPr>
    </w:p>
    <w:p w:rsidR="00211D2D" w:rsidRDefault="00211D2D" w:rsidP="00211D2D">
      <w:pPr>
        <w:rPr>
          <w:lang w:val="en-IE"/>
        </w:rPr>
      </w:pPr>
    </w:p>
    <w:p w:rsidR="00211D2D" w:rsidRDefault="00211D2D" w:rsidP="00211D2D">
      <w:pPr>
        <w:rPr>
          <w:lang w:val="en-IE"/>
        </w:rPr>
      </w:pPr>
    </w:p>
    <w:p w:rsidR="008B2FCE" w:rsidRPr="00211D2D" w:rsidRDefault="008B2FCE" w:rsidP="00211D2D">
      <w:pPr>
        <w:rPr>
          <w:lang w:val="en-IE"/>
        </w:rPr>
      </w:pPr>
    </w:p>
    <w:p w:rsidR="008B2FCE" w:rsidRDefault="008B2FCE" w:rsidP="008B2FCE">
      <w:pPr>
        <w:pStyle w:val="Heading1"/>
        <w:numPr>
          <w:ilvl w:val="0"/>
          <w:numId w:val="0"/>
        </w:numPr>
        <w:ind w:left="432"/>
      </w:pPr>
      <w:bookmarkStart w:id="295" w:name="_Toc511165259"/>
      <w:r>
        <w:lastRenderedPageBreak/>
        <w:t>Appendix B</w:t>
      </w:r>
      <w:bookmarkEnd w:id="295"/>
    </w:p>
    <w:p w:rsidR="00211D2D" w:rsidRPr="00211D2D" w:rsidRDefault="00395F4E" w:rsidP="006C649D">
      <w:pPr>
        <w:pStyle w:val="Heading3"/>
        <w:numPr>
          <w:ilvl w:val="0"/>
          <w:numId w:val="0"/>
        </w:numPr>
      </w:pPr>
      <w:bookmarkStart w:id="296" w:name="_Toc511165260"/>
      <w:r w:rsidRPr="007C5160">
        <w:t>Original Data Plot</w:t>
      </w:r>
      <w:r w:rsidR="00211D2D">
        <w:t>s</w:t>
      </w:r>
      <w:bookmarkEnd w:id="296"/>
    </w:p>
    <w:p w:rsidR="00CE7F49" w:rsidRPr="007C5160" w:rsidRDefault="00CE7F49" w:rsidP="005563D9">
      <w:pPr>
        <w:ind w:left="-851"/>
      </w:pPr>
      <w:r w:rsidRPr="007C5160">
        <w:rPr>
          <w:noProof/>
          <w:lang w:eastAsia="en-GB"/>
        </w:rPr>
        <w:drawing>
          <wp:inline distT="0" distB="0" distL="0" distR="0" wp14:anchorId="773B6F2D" wp14:editId="3E24FEAB">
            <wp:extent cx="6564630" cy="640080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6573710" cy="6409653"/>
                    </a:xfrm>
                    <a:prstGeom prst="rect">
                      <a:avLst/>
                    </a:prstGeom>
                  </pic:spPr>
                </pic:pic>
              </a:graphicData>
            </a:graphic>
          </wp:inline>
        </w:drawing>
      </w:r>
    </w:p>
    <w:p w:rsidR="00CE7F49" w:rsidRPr="007C5160" w:rsidRDefault="00CE7F49" w:rsidP="00D168C4">
      <w:pPr>
        <w:ind w:left="-1134" w:right="-1333"/>
      </w:pPr>
      <w:r w:rsidRPr="007C5160">
        <w:rPr>
          <w:noProof/>
          <w:lang w:eastAsia="en-GB"/>
        </w:rPr>
        <w:lastRenderedPageBreak/>
        <w:drawing>
          <wp:inline distT="0" distB="0" distL="0" distR="0" wp14:anchorId="2C4AC090" wp14:editId="4ACA1101">
            <wp:extent cx="3293110" cy="57912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355670" cy="5901217"/>
                    </a:xfrm>
                    <a:prstGeom prst="rect">
                      <a:avLst/>
                    </a:prstGeom>
                  </pic:spPr>
                </pic:pic>
              </a:graphicData>
            </a:graphic>
          </wp:inline>
        </w:drawing>
      </w:r>
      <w:r w:rsidRPr="007C5160">
        <w:rPr>
          <w:noProof/>
          <w:lang w:eastAsia="en-GB"/>
        </w:rPr>
        <w:drawing>
          <wp:inline distT="0" distB="0" distL="0" distR="0" wp14:anchorId="44FB3226" wp14:editId="73BFAD06">
            <wp:extent cx="3450590" cy="5740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3521609" cy="5858548"/>
                    </a:xfrm>
                    <a:prstGeom prst="rect">
                      <a:avLst/>
                    </a:prstGeom>
                  </pic:spPr>
                </pic:pic>
              </a:graphicData>
            </a:graphic>
          </wp:inline>
        </w:drawing>
      </w:r>
      <w:r w:rsidR="005563D9" w:rsidRPr="007C5160">
        <w:rPr>
          <w:noProof/>
          <w:lang w:eastAsia="en-GB"/>
        </w:rPr>
        <w:drawing>
          <wp:inline distT="0" distB="0" distL="0" distR="0" wp14:anchorId="512DBA2B" wp14:editId="624BE8C6">
            <wp:extent cx="3460260" cy="2555476"/>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3464489" cy="2558599"/>
                    </a:xfrm>
                    <a:prstGeom prst="rect">
                      <a:avLst/>
                    </a:prstGeom>
                  </pic:spPr>
                </pic:pic>
              </a:graphicData>
            </a:graphic>
          </wp:inline>
        </w:drawing>
      </w:r>
      <w:r w:rsidR="00D168C4" w:rsidRPr="007C5160">
        <w:rPr>
          <w:noProof/>
          <w:lang w:eastAsia="en-GB"/>
        </w:rPr>
        <w:lastRenderedPageBreak/>
        <w:drawing>
          <wp:inline distT="0" distB="0" distL="0" distR="0" wp14:anchorId="2723BD81" wp14:editId="2129B709">
            <wp:extent cx="6565900" cy="451485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6566210" cy="4515063"/>
                    </a:xfrm>
                    <a:prstGeom prst="rect">
                      <a:avLst/>
                    </a:prstGeom>
                  </pic:spPr>
                </pic:pic>
              </a:graphicData>
            </a:graphic>
          </wp:inline>
        </w:drawing>
      </w:r>
    </w:p>
    <w:p w:rsidR="00CE7F49" w:rsidRPr="007C5160" w:rsidRDefault="00CE7F49" w:rsidP="005563D9">
      <w:pPr>
        <w:ind w:left="-1134"/>
        <w:rPr>
          <w:lang w:val="en-IE"/>
        </w:rPr>
      </w:pPr>
      <w:r w:rsidRPr="007C5160">
        <w:rPr>
          <w:noProof/>
          <w:lang w:eastAsia="en-GB"/>
        </w:rPr>
        <w:drawing>
          <wp:inline distT="0" distB="0" distL="0" distR="0" wp14:anchorId="0D8A564F" wp14:editId="2FE98EF3">
            <wp:extent cx="6475695" cy="247650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6497582" cy="2484870"/>
                    </a:xfrm>
                    <a:prstGeom prst="rect">
                      <a:avLst/>
                    </a:prstGeom>
                  </pic:spPr>
                </pic:pic>
              </a:graphicData>
            </a:graphic>
          </wp:inline>
        </w:drawing>
      </w:r>
    </w:p>
    <w:p w:rsidR="005563D9" w:rsidRPr="007C5160" w:rsidRDefault="00150DC0" w:rsidP="006C649D">
      <w:pPr>
        <w:pStyle w:val="Heading3"/>
        <w:numPr>
          <w:ilvl w:val="0"/>
          <w:numId w:val="0"/>
        </w:numPr>
      </w:pPr>
      <w:bookmarkStart w:id="297" w:name="_Toc511165261"/>
      <w:r w:rsidRPr="007C5160">
        <w:lastRenderedPageBreak/>
        <w:t>Pre-processed Data</w:t>
      </w:r>
      <w:bookmarkEnd w:id="297"/>
      <w:r w:rsidRPr="007C5160">
        <w:t xml:space="preserve"> </w:t>
      </w:r>
    </w:p>
    <w:p w:rsidR="005563D9" w:rsidRPr="007C5160" w:rsidRDefault="00150DC0" w:rsidP="00055C7E">
      <w:pPr>
        <w:ind w:left="-1134"/>
        <w:rPr>
          <w:noProof/>
          <w:lang w:eastAsia="en-GB"/>
        </w:rPr>
      </w:pPr>
      <w:r w:rsidRPr="007C5160">
        <w:rPr>
          <w:noProof/>
          <w:lang w:eastAsia="en-GB"/>
        </w:rPr>
        <w:drawing>
          <wp:inline distT="0" distB="0" distL="0" distR="0" wp14:anchorId="5033C352" wp14:editId="7E8E26DC">
            <wp:extent cx="6528435" cy="467360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565677" cy="4700261"/>
                    </a:xfrm>
                    <a:prstGeom prst="rect">
                      <a:avLst/>
                    </a:prstGeom>
                  </pic:spPr>
                </pic:pic>
              </a:graphicData>
            </a:graphic>
          </wp:inline>
        </w:drawing>
      </w:r>
      <w:r w:rsidR="005563D9" w:rsidRPr="007C5160">
        <w:rPr>
          <w:noProof/>
          <w:lang w:eastAsia="en-GB"/>
        </w:rPr>
        <w:drawing>
          <wp:inline distT="0" distB="0" distL="0" distR="0" wp14:anchorId="44C01A1F" wp14:editId="18B6E018">
            <wp:extent cx="6502400" cy="2603406"/>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6549138" cy="2622119"/>
                    </a:xfrm>
                    <a:prstGeom prst="rect">
                      <a:avLst/>
                    </a:prstGeom>
                  </pic:spPr>
                </pic:pic>
              </a:graphicData>
            </a:graphic>
          </wp:inline>
        </w:drawing>
      </w:r>
    </w:p>
    <w:p w:rsidR="005563D9" w:rsidRPr="007C5160" w:rsidRDefault="00395F4E" w:rsidP="00121AE5">
      <w:pPr>
        <w:ind w:left="-567"/>
        <w:rPr>
          <w:noProof/>
          <w:lang w:eastAsia="en-GB"/>
        </w:rPr>
      </w:pPr>
      <w:r w:rsidRPr="007C5160">
        <w:rPr>
          <w:noProof/>
          <w:lang w:eastAsia="en-GB"/>
        </w:rPr>
        <w:lastRenderedPageBreak/>
        <w:drawing>
          <wp:inline distT="0" distB="0" distL="0" distR="0" wp14:anchorId="3D6D1ADA" wp14:editId="045DB01D">
            <wp:extent cx="2819400" cy="36991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819400" cy="3699190"/>
                    </a:xfrm>
                    <a:prstGeom prst="rect">
                      <a:avLst/>
                    </a:prstGeom>
                  </pic:spPr>
                </pic:pic>
              </a:graphicData>
            </a:graphic>
          </wp:inline>
        </w:drawing>
      </w:r>
      <w:r w:rsidRPr="007C5160">
        <w:rPr>
          <w:noProof/>
          <w:lang w:eastAsia="en-GB"/>
        </w:rPr>
        <w:t xml:space="preserve"> </w:t>
      </w:r>
      <w:r w:rsidRPr="007C5160">
        <w:rPr>
          <w:noProof/>
          <w:lang w:eastAsia="en-GB"/>
        </w:rPr>
        <w:drawing>
          <wp:inline distT="0" distB="0" distL="0" distR="0" wp14:anchorId="209FF727" wp14:editId="346917BB">
            <wp:extent cx="2665300" cy="369570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2665300" cy="3695700"/>
                    </a:xfrm>
                    <a:prstGeom prst="rect">
                      <a:avLst/>
                    </a:prstGeom>
                  </pic:spPr>
                </pic:pic>
              </a:graphicData>
            </a:graphic>
          </wp:inline>
        </w:drawing>
      </w:r>
    </w:p>
    <w:p w:rsidR="009362CB" w:rsidRPr="007C5160" w:rsidRDefault="00395F4E" w:rsidP="00DE2851">
      <w:pPr>
        <w:tabs>
          <w:tab w:val="left" w:pos="3658"/>
        </w:tabs>
        <w:ind w:left="-851"/>
        <w:rPr>
          <w:noProof/>
          <w:lang w:eastAsia="en-GB"/>
        </w:rPr>
      </w:pPr>
      <w:r w:rsidRPr="007C5160">
        <w:rPr>
          <w:noProof/>
          <w:lang w:eastAsia="en-GB"/>
        </w:rPr>
        <w:drawing>
          <wp:inline distT="0" distB="0" distL="0" distR="0" wp14:anchorId="6F320152" wp14:editId="7C95C709">
            <wp:extent cx="5753100" cy="3976151"/>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782769" cy="3996656"/>
                    </a:xfrm>
                    <a:prstGeom prst="rect">
                      <a:avLst/>
                    </a:prstGeom>
                  </pic:spPr>
                </pic:pic>
              </a:graphicData>
            </a:graphic>
          </wp:inline>
        </w:drawing>
      </w:r>
      <w:r w:rsidRPr="007C5160">
        <w:rPr>
          <w:noProof/>
          <w:lang w:eastAsia="en-GB"/>
        </w:rPr>
        <w:t xml:space="preserve"> </w:t>
      </w:r>
    </w:p>
    <w:p w:rsidR="00395F4E" w:rsidRPr="007C5160" w:rsidRDefault="00395F4E" w:rsidP="00211D2D">
      <w:pPr>
        <w:tabs>
          <w:tab w:val="left" w:pos="3658"/>
        </w:tabs>
        <w:ind w:left="-993"/>
        <w:rPr>
          <w:lang w:val="en-IE"/>
        </w:rPr>
      </w:pPr>
      <w:r w:rsidRPr="007C5160">
        <w:rPr>
          <w:noProof/>
          <w:lang w:eastAsia="en-GB"/>
        </w:rPr>
        <w:lastRenderedPageBreak/>
        <w:drawing>
          <wp:inline distT="0" distB="0" distL="0" distR="0" wp14:anchorId="1787CE88" wp14:editId="7E6FAFCD">
            <wp:extent cx="6309965" cy="194799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6337126" cy="1956378"/>
                    </a:xfrm>
                    <a:prstGeom prst="rect">
                      <a:avLst/>
                    </a:prstGeom>
                  </pic:spPr>
                </pic:pic>
              </a:graphicData>
            </a:graphic>
          </wp:inline>
        </w:drawing>
      </w:r>
      <w:r w:rsidRPr="007C5160">
        <w:rPr>
          <w:noProof/>
          <w:lang w:eastAsia="en-GB"/>
        </w:rPr>
        <w:drawing>
          <wp:inline distT="0" distB="0" distL="0" distR="0" wp14:anchorId="7AAFB5B8" wp14:editId="29AF6BE5">
            <wp:extent cx="6215317" cy="5195730"/>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6222503" cy="5201737"/>
                    </a:xfrm>
                    <a:prstGeom prst="rect">
                      <a:avLst/>
                    </a:prstGeom>
                  </pic:spPr>
                </pic:pic>
              </a:graphicData>
            </a:graphic>
          </wp:inline>
        </w:drawing>
      </w:r>
      <w:r w:rsidRPr="007C5160">
        <w:rPr>
          <w:noProof/>
          <w:lang w:eastAsia="en-GB"/>
        </w:rPr>
        <w:drawing>
          <wp:inline distT="0" distB="0" distL="0" distR="0" wp14:anchorId="484E3B21" wp14:editId="3B624F6B">
            <wp:extent cx="1889081" cy="157446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1957701" cy="1631656"/>
                    </a:xfrm>
                    <a:prstGeom prst="rect">
                      <a:avLst/>
                    </a:prstGeom>
                  </pic:spPr>
                </pic:pic>
              </a:graphicData>
            </a:graphic>
          </wp:inline>
        </w:drawing>
      </w:r>
    </w:p>
    <w:sectPr w:rsidR="00395F4E" w:rsidRPr="007C5160" w:rsidSect="00B70DC7">
      <w:footerReference w:type="default" r:id="rId132"/>
      <w:pgSz w:w="11906" w:h="16838"/>
      <w:pgMar w:top="269" w:right="1797" w:bottom="851" w:left="1797" w:header="709"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768A" w:rsidRDefault="008D768A" w:rsidP="003D19A2">
      <w:r>
        <w:separator/>
      </w:r>
    </w:p>
  </w:endnote>
  <w:endnote w:type="continuationSeparator" w:id="0">
    <w:p w:rsidR="008D768A" w:rsidRDefault="008D768A" w:rsidP="003D19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57F6" w:rsidRDefault="00F257F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w:t>
    </w:r>
    <w:r>
      <w:rPr>
        <w:rStyle w:val="PageNumber"/>
      </w:rPr>
      <w:fldChar w:fldCharType="end"/>
    </w:r>
  </w:p>
  <w:p w:rsidR="00F257F6" w:rsidRDefault="00F257F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57F6" w:rsidRDefault="00F257F6" w:rsidP="00E6300D">
    <w:pPr>
      <w:pStyle w:val="Footer"/>
      <w:jc w:val="center"/>
    </w:pPr>
  </w:p>
  <w:p w:rsidR="00F257F6" w:rsidRDefault="00F257F6" w:rsidP="00223F20">
    <w:pPr>
      <w:pStyle w:val="Footer"/>
      <w:tabs>
        <w:tab w:val="clear" w:pos="4153"/>
        <w:tab w:val="clear" w:pos="8306"/>
        <w:tab w:val="left" w:pos="763"/>
        <w:tab w:val="left" w:pos="1364"/>
      </w:tabs>
      <w:ind w:left="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57F6" w:rsidRDefault="00F257F6" w:rsidP="006C649D">
    <w:pPr>
      <w:pStyle w:val="Footer"/>
      <w:jc w:val="right"/>
    </w:pPr>
  </w:p>
  <w:p w:rsidR="00F257F6" w:rsidRPr="00AA63EE" w:rsidRDefault="00F257F6" w:rsidP="006C649D">
    <w:pPr>
      <w:pStyle w:val="Footer"/>
      <w:jc w:val="right"/>
      <w:rPr>
        <w:u w:val="single"/>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410768"/>
      <w:docPartObj>
        <w:docPartGallery w:val="Page Numbers (Bottom of Page)"/>
        <w:docPartUnique/>
      </w:docPartObj>
    </w:sdtPr>
    <w:sdtEndPr>
      <w:rPr>
        <w:noProof/>
      </w:rPr>
    </w:sdtEndPr>
    <w:sdtContent>
      <w:p w:rsidR="00F257F6" w:rsidRDefault="00F257F6">
        <w:pPr>
          <w:pStyle w:val="Footer"/>
          <w:jc w:val="right"/>
        </w:pPr>
        <w:r>
          <w:fldChar w:fldCharType="begin"/>
        </w:r>
        <w:r>
          <w:instrText xml:space="preserve"> PAGE   \* MERGEFORMAT </w:instrText>
        </w:r>
        <w:r>
          <w:fldChar w:fldCharType="separate"/>
        </w:r>
        <w:r w:rsidR="00D93033">
          <w:rPr>
            <w:noProof/>
          </w:rPr>
          <w:t>76</w:t>
        </w:r>
        <w:r>
          <w:rPr>
            <w:noProof/>
          </w:rPr>
          <w:fldChar w:fldCharType="end"/>
        </w:r>
      </w:p>
    </w:sdtContent>
  </w:sdt>
  <w:p w:rsidR="00F257F6" w:rsidRDefault="00F257F6" w:rsidP="00223F20">
    <w:pPr>
      <w:pStyle w:val="Footer"/>
      <w:tabs>
        <w:tab w:val="clear" w:pos="4153"/>
        <w:tab w:val="clear" w:pos="8306"/>
        <w:tab w:val="left" w:pos="763"/>
        <w:tab w:val="left" w:pos="1364"/>
      </w:tabs>
      <w:ind w:left="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768A" w:rsidRDefault="008D768A" w:rsidP="003D19A2">
      <w:r>
        <w:separator/>
      </w:r>
    </w:p>
  </w:footnote>
  <w:footnote w:type="continuationSeparator" w:id="0">
    <w:p w:rsidR="008D768A" w:rsidRDefault="008D768A" w:rsidP="003D19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57F6" w:rsidRPr="00086CE1" w:rsidRDefault="00F257F6" w:rsidP="00BC30E9">
    <w:pPr>
      <w:pStyle w:val="Header"/>
      <w:tabs>
        <w:tab w:val="clear" w:pos="4153"/>
        <w:tab w:val="clear" w:pos="8306"/>
        <w:tab w:val="left" w:pos="2184"/>
        <w:tab w:val="left" w:pos="5607"/>
        <w:tab w:val="left" w:pos="6017"/>
        <w:tab w:val="left" w:pos="7343"/>
      </w:tabs>
    </w:pPr>
    <w:r>
      <w:tab/>
    </w: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7156E1"/>
    <w:multiLevelType w:val="hybridMultilevel"/>
    <w:tmpl w:val="8E443C5E"/>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1" w15:restartNumberingAfterBreak="0">
    <w:nsid w:val="0E534477"/>
    <w:multiLevelType w:val="hybridMultilevel"/>
    <w:tmpl w:val="B9D6C05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0EB276CA"/>
    <w:multiLevelType w:val="hybridMultilevel"/>
    <w:tmpl w:val="0DF6DA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060B2B"/>
    <w:multiLevelType w:val="hybridMultilevel"/>
    <w:tmpl w:val="310AB1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2A0D13"/>
    <w:multiLevelType w:val="hybridMultilevel"/>
    <w:tmpl w:val="A2F2966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A4C09F8"/>
    <w:multiLevelType w:val="hybridMultilevel"/>
    <w:tmpl w:val="5AFAA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1D2B9C"/>
    <w:multiLevelType w:val="multilevel"/>
    <w:tmpl w:val="4198DD52"/>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1FB22922"/>
    <w:multiLevelType w:val="hybridMultilevel"/>
    <w:tmpl w:val="02DC076A"/>
    <w:lvl w:ilvl="0" w:tplc="08090001">
      <w:start w:val="1"/>
      <w:numFmt w:val="bullet"/>
      <w:lvlText w:val=""/>
      <w:lvlJc w:val="left"/>
      <w:pPr>
        <w:ind w:left="1010" w:hanging="360"/>
      </w:pPr>
      <w:rPr>
        <w:rFonts w:ascii="Symbol" w:hAnsi="Symbol" w:hint="default"/>
      </w:rPr>
    </w:lvl>
    <w:lvl w:ilvl="1" w:tplc="08090003">
      <w:start w:val="1"/>
      <w:numFmt w:val="bullet"/>
      <w:lvlText w:val="o"/>
      <w:lvlJc w:val="left"/>
      <w:pPr>
        <w:ind w:left="1730" w:hanging="360"/>
      </w:pPr>
      <w:rPr>
        <w:rFonts w:ascii="Courier New" w:hAnsi="Courier New" w:cs="Courier New" w:hint="default"/>
      </w:rPr>
    </w:lvl>
    <w:lvl w:ilvl="2" w:tplc="08090005" w:tentative="1">
      <w:start w:val="1"/>
      <w:numFmt w:val="bullet"/>
      <w:lvlText w:val=""/>
      <w:lvlJc w:val="left"/>
      <w:pPr>
        <w:ind w:left="2450" w:hanging="360"/>
      </w:pPr>
      <w:rPr>
        <w:rFonts w:ascii="Wingdings" w:hAnsi="Wingdings" w:hint="default"/>
      </w:rPr>
    </w:lvl>
    <w:lvl w:ilvl="3" w:tplc="08090001" w:tentative="1">
      <w:start w:val="1"/>
      <w:numFmt w:val="bullet"/>
      <w:lvlText w:val=""/>
      <w:lvlJc w:val="left"/>
      <w:pPr>
        <w:ind w:left="3170" w:hanging="360"/>
      </w:pPr>
      <w:rPr>
        <w:rFonts w:ascii="Symbol" w:hAnsi="Symbol" w:hint="default"/>
      </w:rPr>
    </w:lvl>
    <w:lvl w:ilvl="4" w:tplc="08090003" w:tentative="1">
      <w:start w:val="1"/>
      <w:numFmt w:val="bullet"/>
      <w:lvlText w:val="o"/>
      <w:lvlJc w:val="left"/>
      <w:pPr>
        <w:ind w:left="3890" w:hanging="360"/>
      </w:pPr>
      <w:rPr>
        <w:rFonts w:ascii="Courier New" w:hAnsi="Courier New" w:cs="Courier New" w:hint="default"/>
      </w:rPr>
    </w:lvl>
    <w:lvl w:ilvl="5" w:tplc="08090005" w:tentative="1">
      <w:start w:val="1"/>
      <w:numFmt w:val="bullet"/>
      <w:lvlText w:val=""/>
      <w:lvlJc w:val="left"/>
      <w:pPr>
        <w:ind w:left="4610" w:hanging="360"/>
      </w:pPr>
      <w:rPr>
        <w:rFonts w:ascii="Wingdings" w:hAnsi="Wingdings" w:hint="default"/>
      </w:rPr>
    </w:lvl>
    <w:lvl w:ilvl="6" w:tplc="08090001" w:tentative="1">
      <w:start w:val="1"/>
      <w:numFmt w:val="bullet"/>
      <w:lvlText w:val=""/>
      <w:lvlJc w:val="left"/>
      <w:pPr>
        <w:ind w:left="5330" w:hanging="360"/>
      </w:pPr>
      <w:rPr>
        <w:rFonts w:ascii="Symbol" w:hAnsi="Symbol" w:hint="default"/>
      </w:rPr>
    </w:lvl>
    <w:lvl w:ilvl="7" w:tplc="08090003" w:tentative="1">
      <w:start w:val="1"/>
      <w:numFmt w:val="bullet"/>
      <w:lvlText w:val="o"/>
      <w:lvlJc w:val="left"/>
      <w:pPr>
        <w:ind w:left="6050" w:hanging="360"/>
      </w:pPr>
      <w:rPr>
        <w:rFonts w:ascii="Courier New" w:hAnsi="Courier New" w:cs="Courier New" w:hint="default"/>
      </w:rPr>
    </w:lvl>
    <w:lvl w:ilvl="8" w:tplc="08090005" w:tentative="1">
      <w:start w:val="1"/>
      <w:numFmt w:val="bullet"/>
      <w:lvlText w:val=""/>
      <w:lvlJc w:val="left"/>
      <w:pPr>
        <w:ind w:left="6770" w:hanging="360"/>
      </w:pPr>
      <w:rPr>
        <w:rFonts w:ascii="Wingdings" w:hAnsi="Wingdings" w:hint="default"/>
      </w:rPr>
    </w:lvl>
  </w:abstractNum>
  <w:abstractNum w:abstractNumId="8" w15:restartNumberingAfterBreak="0">
    <w:nsid w:val="21BA0CF3"/>
    <w:multiLevelType w:val="multilevel"/>
    <w:tmpl w:val="DAEE7DF0"/>
    <w:lvl w:ilvl="0">
      <w:start w:val="1"/>
      <w:numFmt w:val="decimal"/>
      <w:pStyle w:val="Heading1"/>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6221D75"/>
    <w:multiLevelType w:val="hybridMultilevel"/>
    <w:tmpl w:val="AC586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8EF0679"/>
    <w:multiLevelType w:val="hybridMultilevel"/>
    <w:tmpl w:val="EA402918"/>
    <w:lvl w:ilvl="0" w:tplc="044087CA">
      <w:numFmt w:val="bullet"/>
      <w:lvlText w:val="•"/>
      <w:lvlJc w:val="left"/>
      <w:pPr>
        <w:ind w:left="1080" w:hanging="72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8E63CD"/>
    <w:multiLevelType w:val="hybridMultilevel"/>
    <w:tmpl w:val="F02EADF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29A71613"/>
    <w:multiLevelType w:val="hybridMultilevel"/>
    <w:tmpl w:val="2A7414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AE2C24"/>
    <w:multiLevelType w:val="hybridMultilevel"/>
    <w:tmpl w:val="24E014A0"/>
    <w:lvl w:ilvl="0" w:tplc="08090001">
      <w:start w:val="1"/>
      <w:numFmt w:val="bullet"/>
      <w:lvlText w:val=""/>
      <w:lvlJc w:val="left"/>
      <w:pPr>
        <w:ind w:left="1010" w:hanging="360"/>
      </w:pPr>
      <w:rPr>
        <w:rFonts w:ascii="Symbol" w:hAnsi="Symbol" w:hint="default"/>
      </w:rPr>
    </w:lvl>
    <w:lvl w:ilvl="1" w:tplc="08090003" w:tentative="1">
      <w:start w:val="1"/>
      <w:numFmt w:val="bullet"/>
      <w:lvlText w:val="o"/>
      <w:lvlJc w:val="left"/>
      <w:pPr>
        <w:ind w:left="1730" w:hanging="360"/>
      </w:pPr>
      <w:rPr>
        <w:rFonts w:ascii="Courier New" w:hAnsi="Courier New" w:cs="Courier New" w:hint="default"/>
      </w:rPr>
    </w:lvl>
    <w:lvl w:ilvl="2" w:tplc="08090005" w:tentative="1">
      <w:start w:val="1"/>
      <w:numFmt w:val="bullet"/>
      <w:lvlText w:val=""/>
      <w:lvlJc w:val="left"/>
      <w:pPr>
        <w:ind w:left="2450" w:hanging="360"/>
      </w:pPr>
      <w:rPr>
        <w:rFonts w:ascii="Wingdings" w:hAnsi="Wingdings" w:hint="default"/>
      </w:rPr>
    </w:lvl>
    <w:lvl w:ilvl="3" w:tplc="08090001" w:tentative="1">
      <w:start w:val="1"/>
      <w:numFmt w:val="bullet"/>
      <w:lvlText w:val=""/>
      <w:lvlJc w:val="left"/>
      <w:pPr>
        <w:ind w:left="3170" w:hanging="360"/>
      </w:pPr>
      <w:rPr>
        <w:rFonts w:ascii="Symbol" w:hAnsi="Symbol" w:hint="default"/>
      </w:rPr>
    </w:lvl>
    <w:lvl w:ilvl="4" w:tplc="08090003" w:tentative="1">
      <w:start w:val="1"/>
      <w:numFmt w:val="bullet"/>
      <w:lvlText w:val="o"/>
      <w:lvlJc w:val="left"/>
      <w:pPr>
        <w:ind w:left="3890" w:hanging="360"/>
      </w:pPr>
      <w:rPr>
        <w:rFonts w:ascii="Courier New" w:hAnsi="Courier New" w:cs="Courier New" w:hint="default"/>
      </w:rPr>
    </w:lvl>
    <w:lvl w:ilvl="5" w:tplc="08090005" w:tentative="1">
      <w:start w:val="1"/>
      <w:numFmt w:val="bullet"/>
      <w:lvlText w:val=""/>
      <w:lvlJc w:val="left"/>
      <w:pPr>
        <w:ind w:left="4610" w:hanging="360"/>
      </w:pPr>
      <w:rPr>
        <w:rFonts w:ascii="Wingdings" w:hAnsi="Wingdings" w:hint="default"/>
      </w:rPr>
    </w:lvl>
    <w:lvl w:ilvl="6" w:tplc="08090001" w:tentative="1">
      <w:start w:val="1"/>
      <w:numFmt w:val="bullet"/>
      <w:lvlText w:val=""/>
      <w:lvlJc w:val="left"/>
      <w:pPr>
        <w:ind w:left="5330" w:hanging="360"/>
      </w:pPr>
      <w:rPr>
        <w:rFonts w:ascii="Symbol" w:hAnsi="Symbol" w:hint="default"/>
      </w:rPr>
    </w:lvl>
    <w:lvl w:ilvl="7" w:tplc="08090003" w:tentative="1">
      <w:start w:val="1"/>
      <w:numFmt w:val="bullet"/>
      <w:lvlText w:val="o"/>
      <w:lvlJc w:val="left"/>
      <w:pPr>
        <w:ind w:left="6050" w:hanging="360"/>
      </w:pPr>
      <w:rPr>
        <w:rFonts w:ascii="Courier New" w:hAnsi="Courier New" w:cs="Courier New" w:hint="default"/>
      </w:rPr>
    </w:lvl>
    <w:lvl w:ilvl="8" w:tplc="08090005" w:tentative="1">
      <w:start w:val="1"/>
      <w:numFmt w:val="bullet"/>
      <w:lvlText w:val=""/>
      <w:lvlJc w:val="left"/>
      <w:pPr>
        <w:ind w:left="6770" w:hanging="360"/>
      </w:pPr>
      <w:rPr>
        <w:rFonts w:ascii="Wingdings" w:hAnsi="Wingdings" w:hint="default"/>
      </w:rPr>
    </w:lvl>
  </w:abstractNum>
  <w:abstractNum w:abstractNumId="14" w15:restartNumberingAfterBreak="0">
    <w:nsid w:val="30E75989"/>
    <w:multiLevelType w:val="hybridMultilevel"/>
    <w:tmpl w:val="3B7C7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686867"/>
    <w:multiLevelType w:val="hybridMultilevel"/>
    <w:tmpl w:val="2D8471F0"/>
    <w:lvl w:ilvl="0" w:tplc="0809000F">
      <w:start w:val="1"/>
      <w:numFmt w:val="decimal"/>
      <w:lvlText w:val="%1."/>
      <w:lvlJc w:val="left"/>
      <w:pPr>
        <w:ind w:left="720" w:hanging="360"/>
      </w:pPr>
    </w:lvl>
    <w:lvl w:ilvl="1" w:tplc="DD8A7552">
      <w:start w:val="9"/>
      <w:numFmt w:val="bullet"/>
      <w:lvlText w:val=""/>
      <w:lvlJc w:val="left"/>
      <w:pPr>
        <w:ind w:left="1440" w:hanging="360"/>
      </w:pPr>
      <w:rPr>
        <w:rFonts w:ascii="Wingdings" w:eastAsia="Times New Roman" w:hAnsi="Wingdings"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CF3A5E"/>
    <w:multiLevelType w:val="hybridMultilevel"/>
    <w:tmpl w:val="DA36DC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7160B69"/>
    <w:multiLevelType w:val="hybridMultilevel"/>
    <w:tmpl w:val="C3FC20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460E3E"/>
    <w:multiLevelType w:val="hybridMultilevel"/>
    <w:tmpl w:val="D4F8E0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3606CB"/>
    <w:multiLevelType w:val="hybridMultilevel"/>
    <w:tmpl w:val="7F042568"/>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0" w15:restartNumberingAfterBreak="0">
    <w:nsid w:val="4849500D"/>
    <w:multiLevelType w:val="hybridMultilevel"/>
    <w:tmpl w:val="79F063AE"/>
    <w:lvl w:ilvl="0" w:tplc="08090001">
      <w:start w:val="1"/>
      <w:numFmt w:val="bullet"/>
      <w:lvlText w:val=""/>
      <w:lvlJc w:val="left"/>
      <w:pPr>
        <w:ind w:left="1800" w:hanging="360"/>
      </w:pPr>
      <w:rPr>
        <w:rFonts w:ascii="Symbol" w:hAnsi="Symbol" w:hint="default"/>
      </w:rPr>
    </w:lvl>
    <w:lvl w:ilvl="1" w:tplc="DD8A7552">
      <w:start w:val="9"/>
      <w:numFmt w:val="bullet"/>
      <w:lvlText w:val=""/>
      <w:lvlJc w:val="left"/>
      <w:pPr>
        <w:ind w:left="2520" w:hanging="360"/>
      </w:pPr>
      <w:rPr>
        <w:rFonts w:ascii="Wingdings" w:eastAsia="Times New Roman" w:hAnsi="Wingdings" w:cs="Times New Roman" w:hint="default"/>
      </w:r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1" w15:restartNumberingAfterBreak="0">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18F2886"/>
    <w:multiLevelType w:val="hybridMultilevel"/>
    <w:tmpl w:val="D20EF8CE"/>
    <w:lvl w:ilvl="0" w:tplc="0809000F">
      <w:start w:val="1"/>
      <w:numFmt w:val="decimal"/>
      <w:lvlText w:val="%1."/>
      <w:lvlJc w:val="left"/>
      <w:pPr>
        <w:ind w:left="958" w:hanging="360"/>
      </w:pPr>
      <w:rPr>
        <w:rFonts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23" w15:restartNumberingAfterBreak="0">
    <w:nsid w:val="53AD6243"/>
    <w:multiLevelType w:val="hybridMultilevel"/>
    <w:tmpl w:val="C3CC04B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4" w15:restartNumberingAfterBreak="0">
    <w:nsid w:val="58870172"/>
    <w:multiLevelType w:val="hybridMultilevel"/>
    <w:tmpl w:val="5DE0CC62"/>
    <w:lvl w:ilvl="0" w:tplc="08090001">
      <w:start w:val="1"/>
      <w:numFmt w:val="bullet"/>
      <w:lvlText w:val=""/>
      <w:lvlJc w:val="left"/>
      <w:pPr>
        <w:ind w:left="1010" w:hanging="360"/>
      </w:pPr>
      <w:rPr>
        <w:rFonts w:ascii="Symbol" w:hAnsi="Symbol" w:hint="default"/>
      </w:rPr>
    </w:lvl>
    <w:lvl w:ilvl="1" w:tplc="08090003" w:tentative="1">
      <w:start w:val="1"/>
      <w:numFmt w:val="bullet"/>
      <w:lvlText w:val="o"/>
      <w:lvlJc w:val="left"/>
      <w:pPr>
        <w:ind w:left="1730" w:hanging="360"/>
      </w:pPr>
      <w:rPr>
        <w:rFonts w:ascii="Courier New" w:hAnsi="Courier New" w:cs="Courier New" w:hint="default"/>
      </w:rPr>
    </w:lvl>
    <w:lvl w:ilvl="2" w:tplc="08090005" w:tentative="1">
      <w:start w:val="1"/>
      <w:numFmt w:val="bullet"/>
      <w:lvlText w:val=""/>
      <w:lvlJc w:val="left"/>
      <w:pPr>
        <w:ind w:left="2450" w:hanging="360"/>
      </w:pPr>
      <w:rPr>
        <w:rFonts w:ascii="Wingdings" w:hAnsi="Wingdings" w:hint="default"/>
      </w:rPr>
    </w:lvl>
    <w:lvl w:ilvl="3" w:tplc="08090001" w:tentative="1">
      <w:start w:val="1"/>
      <w:numFmt w:val="bullet"/>
      <w:lvlText w:val=""/>
      <w:lvlJc w:val="left"/>
      <w:pPr>
        <w:ind w:left="3170" w:hanging="360"/>
      </w:pPr>
      <w:rPr>
        <w:rFonts w:ascii="Symbol" w:hAnsi="Symbol" w:hint="default"/>
      </w:rPr>
    </w:lvl>
    <w:lvl w:ilvl="4" w:tplc="08090003" w:tentative="1">
      <w:start w:val="1"/>
      <w:numFmt w:val="bullet"/>
      <w:lvlText w:val="o"/>
      <w:lvlJc w:val="left"/>
      <w:pPr>
        <w:ind w:left="3890" w:hanging="360"/>
      </w:pPr>
      <w:rPr>
        <w:rFonts w:ascii="Courier New" w:hAnsi="Courier New" w:cs="Courier New" w:hint="default"/>
      </w:rPr>
    </w:lvl>
    <w:lvl w:ilvl="5" w:tplc="08090005" w:tentative="1">
      <w:start w:val="1"/>
      <w:numFmt w:val="bullet"/>
      <w:lvlText w:val=""/>
      <w:lvlJc w:val="left"/>
      <w:pPr>
        <w:ind w:left="4610" w:hanging="360"/>
      </w:pPr>
      <w:rPr>
        <w:rFonts w:ascii="Wingdings" w:hAnsi="Wingdings" w:hint="default"/>
      </w:rPr>
    </w:lvl>
    <w:lvl w:ilvl="6" w:tplc="08090001" w:tentative="1">
      <w:start w:val="1"/>
      <w:numFmt w:val="bullet"/>
      <w:lvlText w:val=""/>
      <w:lvlJc w:val="left"/>
      <w:pPr>
        <w:ind w:left="5330" w:hanging="360"/>
      </w:pPr>
      <w:rPr>
        <w:rFonts w:ascii="Symbol" w:hAnsi="Symbol" w:hint="default"/>
      </w:rPr>
    </w:lvl>
    <w:lvl w:ilvl="7" w:tplc="08090003" w:tentative="1">
      <w:start w:val="1"/>
      <w:numFmt w:val="bullet"/>
      <w:lvlText w:val="o"/>
      <w:lvlJc w:val="left"/>
      <w:pPr>
        <w:ind w:left="6050" w:hanging="360"/>
      </w:pPr>
      <w:rPr>
        <w:rFonts w:ascii="Courier New" w:hAnsi="Courier New" w:cs="Courier New" w:hint="default"/>
      </w:rPr>
    </w:lvl>
    <w:lvl w:ilvl="8" w:tplc="08090005" w:tentative="1">
      <w:start w:val="1"/>
      <w:numFmt w:val="bullet"/>
      <w:lvlText w:val=""/>
      <w:lvlJc w:val="left"/>
      <w:pPr>
        <w:ind w:left="6770" w:hanging="360"/>
      </w:pPr>
      <w:rPr>
        <w:rFonts w:ascii="Wingdings" w:hAnsi="Wingdings" w:hint="default"/>
      </w:rPr>
    </w:lvl>
  </w:abstractNum>
  <w:abstractNum w:abstractNumId="25" w15:restartNumberingAfterBreak="0">
    <w:nsid w:val="59042CF8"/>
    <w:multiLevelType w:val="hybridMultilevel"/>
    <w:tmpl w:val="C16E3900"/>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26" w15:restartNumberingAfterBreak="0">
    <w:nsid w:val="5E856980"/>
    <w:multiLevelType w:val="hybridMultilevel"/>
    <w:tmpl w:val="FEE076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613D1DA9"/>
    <w:multiLevelType w:val="hybridMultilevel"/>
    <w:tmpl w:val="299C9FC0"/>
    <w:lvl w:ilvl="0" w:tplc="08090001">
      <w:start w:val="1"/>
      <w:numFmt w:val="bullet"/>
      <w:lvlText w:val=""/>
      <w:lvlJc w:val="left"/>
      <w:pPr>
        <w:ind w:left="1800" w:hanging="360"/>
      </w:pPr>
      <w:rPr>
        <w:rFonts w:ascii="Symbol" w:hAnsi="Symbol" w:hint="default"/>
      </w:rPr>
    </w:lvl>
    <w:lvl w:ilvl="1" w:tplc="DD8A7552">
      <w:start w:val="9"/>
      <w:numFmt w:val="bullet"/>
      <w:lvlText w:val=""/>
      <w:lvlJc w:val="left"/>
      <w:pPr>
        <w:ind w:left="2520" w:hanging="360"/>
      </w:pPr>
      <w:rPr>
        <w:rFonts w:ascii="Wingdings" w:eastAsia="Times New Roman" w:hAnsi="Wingdings" w:cs="Times New Roman" w:hint="default"/>
      </w:r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8" w15:restartNumberingAfterBreak="0">
    <w:nsid w:val="68467FE1"/>
    <w:multiLevelType w:val="hybridMultilevel"/>
    <w:tmpl w:val="81286D82"/>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29" w15:restartNumberingAfterBreak="0">
    <w:nsid w:val="6F7A709A"/>
    <w:multiLevelType w:val="hybridMultilevel"/>
    <w:tmpl w:val="2438D6D6"/>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30" w15:restartNumberingAfterBreak="0">
    <w:nsid w:val="723652A4"/>
    <w:multiLevelType w:val="hybridMultilevel"/>
    <w:tmpl w:val="531229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3915853"/>
    <w:multiLevelType w:val="hybridMultilevel"/>
    <w:tmpl w:val="6B02BEF8"/>
    <w:lvl w:ilvl="0" w:tplc="08090001">
      <w:start w:val="1"/>
      <w:numFmt w:val="bullet"/>
      <w:lvlText w:val=""/>
      <w:lvlJc w:val="left"/>
      <w:pPr>
        <w:ind w:left="958" w:hanging="360"/>
      </w:pPr>
      <w:rPr>
        <w:rFonts w:ascii="Symbol" w:hAnsi="Symbol" w:hint="default"/>
      </w:rPr>
    </w:lvl>
    <w:lvl w:ilvl="1" w:tplc="08090003" w:tentative="1">
      <w:start w:val="1"/>
      <w:numFmt w:val="bullet"/>
      <w:lvlText w:val="o"/>
      <w:lvlJc w:val="left"/>
      <w:pPr>
        <w:ind w:left="1678" w:hanging="360"/>
      </w:pPr>
      <w:rPr>
        <w:rFonts w:ascii="Courier New" w:hAnsi="Courier New" w:cs="Courier New" w:hint="default"/>
      </w:rPr>
    </w:lvl>
    <w:lvl w:ilvl="2" w:tplc="08090005" w:tentative="1">
      <w:start w:val="1"/>
      <w:numFmt w:val="bullet"/>
      <w:lvlText w:val=""/>
      <w:lvlJc w:val="left"/>
      <w:pPr>
        <w:ind w:left="2398" w:hanging="360"/>
      </w:pPr>
      <w:rPr>
        <w:rFonts w:ascii="Wingdings" w:hAnsi="Wingdings" w:hint="default"/>
      </w:rPr>
    </w:lvl>
    <w:lvl w:ilvl="3" w:tplc="08090001" w:tentative="1">
      <w:start w:val="1"/>
      <w:numFmt w:val="bullet"/>
      <w:lvlText w:val=""/>
      <w:lvlJc w:val="left"/>
      <w:pPr>
        <w:ind w:left="3118" w:hanging="360"/>
      </w:pPr>
      <w:rPr>
        <w:rFonts w:ascii="Symbol" w:hAnsi="Symbol" w:hint="default"/>
      </w:rPr>
    </w:lvl>
    <w:lvl w:ilvl="4" w:tplc="08090003" w:tentative="1">
      <w:start w:val="1"/>
      <w:numFmt w:val="bullet"/>
      <w:lvlText w:val="o"/>
      <w:lvlJc w:val="left"/>
      <w:pPr>
        <w:ind w:left="3838" w:hanging="360"/>
      </w:pPr>
      <w:rPr>
        <w:rFonts w:ascii="Courier New" w:hAnsi="Courier New" w:cs="Courier New" w:hint="default"/>
      </w:rPr>
    </w:lvl>
    <w:lvl w:ilvl="5" w:tplc="08090005" w:tentative="1">
      <w:start w:val="1"/>
      <w:numFmt w:val="bullet"/>
      <w:lvlText w:val=""/>
      <w:lvlJc w:val="left"/>
      <w:pPr>
        <w:ind w:left="4558" w:hanging="360"/>
      </w:pPr>
      <w:rPr>
        <w:rFonts w:ascii="Wingdings" w:hAnsi="Wingdings" w:hint="default"/>
      </w:rPr>
    </w:lvl>
    <w:lvl w:ilvl="6" w:tplc="08090001" w:tentative="1">
      <w:start w:val="1"/>
      <w:numFmt w:val="bullet"/>
      <w:lvlText w:val=""/>
      <w:lvlJc w:val="left"/>
      <w:pPr>
        <w:ind w:left="5278" w:hanging="360"/>
      </w:pPr>
      <w:rPr>
        <w:rFonts w:ascii="Symbol" w:hAnsi="Symbol" w:hint="default"/>
      </w:rPr>
    </w:lvl>
    <w:lvl w:ilvl="7" w:tplc="08090003" w:tentative="1">
      <w:start w:val="1"/>
      <w:numFmt w:val="bullet"/>
      <w:lvlText w:val="o"/>
      <w:lvlJc w:val="left"/>
      <w:pPr>
        <w:ind w:left="5998" w:hanging="360"/>
      </w:pPr>
      <w:rPr>
        <w:rFonts w:ascii="Courier New" w:hAnsi="Courier New" w:cs="Courier New" w:hint="default"/>
      </w:rPr>
    </w:lvl>
    <w:lvl w:ilvl="8" w:tplc="08090005" w:tentative="1">
      <w:start w:val="1"/>
      <w:numFmt w:val="bullet"/>
      <w:lvlText w:val=""/>
      <w:lvlJc w:val="left"/>
      <w:pPr>
        <w:ind w:left="6718" w:hanging="360"/>
      </w:pPr>
      <w:rPr>
        <w:rFonts w:ascii="Wingdings" w:hAnsi="Wingdings" w:hint="default"/>
      </w:rPr>
    </w:lvl>
  </w:abstractNum>
  <w:abstractNum w:abstractNumId="32" w15:restartNumberingAfterBreak="0">
    <w:nsid w:val="742462B0"/>
    <w:multiLevelType w:val="hybridMultilevel"/>
    <w:tmpl w:val="93D0056C"/>
    <w:lvl w:ilvl="0" w:tplc="08090001">
      <w:start w:val="1"/>
      <w:numFmt w:val="bullet"/>
      <w:lvlText w:val=""/>
      <w:lvlJc w:val="left"/>
      <w:pPr>
        <w:ind w:left="1010" w:hanging="360"/>
      </w:pPr>
      <w:rPr>
        <w:rFonts w:ascii="Symbol" w:hAnsi="Symbol" w:hint="default"/>
      </w:rPr>
    </w:lvl>
    <w:lvl w:ilvl="1" w:tplc="08090003" w:tentative="1">
      <w:start w:val="1"/>
      <w:numFmt w:val="bullet"/>
      <w:lvlText w:val="o"/>
      <w:lvlJc w:val="left"/>
      <w:pPr>
        <w:ind w:left="1730" w:hanging="360"/>
      </w:pPr>
      <w:rPr>
        <w:rFonts w:ascii="Courier New" w:hAnsi="Courier New" w:cs="Courier New" w:hint="default"/>
      </w:rPr>
    </w:lvl>
    <w:lvl w:ilvl="2" w:tplc="08090005" w:tentative="1">
      <w:start w:val="1"/>
      <w:numFmt w:val="bullet"/>
      <w:lvlText w:val=""/>
      <w:lvlJc w:val="left"/>
      <w:pPr>
        <w:ind w:left="2450" w:hanging="360"/>
      </w:pPr>
      <w:rPr>
        <w:rFonts w:ascii="Wingdings" w:hAnsi="Wingdings" w:hint="default"/>
      </w:rPr>
    </w:lvl>
    <w:lvl w:ilvl="3" w:tplc="08090001" w:tentative="1">
      <w:start w:val="1"/>
      <w:numFmt w:val="bullet"/>
      <w:lvlText w:val=""/>
      <w:lvlJc w:val="left"/>
      <w:pPr>
        <w:ind w:left="3170" w:hanging="360"/>
      </w:pPr>
      <w:rPr>
        <w:rFonts w:ascii="Symbol" w:hAnsi="Symbol" w:hint="default"/>
      </w:rPr>
    </w:lvl>
    <w:lvl w:ilvl="4" w:tplc="08090003" w:tentative="1">
      <w:start w:val="1"/>
      <w:numFmt w:val="bullet"/>
      <w:lvlText w:val="o"/>
      <w:lvlJc w:val="left"/>
      <w:pPr>
        <w:ind w:left="3890" w:hanging="360"/>
      </w:pPr>
      <w:rPr>
        <w:rFonts w:ascii="Courier New" w:hAnsi="Courier New" w:cs="Courier New" w:hint="default"/>
      </w:rPr>
    </w:lvl>
    <w:lvl w:ilvl="5" w:tplc="08090005" w:tentative="1">
      <w:start w:val="1"/>
      <w:numFmt w:val="bullet"/>
      <w:lvlText w:val=""/>
      <w:lvlJc w:val="left"/>
      <w:pPr>
        <w:ind w:left="4610" w:hanging="360"/>
      </w:pPr>
      <w:rPr>
        <w:rFonts w:ascii="Wingdings" w:hAnsi="Wingdings" w:hint="default"/>
      </w:rPr>
    </w:lvl>
    <w:lvl w:ilvl="6" w:tplc="08090001" w:tentative="1">
      <w:start w:val="1"/>
      <w:numFmt w:val="bullet"/>
      <w:lvlText w:val=""/>
      <w:lvlJc w:val="left"/>
      <w:pPr>
        <w:ind w:left="5330" w:hanging="360"/>
      </w:pPr>
      <w:rPr>
        <w:rFonts w:ascii="Symbol" w:hAnsi="Symbol" w:hint="default"/>
      </w:rPr>
    </w:lvl>
    <w:lvl w:ilvl="7" w:tplc="08090003" w:tentative="1">
      <w:start w:val="1"/>
      <w:numFmt w:val="bullet"/>
      <w:lvlText w:val="o"/>
      <w:lvlJc w:val="left"/>
      <w:pPr>
        <w:ind w:left="6050" w:hanging="360"/>
      </w:pPr>
      <w:rPr>
        <w:rFonts w:ascii="Courier New" w:hAnsi="Courier New" w:cs="Courier New" w:hint="default"/>
      </w:rPr>
    </w:lvl>
    <w:lvl w:ilvl="8" w:tplc="08090005" w:tentative="1">
      <w:start w:val="1"/>
      <w:numFmt w:val="bullet"/>
      <w:lvlText w:val=""/>
      <w:lvlJc w:val="left"/>
      <w:pPr>
        <w:ind w:left="6770" w:hanging="360"/>
      </w:pPr>
      <w:rPr>
        <w:rFonts w:ascii="Wingdings" w:hAnsi="Wingdings" w:hint="default"/>
      </w:rPr>
    </w:lvl>
  </w:abstractNum>
  <w:abstractNum w:abstractNumId="33" w15:restartNumberingAfterBreak="0">
    <w:nsid w:val="772461C9"/>
    <w:multiLevelType w:val="hybridMultilevel"/>
    <w:tmpl w:val="3D044660"/>
    <w:lvl w:ilvl="0" w:tplc="08090001">
      <w:start w:val="1"/>
      <w:numFmt w:val="bullet"/>
      <w:lvlText w:val=""/>
      <w:lvlJc w:val="left"/>
      <w:pPr>
        <w:ind w:left="892" w:hanging="360"/>
      </w:pPr>
      <w:rPr>
        <w:rFonts w:ascii="Symbol" w:hAnsi="Symbol" w:hint="default"/>
      </w:rPr>
    </w:lvl>
    <w:lvl w:ilvl="1" w:tplc="08090003" w:tentative="1">
      <w:start w:val="1"/>
      <w:numFmt w:val="bullet"/>
      <w:lvlText w:val="o"/>
      <w:lvlJc w:val="left"/>
      <w:pPr>
        <w:ind w:left="1612" w:hanging="360"/>
      </w:pPr>
      <w:rPr>
        <w:rFonts w:ascii="Courier New" w:hAnsi="Courier New" w:cs="Courier New" w:hint="default"/>
      </w:rPr>
    </w:lvl>
    <w:lvl w:ilvl="2" w:tplc="08090005" w:tentative="1">
      <w:start w:val="1"/>
      <w:numFmt w:val="bullet"/>
      <w:lvlText w:val=""/>
      <w:lvlJc w:val="left"/>
      <w:pPr>
        <w:ind w:left="2332" w:hanging="360"/>
      </w:pPr>
      <w:rPr>
        <w:rFonts w:ascii="Wingdings" w:hAnsi="Wingdings" w:hint="default"/>
      </w:rPr>
    </w:lvl>
    <w:lvl w:ilvl="3" w:tplc="08090001" w:tentative="1">
      <w:start w:val="1"/>
      <w:numFmt w:val="bullet"/>
      <w:lvlText w:val=""/>
      <w:lvlJc w:val="left"/>
      <w:pPr>
        <w:ind w:left="3052" w:hanging="360"/>
      </w:pPr>
      <w:rPr>
        <w:rFonts w:ascii="Symbol" w:hAnsi="Symbol" w:hint="default"/>
      </w:rPr>
    </w:lvl>
    <w:lvl w:ilvl="4" w:tplc="08090003" w:tentative="1">
      <w:start w:val="1"/>
      <w:numFmt w:val="bullet"/>
      <w:lvlText w:val="o"/>
      <w:lvlJc w:val="left"/>
      <w:pPr>
        <w:ind w:left="3772" w:hanging="360"/>
      </w:pPr>
      <w:rPr>
        <w:rFonts w:ascii="Courier New" w:hAnsi="Courier New" w:cs="Courier New" w:hint="default"/>
      </w:rPr>
    </w:lvl>
    <w:lvl w:ilvl="5" w:tplc="08090005" w:tentative="1">
      <w:start w:val="1"/>
      <w:numFmt w:val="bullet"/>
      <w:lvlText w:val=""/>
      <w:lvlJc w:val="left"/>
      <w:pPr>
        <w:ind w:left="4492" w:hanging="360"/>
      </w:pPr>
      <w:rPr>
        <w:rFonts w:ascii="Wingdings" w:hAnsi="Wingdings" w:hint="default"/>
      </w:rPr>
    </w:lvl>
    <w:lvl w:ilvl="6" w:tplc="08090001" w:tentative="1">
      <w:start w:val="1"/>
      <w:numFmt w:val="bullet"/>
      <w:lvlText w:val=""/>
      <w:lvlJc w:val="left"/>
      <w:pPr>
        <w:ind w:left="5212" w:hanging="360"/>
      </w:pPr>
      <w:rPr>
        <w:rFonts w:ascii="Symbol" w:hAnsi="Symbol" w:hint="default"/>
      </w:rPr>
    </w:lvl>
    <w:lvl w:ilvl="7" w:tplc="08090003" w:tentative="1">
      <w:start w:val="1"/>
      <w:numFmt w:val="bullet"/>
      <w:lvlText w:val="o"/>
      <w:lvlJc w:val="left"/>
      <w:pPr>
        <w:ind w:left="5932" w:hanging="360"/>
      </w:pPr>
      <w:rPr>
        <w:rFonts w:ascii="Courier New" w:hAnsi="Courier New" w:cs="Courier New" w:hint="default"/>
      </w:rPr>
    </w:lvl>
    <w:lvl w:ilvl="8" w:tplc="08090005" w:tentative="1">
      <w:start w:val="1"/>
      <w:numFmt w:val="bullet"/>
      <w:lvlText w:val=""/>
      <w:lvlJc w:val="left"/>
      <w:pPr>
        <w:ind w:left="6652" w:hanging="360"/>
      </w:pPr>
      <w:rPr>
        <w:rFonts w:ascii="Wingdings" w:hAnsi="Wingdings" w:hint="default"/>
      </w:rPr>
    </w:lvl>
  </w:abstractNum>
  <w:abstractNum w:abstractNumId="34" w15:restartNumberingAfterBreak="0">
    <w:nsid w:val="79021F45"/>
    <w:multiLevelType w:val="hybridMultilevel"/>
    <w:tmpl w:val="C5140D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841121"/>
    <w:multiLevelType w:val="hybridMultilevel"/>
    <w:tmpl w:val="9FFAC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9ED3C55"/>
    <w:multiLevelType w:val="hybridMultilevel"/>
    <w:tmpl w:val="6CE2872A"/>
    <w:lvl w:ilvl="0" w:tplc="08090001">
      <w:start w:val="1"/>
      <w:numFmt w:val="bullet"/>
      <w:lvlText w:val=""/>
      <w:lvlJc w:val="left"/>
      <w:pPr>
        <w:ind w:left="1010" w:hanging="360"/>
      </w:pPr>
      <w:rPr>
        <w:rFonts w:ascii="Symbol" w:hAnsi="Symbol" w:hint="default"/>
      </w:rPr>
    </w:lvl>
    <w:lvl w:ilvl="1" w:tplc="08090003" w:tentative="1">
      <w:start w:val="1"/>
      <w:numFmt w:val="bullet"/>
      <w:lvlText w:val="o"/>
      <w:lvlJc w:val="left"/>
      <w:pPr>
        <w:ind w:left="1730" w:hanging="360"/>
      </w:pPr>
      <w:rPr>
        <w:rFonts w:ascii="Courier New" w:hAnsi="Courier New" w:cs="Courier New" w:hint="default"/>
      </w:rPr>
    </w:lvl>
    <w:lvl w:ilvl="2" w:tplc="08090005" w:tentative="1">
      <w:start w:val="1"/>
      <w:numFmt w:val="bullet"/>
      <w:lvlText w:val=""/>
      <w:lvlJc w:val="left"/>
      <w:pPr>
        <w:ind w:left="2450" w:hanging="360"/>
      </w:pPr>
      <w:rPr>
        <w:rFonts w:ascii="Wingdings" w:hAnsi="Wingdings" w:hint="default"/>
      </w:rPr>
    </w:lvl>
    <w:lvl w:ilvl="3" w:tplc="08090001" w:tentative="1">
      <w:start w:val="1"/>
      <w:numFmt w:val="bullet"/>
      <w:lvlText w:val=""/>
      <w:lvlJc w:val="left"/>
      <w:pPr>
        <w:ind w:left="3170" w:hanging="360"/>
      </w:pPr>
      <w:rPr>
        <w:rFonts w:ascii="Symbol" w:hAnsi="Symbol" w:hint="default"/>
      </w:rPr>
    </w:lvl>
    <w:lvl w:ilvl="4" w:tplc="08090003" w:tentative="1">
      <w:start w:val="1"/>
      <w:numFmt w:val="bullet"/>
      <w:lvlText w:val="o"/>
      <w:lvlJc w:val="left"/>
      <w:pPr>
        <w:ind w:left="3890" w:hanging="360"/>
      </w:pPr>
      <w:rPr>
        <w:rFonts w:ascii="Courier New" w:hAnsi="Courier New" w:cs="Courier New" w:hint="default"/>
      </w:rPr>
    </w:lvl>
    <w:lvl w:ilvl="5" w:tplc="08090005" w:tentative="1">
      <w:start w:val="1"/>
      <w:numFmt w:val="bullet"/>
      <w:lvlText w:val=""/>
      <w:lvlJc w:val="left"/>
      <w:pPr>
        <w:ind w:left="4610" w:hanging="360"/>
      </w:pPr>
      <w:rPr>
        <w:rFonts w:ascii="Wingdings" w:hAnsi="Wingdings" w:hint="default"/>
      </w:rPr>
    </w:lvl>
    <w:lvl w:ilvl="6" w:tplc="08090001" w:tentative="1">
      <w:start w:val="1"/>
      <w:numFmt w:val="bullet"/>
      <w:lvlText w:val=""/>
      <w:lvlJc w:val="left"/>
      <w:pPr>
        <w:ind w:left="5330" w:hanging="360"/>
      </w:pPr>
      <w:rPr>
        <w:rFonts w:ascii="Symbol" w:hAnsi="Symbol" w:hint="default"/>
      </w:rPr>
    </w:lvl>
    <w:lvl w:ilvl="7" w:tplc="08090003" w:tentative="1">
      <w:start w:val="1"/>
      <w:numFmt w:val="bullet"/>
      <w:lvlText w:val="o"/>
      <w:lvlJc w:val="left"/>
      <w:pPr>
        <w:ind w:left="6050" w:hanging="360"/>
      </w:pPr>
      <w:rPr>
        <w:rFonts w:ascii="Courier New" w:hAnsi="Courier New" w:cs="Courier New" w:hint="default"/>
      </w:rPr>
    </w:lvl>
    <w:lvl w:ilvl="8" w:tplc="08090005" w:tentative="1">
      <w:start w:val="1"/>
      <w:numFmt w:val="bullet"/>
      <w:lvlText w:val=""/>
      <w:lvlJc w:val="left"/>
      <w:pPr>
        <w:ind w:left="6770" w:hanging="360"/>
      </w:pPr>
      <w:rPr>
        <w:rFonts w:ascii="Wingdings" w:hAnsi="Wingdings" w:hint="default"/>
      </w:rPr>
    </w:lvl>
  </w:abstractNum>
  <w:num w:numId="1">
    <w:abstractNumId w:val="21"/>
  </w:num>
  <w:num w:numId="2">
    <w:abstractNumId w:val="30"/>
  </w:num>
  <w:num w:numId="3">
    <w:abstractNumId w:val="34"/>
  </w:num>
  <w:num w:numId="4">
    <w:abstractNumId w:val="14"/>
  </w:num>
  <w:num w:numId="5">
    <w:abstractNumId w:val="5"/>
  </w:num>
  <w:num w:numId="6">
    <w:abstractNumId w:val="12"/>
  </w:num>
  <w:num w:numId="7">
    <w:abstractNumId w:val="2"/>
  </w:num>
  <w:num w:numId="8">
    <w:abstractNumId w:val="9"/>
  </w:num>
  <w:num w:numId="9">
    <w:abstractNumId w:val="17"/>
  </w:num>
  <w:num w:numId="10">
    <w:abstractNumId w:val="18"/>
  </w:num>
  <w:num w:numId="11">
    <w:abstractNumId w:val="15"/>
  </w:num>
  <w:num w:numId="12">
    <w:abstractNumId w:val="19"/>
  </w:num>
  <w:num w:numId="13">
    <w:abstractNumId w:val="11"/>
  </w:num>
  <w:num w:numId="14">
    <w:abstractNumId w:val="4"/>
  </w:num>
  <w:num w:numId="15">
    <w:abstractNumId w:val="27"/>
  </w:num>
  <w:num w:numId="16">
    <w:abstractNumId w:val="1"/>
  </w:num>
  <w:num w:numId="17">
    <w:abstractNumId w:val="20"/>
  </w:num>
  <w:num w:numId="18">
    <w:abstractNumId w:val="23"/>
  </w:num>
  <w:num w:numId="19">
    <w:abstractNumId w:val="35"/>
  </w:num>
  <w:num w:numId="20">
    <w:abstractNumId w:val="16"/>
  </w:num>
  <w:num w:numId="21">
    <w:abstractNumId w:val="3"/>
  </w:num>
  <w:num w:numId="22">
    <w:abstractNumId w:val="6"/>
  </w:num>
  <w:num w:numId="23">
    <w:abstractNumId w:val="10"/>
  </w:num>
  <w:num w:numId="24">
    <w:abstractNumId w:val="32"/>
  </w:num>
  <w:num w:numId="25">
    <w:abstractNumId w:val="13"/>
  </w:num>
  <w:num w:numId="26">
    <w:abstractNumId w:val="24"/>
  </w:num>
  <w:num w:numId="27">
    <w:abstractNumId w:val="7"/>
  </w:num>
  <w:num w:numId="28">
    <w:abstractNumId w:val="36"/>
  </w:num>
  <w:num w:numId="29">
    <w:abstractNumId w:val="26"/>
  </w:num>
  <w:num w:numId="30">
    <w:abstractNumId w:val="33"/>
  </w:num>
  <w:num w:numId="31">
    <w:abstractNumId w:val="31"/>
  </w:num>
  <w:num w:numId="32">
    <w:abstractNumId w:val="8"/>
  </w:num>
  <w:num w:numId="33">
    <w:abstractNumId w:val="8"/>
  </w:num>
  <w:num w:numId="34">
    <w:abstractNumId w:val="8"/>
  </w:num>
  <w:num w:numId="35">
    <w:abstractNumId w:val="8"/>
  </w:num>
  <w:num w:numId="36">
    <w:abstractNumId w:val="8"/>
  </w:num>
  <w:num w:numId="37">
    <w:abstractNumId w:val="8"/>
    <w:lvlOverride w:ilvl="0">
      <w:startOverride w:val="4"/>
    </w:lvlOverride>
    <w:lvlOverride w:ilvl="1">
      <w:startOverride w:val="5"/>
    </w:lvlOverride>
    <w:lvlOverride w:ilvl="2">
      <w:startOverride w:val="2"/>
    </w:lvlOverride>
  </w:num>
  <w:num w:numId="38">
    <w:abstractNumId w:val="29"/>
  </w:num>
  <w:num w:numId="39">
    <w:abstractNumId w:val="0"/>
  </w:num>
  <w:num w:numId="40">
    <w:abstractNumId w:val="28"/>
  </w:num>
  <w:num w:numId="41">
    <w:abstractNumId w:val="22"/>
  </w:num>
  <w:num w:numId="4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4258"/>
    <w:rsid w:val="00004757"/>
    <w:rsid w:val="00011769"/>
    <w:rsid w:val="00014687"/>
    <w:rsid w:val="00016218"/>
    <w:rsid w:val="00016F27"/>
    <w:rsid w:val="00024FFC"/>
    <w:rsid w:val="000252CA"/>
    <w:rsid w:val="000409AA"/>
    <w:rsid w:val="000437BC"/>
    <w:rsid w:val="00043F62"/>
    <w:rsid w:val="00047B8F"/>
    <w:rsid w:val="00047CA5"/>
    <w:rsid w:val="00052AAB"/>
    <w:rsid w:val="00055C7E"/>
    <w:rsid w:val="00063C9C"/>
    <w:rsid w:val="00063EE0"/>
    <w:rsid w:val="0006764A"/>
    <w:rsid w:val="000703F0"/>
    <w:rsid w:val="00072EC2"/>
    <w:rsid w:val="00077134"/>
    <w:rsid w:val="0007728A"/>
    <w:rsid w:val="00080546"/>
    <w:rsid w:val="000808A2"/>
    <w:rsid w:val="0008559E"/>
    <w:rsid w:val="00086CE1"/>
    <w:rsid w:val="00087167"/>
    <w:rsid w:val="00087C88"/>
    <w:rsid w:val="0009020A"/>
    <w:rsid w:val="00095B27"/>
    <w:rsid w:val="000965ED"/>
    <w:rsid w:val="000A4BE0"/>
    <w:rsid w:val="000A6B2E"/>
    <w:rsid w:val="000A7F73"/>
    <w:rsid w:val="000B217A"/>
    <w:rsid w:val="000C1202"/>
    <w:rsid w:val="000E30CA"/>
    <w:rsid w:val="000E58A4"/>
    <w:rsid w:val="000E6A15"/>
    <w:rsid w:val="000E6B14"/>
    <w:rsid w:val="000F45FF"/>
    <w:rsid w:val="000F7D7E"/>
    <w:rsid w:val="00101660"/>
    <w:rsid w:val="001025AD"/>
    <w:rsid w:val="00107798"/>
    <w:rsid w:val="00107FBC"/>
    <w:rsid w:val="00121407"/>
    <w:rsid w:val="00121514"/>
    <w:rsid w:val="00121AE5"/>
    <w:rsid w:val="0013699A"/>
    <w:rsid w:val="001376EB"/>
    <w:rsid w:val="00142621"/>
    <w:rsid w:val="00143C14"/>
    <w:rsid w:val="00144708"/>
    <w:rsid w:val="0014560F"/>
    <w:rsid w:val="00145F37"/>
    <w:rsid w:val="00150DC0"/>
    <w:rsid w:val="00157242"/>
    <w:rsid w:val="00160392"/>
    <w:rsid w:val="00163E71"/>
    <w:rsid w:val="0016426B"/>
    <w:rsid w:val="00164AD4"/>
    <w:rsid w:val="0016638D"/>
    <w:rsid w:val="001672D2"/>
    <w:rsid w:val="001715DF"/>
    <w:rsid w:val="00187F10"/>
    <w:rsid w:val="001906C5"/>
    <w:rsid w:val="0019171C"/>
    <w:rsid w:val="001B3622"/>
    <w:rsid w:val="001B4A20"/>
    <w:rsid w:val="001B59AF"/>
    <w:rsid w:val="001C1024"/>
    <w:rsid w:val="001C4EC8"/>
    <w:rsid w:val="001C59EA"/>
    <w:rsid w:val="001D0004"/>
    <w:rsid w:val="001D2C9A"/>
    <w:rsid w:val="001D2EAE"/>
    <w:rsid w:val="001D6082"/>
    <w:rsid w:val="001D737B"/>
    <w:rsid w:val="001D7BDA"/>
    <w:rsid w:val="001E03A2"/>
    <w:rsid w:val="001E4564"/>
    <w:rsid w:val="001E51C7"/>
    <w:rsid w:val="001F540A"/>
    <w:rsid w:val="00203485"/>
    <w:rsid w:val="00205EB1"/>
    <w:rsid w:val="00211D2D"/>
    <w:rsid w:val="00214C4D"/>
    <w:rsid w:val="00221E98"/>
    <w:rsid w:val="0022327E"/>
    <w:rsid w:val="00223F20"/>
    <w:rsid w:val="00224601"/>
    <w:rsid w:val="002274F3"/>
    <w:rsid w:val="00231BEB"/>
    <w:rsid w:val="00234A66"/>
    <w:rsid w:val="0024277A"/>
    <w:rsid w:val="00251C1E"/>
    <w:rsid w:val="002574D0"/>
    <w:rsid w:val="00260FBE"/>
    <w:rsid w:val="0026705A"/>
    <w:rsid w:val="00267339"/>
    <w:rsid w:val="00271964"/>
    <w:rsid w:val="00273854"/>
    <w:rsid w:val="00274F60"/>
    <w:rsid w:val="00281D79"/>
    <w:rsid w:val="00284258"/>
    <w:rsid w:val="00285158"/>
    <w:rsid w:val="00285396"/>
    <w:rsid w:val="00287B93"/>
    <w:rsid w:val="00292B3C"/>
    <w:rsid w:val="00297351"/>
    <w:rsid w:val="002A05BE"/>
    <w:rsid w:val="002A19F9"/>
    <w:rsid w:val="002A39B3"/>
    <w:rsid w:val="002B7EC1"/>
    <w:rsid w:val="002C26D5"/>
    <w:rsid w:val="002C3998"/>
    <w:rsid w:val="002C4A71"/>
    <w:rsid w:val="002C7A13"/>
    <w:rsid w:val="002D45D1"/>
    <w:rsid w:val="002D5730"/>
    <w:rsid w:val="002D7AA2"/>
    <w:rsid w:val="002E4B50"/>
    <w:rsid w:val="002F223A"/>
    <w:rsid w:val="002F7D5B"/>
    <w:rsid w:val="00312E42"/>
    <w:rsid w:val="003158EB"/>
    <w:rsid w:val="00320B5C"/>
    <w:rsid w:val="0032502A"/>
    <w:rsid w:val="003269CB"/>
    <w:rsid w:val="00331399"/>
    <w:rsid w:val="003322D7"/>
    <w:rsid w:val="00332E0F"/>
    <w:rsid w:val="00335E6B"/>
    <w:rsid w:val="003515E1"/>
    <w:rsid w:val="00354694"/>
    <w:rsid w:val="00361AB2"/>
    <w:rsid w:val="00364B89"/>
    <w:rsid w:val="00365B5D"/>
    <w:rsid w:val="00370190"/>
    <w:rsid w:val="00376235"/>
    <w:rsid w:val="00380F46"/>
    <w:rsid w:val="003851FE"/>
    <w:rsid w:val="00390DD2"/>
    <w:rsid w:val="00392962"/>
    <w:rsid w:val="00395F4E"/>
    <w:rsid w:val="00397F63"/>
    <w:rsid w:val="003A53B7"/>
    <w:rsid w:val="003B4964"/>
    <w:rsid w:val="003C0AF1"/>
    <w:rsid w:val="003C1E8F"/>
    <w:rsid w:val="003C4784"/>
    <w:rsid w:val="003D01FF"/>
    <w:rsid w:val="003D19A2"/>
    <w:rsid w:val="003D2EA0"/>
    <w:rsid w:val="003D40A4"/>
    <w:rsid w:val="003D654B"/>
    <w:rsid w:val="003D66B4"/>
    <w:rsid w:val="003F1E0E"/>
    <w:rsid w:val="003F23FB"/>
    <w:rsid w:val="003F4E10"/>
    <w:rsid w:val="003F52CD"/>
    <w:rsid w:val="003F5CB1"/>
    <w:rsid w:val="004013C5"/>
    <w:rsid w:val="004035B3"/>
    <w:rsid w:val="00404E32"/>
    <w:rsid w:val="00406031"/>
    <w:rsid w:val="00406956"/>
    <w:rsid w:val="0040731D"/>
    <w:rsid w:val="00421443"/>
    <w:rsid w:val="00421FAF"/>
    <w:rsid w:val="00425BB9"/>
    <w:rsid w:val="00425F6A"/>
    <w:rsid w:val="0042656D"/>
    <w:rsid w:val="00441C40"/>
    <w:rsid w:val="004466B9"/>
    <w:rsid w:val="004525BF"/>
    <w:rsid w:val="00453B41"/>
    <w:rsid w:val="00460B58"/>
    <w:rsid w:val="00465757"/>
    <w:rsid w:val="00467497"/>
    <w:rsid w:val="0047492F"/>
    <w:rsid w:val="0047526C"/>
    <w:rsid w:val="00475504"/>
    <w:rsid w:val="004775B4"/>
    <w:rsid w:val="00483791"/>
    <w:rsid w:val="004906A5"/>
    <w:rsid w:val="00491953"/>
    <w:rsid w:val="004924B1"/>
    <w:rsid w:val="0049508C"/>
    <w:rsid w:val="004A3706"/>
    <w:rsid w:val="004B4B16"/>
    <w:rsid w:val="004B4CA9"/>
    <w:rsid w:val="004C101B"/>
    <w:rsid w:val="004C1990"/>
    <w:rsid w:val="004C40F0"/>
    <w:rsid w:val="004C447B"/>
    <w:rsid w:val="004D2783"/>
    <w:rsid w:val="004D3BC8"/>
    <w:rsid w:val="004D7B0B"/>
    <w:rsid w:val="004F2C88"/>
    <w:rsid w:val="004F538A"/>
    <w:rsid w:val="00503198"/>
    <w:rsid w:val="0051202B"/>
    <w:rsid w:val="00521126"/>
    <w:rsid w:val="005247AA"/>
    <w:rsid w:val="00527D19"/>
    <w:rsid w:val="00534488"/>
    <w:rsid w:val="00534FA8"/>
    <w:rsid w:val="00537752"/>
    <w:rsid w:val="0054292E"/>
    <w:rsid w:val="00546D31"/>
    <w:rsid w:val="00546FF8"/>
    <w:rsid w:val="00552549"/>
    <w:rsid w:val="005563D9"/>
    <w:rsid w:val="00556623"/>
    <w:rsid w:val="00561B82"/>
    <w:rsid w:val="005633AD"/>
    <w:rsid w:val="00576210"/>
    <w:rsid w:val="00583E20"/>
    <w:rsid w:val="005850E4"/>
    <w:rsid w:val="00595BCA"/>
    <w:rsid w:val="00596AC5"/>
    <w:rsid w:val="005B4A7A"/>
    <w:rsid w:val="005C0454"/>
    <w:rsid w:val="005D206E"/>
    <w:rsid w:val="005D3A04"/>
    <w:rsid w:val="005E3F80"/>
    <w:rsid w:val="005F03A6"/>
    <w:rsid w:val="005F157E"/>
    <w:rsid w:val="005F6425"/>
    <w:rsid w:val="005F6478"/>
    <w:rsid w:val="005F6E27"/>
    <w:rsid w:val="006026D0"/>
    <w:rsid w:val="00612221"/>
    <w:rsid w:val="00613A8F"/>
    <w:rsid w:val="00617ACC"/>
    <w:rsid w:val="006200F8"/>
    <w:rsid w:val="00622ADF"/>
    <w:rsid w:val="00622BDE"/>
    <w:rsid w:val="00632900"/>
    <w:rsid w:val="00633627"/>
    <w:rsid w:val="00635E58"/>
    <w:rsid w:val="00644930"/>
    <w:rsid w:val="00651EEC"/>
    <w:rsid w:val="00652F01"/>
    <w:rsid w:val="00662C3E"/>
    <w:rsid w:val="00673AFC"/>
    <w:rsid w:val="00680A40"/>
    <w:rsid w:val="006878DB"/>
    <w:rsid w:val="00690FD7"/>
    <w:rsid w:val="00691475"/>
    <w:rsid w:val="006917AA"/>
    <w:rsid w:val="00692940"/>
    <w:rsid w:val="00693F41"/>
    <w:rsid w:val="006975B0"/>
    <w:rsid w:val="006A481C"/>
    <w:rsid w:val="006B0762"/>
    <w:rsid w:val="006C0E33"/>
    <w:rsid w:val="006C649D"/>
    <w:rsid w:val="006C70E0"/>
    <w:rsid w:val="006D1121"/>
    <w:rsid w:val="006D438E"/>
    <w:rsid w:val="006D5E9E"/>
    <w:rsid w:val="006D618F"/>
    <w:rsid w:val="006E3043"/>
    <w:rsid w:val="006E67CD"/>
    <w:rsid w:val="006F28FE"/>
    <w:rsid w:val="006F69D1"/>
    <w:rsid w:val="006F7419"/>
    <w:rsid w:val="006F7C17"/>
    <w:rsid w:val="00702538"/>
    <w:rsid w:val="00702D83"/>
    <w:rsid w:val="007069F0"/>
    <w:rsid w:val="007243D1"/>
    <w:rsid w:val="007300E1"/>
    <w:rsid w:val="007355FF"/>
    <w:rsid w:val="00741864"/>
    <w:rsid w:val="0074486C"/>
    <w:rsid w:val="00746062"/>
    <w:rsid w:val="00751C39"/>
    <w:rsid w:val="00752435"/>
    <w:rsid w:val="007528E9"/>
    <w:rsid w:val="00757C78"/>
    <w:rsid w:val="00760D26"/>
    <w:rsid w:val="00761AB1"/>
    <w:rsid w:val="00766260"/>
    <w:rsid w:val="00781916"/>
    <w:rsid w:val="00782316"/>
    <w:rsid w:val="00790617"/>
    <w:rsid w:val="007920A2"/>
    <w:rsid w:val="00792342"/>
    <w:rsid w:val="007A120B"/>
    <w:rsid w:val="007A4E70"/>
    <w:rsid w:val="007B0C76"/>
    <w:rsid w:val="007B195D"/>
    <w:rsid w:val="007B1E6D"/>
    <w:rsid w:val="007B4780"/>
    <w:rsid w:val="007B74D7"/>
    <w:rsid w:val="007C0208"/>
    <w:rsid w:val="007C5160"/>
    <w:rsid w:val="007D22A0"/>
    <w:rsid w:val="007D368E"/>
    <w:rsid w:val="007D3A75"/>
    <w:rsid w:val="007E519B"/>
    <w:rsid w:val="007E558E"/>
    <w:rsid w:val="007E70A3"/>
    <w:rsid w:val="007E7592"/>
    <w:rsid w:val="007F3C5C"/>
    <w:rsid w:val="007F6B93"/>
    <w:rsid w:val="00803D82"/>
    <w:rsid w:val="00805BCA"/>
    <w:rsid w:val="0080785B"/>
    <w:rsid w:val="00811773"/>
    <w:rsid w:val="008125DD"/>
    <w:rsid w:val="0081455B"/>
    <w:rsid w:val="00822587"/>
    <w:rsid w:val="00827F67"/>
    <w:rsid w:val="00831D2B"/>
    <w:rsid w:val="00835F66"/>
    <w:rsid w:val="00840C66"/>
    <w:rsid w:val="00846977"/>
    <w:rsid w:val="00847096"/>
    <w:rsid w:val="00847689"/>
    <w:rsid w:val="0085641A"/>
    <w:rsid w:val="00860371"/>
    <w:rsid w:val="008636B9"/>
    <w:rsid w:val="008976A5"/>
    <w:rsid w:val="008B2FCE"/>
    <w:rsid w:val="008B3ADB"/>
    <w:rsid w:val="008C09DC"/>
    <w:rsid w:val="008C2D83"/>
    <w:rsid w:val="008C3D82"/>
    <w:rsid w:val="008D16EB"/>
    <w:rsid w:val="008D624D"/>
    <w:rsid w:val="008D768A"/>
    <w:rsid w:val="008D7BF5"/>
    <w:rsid w:val="008E59B7"/>
    <w:rsid w:val="008E5ED4"/>
    <w:rsid w:val="008E7B5E"/>
    <w:rsid w:val="008F372B"/>
    <w:rsid w:val="00905CC7"/>
    <w:rsid w:val="00907589"/>
    <w:rsid w:val="00922E0B"/>
    <w:rsid w:val="00925DD9"/>
    <w:rsid w:val="009264A0"/>
    <w:rsid w:val="009362CB"/>
    <w:rsid w:val="00936874"/>
    <w:rsid w:val="00942702"/>
    <w:rsid w:val="00945920"/>
    <w:rsid w:val="00947D08"/>
    <w:rsid w:val="009663C2"/>
    <w:rsid w:val="00972DD2"/>
    <w:rsid w:val="00973C15"/>
    <w:rsid w:val="009755D2"/>
    <w:rsid w:val="00976C5D"/>
    <w:rsid w:val="009832D3"/>
    <w:rsid w:val="00983744"/>
    <w:rsid w:val="00984BBD"/>
    <w:rsid w:val="0098597F"/>
    <w:rsid w:val="00993E9B"/>
    <w:rsid w:val="009A3BC2"/>
    <w:rsid w:val="009B00C7"/>
    <w:rsid w:val="009B2CC7"/>
    <w:rsid w:val="009B4432"/>
    <w:rsid w:val="009B52C5"/>
    <w:rsid w:val="009C48E3"/>
    <w:rsid w:val="009D255C"/>
    <w:rsid w:val="009D50F5"/>
    <w:rsid w:val="009D53C5"/>
    <w:rsid w:val="009D6BAC"/>
    <w:rsid w:val="009E2944"/>
    <w:rsid w:val="009E377D"/>
    <w:rsid w:val="009F4450"/>
    <w:rsid w:val="009F62E7"/>
    <w:rsid w:val="00A006C6"/>
    <w:rsid w:val="00A00E1D"/>
    <w:rsid w:val="00A02B8F"/>
    <w:rsid w:val="00A03115"/>
    <w:rsid w:val="00A13683"/>
    <w:rsid w:val="00A13E00"/>
    <w:rsid w:val="00A140E8"/>
    <w:rsid w:val="00A211C4"/>
    <w:rsid w:val="00A21EAD"/>
    <w:rsid w:val="00A27A69"/>
    <w:rsid w:val="00A30E74"/>
    <w:rsid w:val="00A31814"/>
    <w:rsid w:val="00A3594A"/>
    <w:rsid w:val="00A53B3A"/>
    <w:rsid w:val="00A560AD"/>
    <w:rsid w:val="00A638B5"/>
    <w:rsid w:val="00A63FDC"/>
    <w:rsid w:val="00A65228"/>
    <w:rsid w:val="00A66ED6"/>
    <w:rsid w:val="00A749D1"/>
    <w:rsid w:val="00A76CD7"/>
    <w:rsid w:val="00A77737"/>
    <w:rsid w:val="00A8107A"/>
    <w:rsid w:val="00A8351E"/>
    <w:rsid w:val="00A83572"/>
    <w:rsid w:val="00A95B12"/>
    <w:rsid w:val="00A95C7D"/>
    <w:rsid w:val="00AA3AAB"/>
    <w:rsid w:val="00AA63EE"/>
    <w:rsid w:val="00AB11DF"/>
    <w:rsid w:val="00AD0F5B"/>
    <w:rsid w:val="00AD1BC4"/>
    <w:rsid w:val="00AD2235"/>
    <w:rsid w:val="00AD2666"/>
    <w:rsid w:val="00AD5721"/>
    <w:rsid w:val="00AE1E6E"/>
    <w:rsid w:val="00AF3BD4"/>
    <w:rsid w:val="00B064D3"/>
    <w:rsid w:val="00B1085E"/>
    <w:rsid w:val="00B10B28"/>
    <w:rsid w:val="00B11F72"/>
    <w:rsid w:val="00B1278E"/>
    <w:rsid w:val="00B16CB3"/>
    <w:rsid w:val="00B20C6F"/>
    <w:rsid w:val="00B25FEF"/>
    <w:rsid w:val="00B440DA"/>
    <w:rsid w:val="00B45351"/>
    <w:rsid w:val="00B46674"/>
    <w:rsid w:val="00B46C45"/>
    <w:rsid w:val="00B51141"/>
    <w:rsid w:val="00B53DD6"/>
    <w:rsid w:val="00B542B1"/>
    <w:rsid w:val="00B6444F"/>
    <w:rsid w:val="00B66E33"/>
    <w:rsid w:val="00B70DC7"/>
    <w:rsid w:val="00B731BE"/>
    <w:rsid w:val="00B77CC3"/>
    <w:rsid w:val="00B81249"/>
    <w:rsid w:val="00B83727"/>
    <w:rsid w:val="00B93337"/>
    <w:rsid w:val="00B93C93"/>
    <w:rsid w:val="00B9481F"/>
    <w:rsid w:val="00BA2AD2"/>
    <w:rsid w:val="00BA7761"/>
    <w:rsid w:val="00BB0B57"/>
    <w:rsid w:val="00BB2C32"/>
    <w:rsid w:val="00BB3214"/>
    <w:rsid w:val="00BB3EA0"/>
    <w:rsid w:val="00BC0462"/>
    <w:rsid w:val="00BC1F7F"/>
    <w:rsid w:val="00BC30E9"/>
    <w:rsid w:val="00BD78FF"/>
    <w:rsid w:val="00BE4D78"/>
    <w:rsid w:val="00BE6655"/>
    <w:rsid w:val="00BF236F"/>
    <w:rsid w:val="00BF7856"/>
    <w:rsid w:val="00C02358"/>
    <w:rsid w:val="00C02832"/>
    <w:rsid w:val="00C02F9D"/>
    <w:rsid w:val="00C052FC"/>
    <w:rsid w:val="00C0591B"/>
    <w:rsid w:val="00C174EE"/>
    <w:rsid w:val="00C22BBD"/>
    <w:rsid w:val="00C2385C"/>
    <w:rsid w:val="00C27FE6"/>
    <w:rsid w:val="00C332FE"/>
    <w:rsid w:val="00C355D5"/>
    <w:rsid w:val="00C37E87"/>
    <w:rsid w:val="00C4163D"/>
    <w:rsid w:val="00C4637D"/>
    <w:rsid w:val="00C47BC4"/>
    <w:rsid w:val="00C64091"/>
    <w:rsid w:val="00C676B3"/>
    <w:rsid w:val="00C7102D"/>
    <w:rsid w:val="00C7278A"/>
    <w:rsid w:val="00C72829"/>
    <w:rsid w:val="00C743EA"/>
    <w:rsid w:val="00C75D62"/>
    <w:rsid w:val="00C7788B"/>
    <w:rsid w:val="00CA1680"/>
    <w:rsid w:val="00CA2C9D"/>
    <w:rsid w:val="00CA3382"/>
    <w:rsid w:val="00CA66A5"/>
    <w:rsid w:val="00CB0EF5"/>
    <w:rsid w:val="00CB526B"/>
    <w:rsid w:val="00CC39B1"/>
    <w:rsid w:val="00CD1CD4"/>
    <w:rsid w:val="00CD335D"/>
    <w:rsid w:val="00CE1491"/>
    <w:rsid w:val="00CE1710"/>
    <w:rsid w:val="00CE6D32"/>
    <w:rsid w:val="00CE7F49"/>
    <w:rsid w:val="00D168C4"/>
    <w:rsid w:val="00D244D9"/>
    <w:rsid w:val="00D25712"/>
    <w:rsid w:val="00D27533"/>
    <w:rsid w:val="00D36F23"/>
    <w:rsid w:val="00D40202"/>
    <w:rsid w:val="00D43F32"/>
    <w:rsid w:val="00D54961"/>
    <w:rsid w:val="00D63104"/>
    <w:rsid w:val="00D63E3C"/>
    <w:rsid w:val="00D66301"/>
    <w:rsid w:val="00D7099C"/>
    <w:rsid w:val="00D76E46"/>
    <w:rsid w:val="00D83AFE"/>
    <w:rsid w:val="00D83EA5"/>
    <w:rsid w:val="00D866FE"/>
    <w:rsid w:val="00D90B5B"/>
    <w:rsid w:val="00D926E1"/>
    <w:rsid w:val="00D93033"/>
    <w:rsid w:val="00D9504E"/>
    <w:rsid w:val="00DB0EBC"/>
    <w:rsid w:val="00DB28A8"/>
    <w:rsid w:val="00DC2585"/>
    <w:rsid w:val="00DC2E9E"/>
    <w:rsid w:val="00DC409F"/>
    <w:rsid w:val="00DD151C"/>
    <w:rsid w:val="00DD4665"/>
    <w:rsid w:val="00DD6CB2"/>
    <w:rsid w:val="00DD6CE1"/>
    <w:rsid w:val="00DE1A96"/>
    <w:rsid w:val="00DE1EBE"/>
    <w:rsid w:val="00DE2851"/>
    <w:rsid w:val="00DE34DA"/>
    <w:rsid w:val="00DE5352"/>
    <w:rsid w:val="00DE79A6"/>
    <w:rsid w:val="00DE7AB2"/>
    <w:rsid w:val="00DF3981"/>
    <w:rsid w:val="00DF6C1F"/>
    <w:rsid w:val="00E07B18"/>
    <w:rsid w:val="00E1074A"/>
    <w:rsid w:val="00E11AB3"/>
    <w:rsid w:val="00E12127"/>
    <w:rsid w:val="00E12567"/>
    <w:rsid w:val="00E12AEF"/>
    <w:rsid w:val="00E12C37"/>
    <w:rsid w:val="00E21286"/>
    <w:rsid w:val="00E22035"/>
    <w:rsid w:val="00E276FB"/>
    <w:rsid w:val="00E34069"/>
    <w:rsid w:val="00E34DB9"/>
    <w:rsid w:val="00E35D85"/>
    <w:rsid w:val="00E47857"/>
    <w:rsid w:val="00E50905"/>
    <w:rsid w:val="00E50DF1"/>
    <w:rsid w:val="00E52AE0"/>
    <w:rsid w:val="00E606B9"/>
    <w:rsid w:val="00E60BA4"/>
    <w:rsid w:val="00E62522"/>
    <w:rsid w:val="00E6300D"/>
    <w:rsid w:val="00E709E9"/>
    <w:rsid w:val="00E71311"/>
    <w:rsid w:val="00E71E60"/>
    <w:rsid w:val="00E74C9A"/>
    <w:rsid w:val="00E760F5"/>
    <w:rsid w:val="00E8398E"/>
    <w:rsid w:val="00E84326"/>
    <w:rsid w:val="00E84FDA"/>
    <w:rsid w:val="00E9130A"/>
    <w:rsid w:val="00E92CAA"/>
    <w:rsid w:val="00E947B0"/>
    <w:rsid w:val="00E96752"/>
    <w:rsid w:val="00EA13D0"/>
    <w:rsid w:val="00EA2D35"/>
    <w:rsid w:val="00EA5515"/>
    <w:rsid w:val="00EB7F94"/>
    <w:rsid w:val="00EC7F87"/>
    <w:rsid w:val="00EE0065"/>
    <w:rsid w:val="00EE3A3E"/>
    <w:rsid w:val="00EF0961"/>
    <w:rsid w:val="00EF5CEB"/>
    <w:rsid w:val="00F01175"/>
    <w:rsid w:val="00F01238"/>
    <w:rsid w:val="00F05CF4"/>
    <w:rsid w:val="00F1171A"/>
    <w:rsid w:val="00F12F80"/>
    <w:rsid w:val="00F142B2"/>
    <w:rsid w:val="00F257F6"/>
    <w:rsid w:val="00F27723"/>
    <w:rsid w:val="00F328E7"/>
    <w:rsid w:val="00F3454C"/>
    <w:rsid w:val="00F3679B"/>
    <w:rsid w:val="00F36A87"/>
    <w:rsid w:val="00F36D5D"/>
    <w:rsid w:val="00F4351C"/>
    <w:rsid w:val="00F445A4"/>
    <w:rsid w:val="00F53A37"/>
    <w:rsid w:val="00F619CD"/>
    <w:rsid w:val="00F623FE"/>
    <w:rsid w:val="00F657D3"/>
    <w:rsid w:val="00F7071D"/>
    <w:rsid w:val="00F70E56"/>
    <w:rsid w:val="00F715E4"/>
    <w:rsid w:val="00F82636"/>
    <w:rsid w:val="00F8462B"/>
    <w:rsid w:val="00F95AD2"/>
    <w:rsid w:val="00F96194"/>
    <w:rsid w:val="00F96FEB"/>
    <w:rsid w:val="00FA0373"/>
    <w:rsid w:val="00FA1765"/>
    <w:rsid w:val="00FA3D5F"/>
    <w:rsid w:val="00FB14E1"/>
    <w:rsid w:val="00FB58DF"/>
    <w:rsid w:val="00FC42DF"/>
    <w:rsid w:val="00FD1489"/>
    <w:rsid w:val="00FD4321"/>
    <w:rsid w:val="00FF32A2"/>
    <w:rsid w:val="00FF4B9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300145D-8FDB-4E3E-9B8D-2A0F3AE58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E" w:eastAsia="en-IE" w:bidi="ar-SA"/>
      </w:rPr>
    </w:rPrDefault>
    <w:pPrDefault>
      <w:pPr>
        <w:ind w:left="23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2A2"/>
    <w:pPr>
      <w:spacing w:after="100" w:afterAutospacing="1" w:line="360" w:lineRule="auto"/>
    </w:pPr>
    <w:rPr>
      <w:sz w:val="24"/>
      <w:szCs w:val="24"/>
      <w:lang w:val="en-GB" w:eastAsia="en-US"/>
    </w:rPr>
  </w:style>
  <w:style w:type="paragraph" w:styleId="Heading1">
    <w:name w:val="heading 1"/>
    <w:basedOn w:val="Normal"/>
    <w:next w:val="Normal"/>
    <w:qFormat/>
    <w:rsid w:val="00E12C37"/>
    <w:pPr>
      <w:keepNext/>
      <w:numPr>
        <w:numId w:val="32"/>
      </w:numPr>
      <w:outlineLvl w:val="0"/>
    </w:pPr>
    <w:rPr>
      <w:b/>
      <w:sz w:val="40"/>
      <w:lang w:val="en-IE"/>
    </w:rPr>
  </w:style>
  <w:style w:type="paragraph" w:styleId="Heading2">
    <w:name w:val="heading 2"/>
    <w:basedOn w:val="Normal"/>
    <w:next w:val="Normal"/>
    <w:qFormat/>
    <w:rsid w:val="00E12C37"/>
    <w:pPr>
      <w:keepNext/>
      <w:numPr>
        <w:ilvl w:val="1"/>
        <w:numId w:val="32"/>
      </w:numPr>
      <w:outlineLvl w:val="1"/>
    </w:pPr>
    <w:rPr>
      <w:sz w:val="36"/>
      <w:lang w:val="en-IE"/>
    </w:rPr>
  </w:style>
  <w:style w:type="paragraph" w:styleId="Heading3">
    <w:name w:val="heading 3"/>
    <w:basedOn w:val="Normal"/>
    <w:next w:val="Normal"/>
    <w:qFormat/>
    <w:rsid w:val="00E12C37"/>
    <w:pPr>
      <w:keepNext/>
      <w:numPr>
        <w:ilvl w:val="2"/>
        <w:numId w:val="32"/>
      </w:numPr>
      <w:outlineLvl w:val="2"/>
    </w:pPr>
    <w:rPr>
      <w:sz w:val="32"/>
      <w:lang w:val="en-IE"/>
    </w:rPr>
  </w:style>
  <w:style w:type="paragraph" w:styleId="Heading4">
    <w:name w:val="heading 4"/>
    <w:basedOn w:val="Normal"/>
    <w:next w:val="Normal"/>
    <w:link w:val="Heading4Char"/>
    <w:uiPriority w:val="9"/>
    <w:unhideWhenUsed/>
    <w:qFormat/>
    <w:rsid w:val="000E30CA"/>
    <w:pPr>
      <w:keepNext/>
      <w:keepLines/>
      <w:numPr>
        <w:ilvl w:val="3"/>
        <w:numId w:val="32"/>
      </w:numPr>
      <w:spacing w:before="40" w:after="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qFormat/>
    <w:rsid w:val="006D1121"/>
    <w:pPr>
      <w:keepNext/>
      <w:keepLines/>
      <w:numPr>
        <w:ilvl w:val="4"/>
        <w:numId w:val="3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20B5C"/>
    <w:pPr>
      <w:keepNext/>
      <w:keepLines/>
      <w:numPr>
        <w:ilvl w:val="5"/>
        <w:numId w:val="3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20B5C"/>
    <w:pPr>
      <w:keepNext/>
      <w:keepLines/>
      <w:numPr>
        <w:ilvl w:val="6"/>
        <w:numId w:val="3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20B5C"/>
    <w:pPr>
      <w:keepNext/>
      <w:keepLines/>
      <w:numPr>
        <w:ilvl w:val="7"/>
        <w:numId w:val="3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0B5C"/>
    <w:pPr>
      <w:keepNext/>
      <w:keepLines/>
      <w:numPr>
        <w:ilvl w:val="8"/>
        <w:numId w:val="3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semiHidden/>
    <w:rsid w:val="00A3594A"/>
    <w:pPr>
      <w:spacing w:after="120"/>
    </w:pPr>
  </w:style>
  <w:style w:type="paragraph" w:styleId="TableofFigures">
    <w:name w:val="table of figures"/>
    <w:basedOn w:val="Normal"/>
    <w:next w:val="Normal"/>
    <w:uiPriority w:val="99"/>
    <w:rsid w:val="00A3594A"/>
    <w:pPr>
      <w:ind w:left="480" w:hanging="480"/>
    </w:pPr>
  </w:style>
  <w:style w:type="paragraph" w:styleId="Footer">
    <w:name w:val="footer"/>
    <w:basedOn w:val="Normal"/>
    <w:link w:val="FooterChar"/>
    <w:uiPriority w:val="99"/>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link w:val="HeaderChar"/>
    <w:uiPriority w:val="99"/>
    <w:rsid w:val="00A3594A"/>
    <w:pPr>
      <w:tabs>
        <w:tab w:val="center" w:pos="4153"/>
        <w:tab w:val="right" w:pos="8306"/>
      </w:tabs>
    </w:pPr>
  </w:style>
  <w:style w:type="paragraph" w:customStyle="1" w:styleId="codestyle">
    <w:name w:val="code style"/>
    <w:basedOn w:val="Normal"/>
    <w:rsid w:val="00A3594A"/>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character" w:customStyle="1" w:styleId="HeaderChar">
    <w:name w:val="Header Char"/>
    <w:basedOn w:val="DefaultParagraphFont"/>
    <w:link w:val="Header"/>
    <w:uiPriority w:val="99"/>
    <w:rsid w:val="00425BB9"/>
    <w:rPr>
      <w:sz w:val="24"/>
      <w:szCs w:val="24"/>
      <w:lang w:val="en-GB" w:eastAsia="en-US"/>
    </w:rPr>
  </w:style>
  <w:style w:type="character" w:customStyle="1" w:styleId="FooterChar">
    <w:name w:val="Footer Char"/>
    <w:basedOn w:val="DefaultParagraphFont"/>
    <w:link w:val="Footer"/>
    <w:uiPriority w:val="99"/>
    <w:rsid w:val="00E12C37"/>
    <w:rPr>
      <w:sz w:val="24"/>
      <w:szCs w:val="24"/>
      <w:lang w:val="en-GB" w:eastAsia="en-US"/>
    </w:rPr>
  </w:style>
  <w:style w:type="paragraph" w:styleId="TOCHeading">
    <w:name w:val="TOC Heading"/>
    <w:basedOn w:val="Heading1"/>
    <w:next w:val="Normal"/>
    <w:uiPriority w:val="39"/>
    <w:unhideWhenUsed/>
    <w:qFormat/>
    <w:rsid w:val="00E12C37"/>
    <w:pPr>
      <w:keepLines/>
      <w:spacing w:before="24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EE0065"/>
  </w:style>
  <w:style w:type="paragraph" w:styleId="TOC2">
    <w:name w:val="toc 2"/>
    <w:basedOn w:val="Normal"/>
    <w:next w:val="Normal"/>
    <w:autoRedefine/>
    <w:uiPriority w:val="39"/>
    <w:unhideWhenUsed/>
    <w:rsid w:val="005633AD"/>
    <w:pPr>
      <w:tabs>
        <w:tab w:val="left" w:pos="880"/>
        <w:tab w:val="right" w:leader="dot" w:pos="8296"/>
      </w:tabs>
      <w:spacing w:after="0" w:afterAutospacing="0" w:line="240" w:lineRule="auto"/>
    </w:pPr>
  </w:style>
  <w:style w:type="paragraph" w:styleId="TOC3">
    <w:name w:val="toc 3"/>
    <w:basedOn w:val="Normal"/>
    <w:next w:val="Normal"/>
    <w:autoRedefine/>
    <w:uiPriority w:val="39"/>
    <w:unhideWhenUsed/>
    <w:rsid w:val="00EE0065"/>
    <w:pPr>
      <w:ind w:left="480"/>
    </w:pPr>
  </w:style>
  <w:style w:type="character" w:styleId="Hyperlink">
    <w:name w:val="Hyperlink"/>
    <w:basedOn w:val="DefaultParagraphFont"/>
    <w:uiPriority w:val="99"/>
    <w:unhideWhenUsed/>
    <w:rsid w:val="00EE0065"/>
    <w:rPr>
      <w:color w:val="0000FF" w:themeColor="hyperlink"/>
      <w:u w:val="single"/>
    </w:rPr>
  </w:style>
  <w:style w:type="paragraph" w:styleId="ListParagraph">
    <w:name w:val="List Paragraph"/>
    <w:basedOn w:val="Normal"/>
    <w:uiPriority w:val="34"/>
    <w:qFormat/>
    <w:rsid w:val="0081455B"/>
    <w:pPr>
      <w:ind w:left="720"/>
      <w:contextualSpacing/>
    </w:pPr>
  </w:style>
  <w:style w:type="paragraph" w:customStyle="1" w:styleId="small-heading">
    <w:name w:val="small-heading"/>
    <w:basedOn w:val="Normal"/>
    <w:rsid w:val="00332E0F"/>
    <w:pPr>
      <w:spacing w:before="100" w:beforeAutospacing="1" w:line="240" w:lineRule="auto"/>
      <w:jc w:val="left"/>
    </w:pPr>
    <w:rPr>
      <w:lang w:eastAsia="en-GB"/>
    </w:rPr>
  </w:style>
  <w:style w:type="paragraph" w:customStyle="1" w:styleId="Normal1">
    <w:name w:val="Normal1"/>
    <w:basedOn w:val="Normal"/>
    <w:rsid w:val="00332E0F"/>
    <w:pPr>
      <w:spacing w:before="100" w:beforeAutospacing="1" w:line="240" w:lineRule="auto"/>
      <w:jc w:val="left"/>
    </w:pPr>
    <w:rPr>
      <w:lang w:eastAsia="en-GB"/>
    </w:rPr>
  </w:style>
  <w:style w:type="paragraph" w:styleId="Caption">
    <w:name w:val="caption"/>
    <w:basedOn w:val="Normal"/>
    <w:next w:val="Normal"/>
    <w:uiPriority w:val="35"/>
    <w:unhideWhenUsed/>
    <w:qFormat/>
    <w:rsid w:val="007B4780"/>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B10B28"/>
    <w:rPr>
      <w:sz w:val="16"/>
      <w:szCs w:val="16"/>
    </w:rPr>
  </w:style>
  <w:style w:type="paragraph" w:styleId="CommentText">
    <w:name w:val="annotation text"/>
    <w:basedOn w:val="Normal"/>
    <w:link w:val="CommentTextChar"/>
    <w:uiPriority w:val="99"/>
    <w:semiHidden/>
    <w:unhideWhenUsed/>
    <w:rsid w:val="00B10B28"/>
    <w:pPr>
      <w:spacing w:line="240" w:lineRule="auto"/>
    </w:pPr>
    <w:rPr>
      <w:sz w:val="20"/>
      <w:szCs w:val="20"/>
    </w:rPr>
  </w:style>
  <w:style w:type="character" w:customStyle="1" w:styleId="CommentTextChar">
    <w:name w:val="Comment Text Char"/>
    <w:basedOn w:val="DefaultParagraphFont"/>
    <w:link w:val="CommentText"/>
    <w:uiPriority w:val="99"/>
    <w:semiHidden/>
    <w:rsid w:val="00B10B28"/>
    <w:rPr>
      <w:lang w:val="en-GB" w:eastAsia="en-US"/>
    </w:rPr>
  </w:style>
  <w:style w:type="paragraph" w:styleId="CommentSubject">
    <w:name w:val="annotation subject"/>
    <w:basedOn w:val="CommentText"/>
    <w:next w:val="CommentText"/>
    <w:link w:val="CommentSubjectChar"/>
    <w:uiPriority w:val="99"/>
    <w:semiHidden/>
    <w:unhideWhenUsed/>
    <w:rsid w:val="00B10B28"/>
    <w:rPr>
      <w:b/>
      <w:bCs/>
    </w:rPr>
  </w:style>
  <w:style w:type="character" w:customStyle="1" w:styleId="CommentSubjectChar">
    <w:name w:val="Comment Subject Char"/>
    <w:basedOn w:val="CommentTextChar"/>
    <w:link w:val="CommentSubject"/>
    <w:uiPriority w:val="99"/>
    <w:semiHidden/>
    <w:rsid w:val="00B10B28"/>
    <w:rPr>
      <w:b/>
      <w:bCs/>
      <w:lang w:val="en-GB" w:eastAsia="en-US"/>
    </w:rPr>
  </w:style>
  <w:style w:type="paragraph" w:styleId="NoSpacing">
    <w:name w:val="No Spacing"/>
    <w:uiPriority w:val="1"/>
    <w:qFormat/>
    <w:rsid w:val="00150DC0"/>
    <w:rPr>
      <w:sz w:val="24"/>
      <w:szCs w:val="24"/>
      <w:lang w:val="en-GB" w:eastAsia="en-US"/>
    </w:rPr>
  </w:style>
  <w:style w:type="paragraph" w:styleId="Bibliography">
    <w:name w:val="Bibliography"/>
    <w:basedOn w:val="Normal"/>
    <w:next w:val="Normal"/>
    <w:uiPriority w:val="37"/>
    <w:unhideWhenUsed/>
    <w:rsid w:val="00F7071D"/>
    <w:pPr>
      <w:tabs>
        <w:tab w:val="left" w:pos="504"/>
      </w:tabs>
      <w:spacing w:after="240" w:line="240" w:lineRule="auto"/>
      <w:ind w:left="504" w:hanging="504"/>
    </w:pPr>
  </w:style>
  <w:style w:type="character" w:customStyle="1" w:styleId="Heading4Char">
    <w:name w:val="Heading 4 Char"/>
    <w:basedOn w:val="DefaultParagraphFont"/>
    <w:link w:val="Heading4"/>
    <w:uiPriority w:val="9"/>
    <w:rsid w:val="000E30CA"/>
    <w:rPr>
      <w:rFonts w:asciiTheme="majorHAnsi" w:eastAsiaTheme="majorEastAsia" w:hAnsiTheme="majorHAnsi" w:cstheme="majorBidi"/>
      <w:b/>
      <w:iCs/>
      <w:sz w:val="24"/>
      <w:szCs w:val="24"/>
      <w:lang w:val="en-GB" w:eastAsia="en-US"/>
    </w:rPr>
  </w:style>
  <w:style w:type="paragraph" w:styleId="TOC4">
    <w:name w:val="toc 4"/>
    <w:basedOn w:val="Normal"/>
    <w:next w:val="Normal"/>
    <w:autoRedefine/>
    <w:uiPriority w:val="39"/>
    <w:unhideWhenUsed/>
    <w:rsid w:val="000703F0"/>
    <w:pPr>
      <w:ind w:left="720"/>
    </w:pPr>
  </w:style>
  <w:style w:type="character" w:customStyle="1" w:styleId="Heading5Char">
    <w:name w:val="Heading 5 Char"/>
    <w:basedOn w:val="DefaultParagraphFont"/>
    <w:link w:val="Heading5"/>
    <w:uiPriority w:val="9"/>
    <w:rsid w:val="006D1121"/>
    <w:rPr>
      <w:rFonts w:asciiTheme="majorHAnsi" w:eastAsiaTheme="majorEastAsia" w:hAnsiTheme="majorHAnsi" w:cstheme="majorBidi"/>
      <w:color w:val="365F91" w:themeColor="accent1" w:themeShade="BF"/>
      <w:sz w:val="24"/>
      <w:szCs w:val="24"/>
      <w:lang w:val="en-GB" w:eastAsia="en-US"/>
    </w:rPr>
  </w:style>
  <w:style w:type="paragraph" w:customStyle="1" w:styleId="centercol">
    <w:name w:val="centercol"/>
    <w:basedOn w:val="Normal"/>
    <w:rsid w:val="00467497"/>
    <w:pPr>
      <w:spacing w:before="100" w:beforeAutospacing="1" w:line="240" w:lineRule="auto"/>
      <w:ind w:left="0"/>
      <w:jc w:val="left"/>
    </w:pPr>
    <w:rPr>
      <w:lang w:eastAsia="en-GB"/>
    </w:rPr>
  </w:style>
  <w:style w:type="character" w:styleId="Emphasis">
    <w:name w:val="Emphasis"/>
    <w:basedOn w:val="DefaultParagraphFont"/>
    <w:uiPriority w:val="20"/>
    <w:qFormat/>
    <w:rsid w:val="00467497"/>
    <w:rPr>
      <w:i/>
      <w:iCs/>
    </w:rPr>
  </w:style>
  <w:style w:type="character" w:customStyle="1" w:styleId="mi">
    <w:name w:val="mi"/>
    <w:basedOn w:val="DefaultParagraphFont"/>
    <w:rsid w:val="00467497"/>
  </w:style>
  <w:style w:type="character" w:customStyle="1" w:styleId="mn">
    <w:name w:val="mn"/>
    <w:basedOn w:val="DefaultParagraphFont"/>
    <w:rsid w:val="00467497"/>
  </w:style>
  <w:style w:type="character" w:customStyle="1" w:styleId="mo">
    <w:name w:val="mo"/>
    <w:basedOn w:val="DefaultParagraphFont"/>
    <w:rsid w:val="00467497"/>
  </w:style>
  <w:style w:type="character" w:customStyle="1" w:styleId="mjxassistivemathml">
    <w:name w:val="mjx_assistive_mathml"/>
    <w:basedOn w:val="DefaultParagraphFont"/>
    <w:rsid w:val="00467497"/>
  </w:style>
  <w:style w:type="character" w:customStyle="1" w:styleId="Heading6Char">
    <w:name w:val="Heading 6 Char"/>
    <w:basedOn w:val="DefaultParagraphFont"/>
    <w:link w:val="Heading6"/>
    <w:uiPriority w:val="9"/>
    <w:semiHidden/>
    <w:rsid w:val="00320B5C"/>
    <w:rPr>
      <w:rFonts w:asciiTheme="majorHAnsi" w:eastAsiaTheme="majorEastAsia" w:hAnsiTheme="majorHAnsi" w:cstheme="majorBidi"/>
      <w:color w:val="243F60" w:themeColor="accent1" w:themeShade="7F"/>
      <w:sz w:val="24"/>
      <w:szCs w:val="24"/>
      <w:lang w:val="en-GB" w:eastAsia="en-US"/>
    </w:rPr>
  </w:style>
  <w:style w:type="character" w:customStyle="1" w:styleId="Heading7Char">
    <w:name w:val="Heading 7 Char"/>
    <w:basedOn w:val="DefaultParagraphFont"/>
    <w:link w:val="Heading7"/>
    <w:uiPriority w:val="9"/>
    <w:semiHidden/>
    <w:rsid w:val="00320B5C"/>
    <w:rPr>
      <w:rFonts w:asciiTheme="majorHAnsi" w:eastAsiaTheme="majorEastAsia" w:hAnsiTheme="majorHAnsi" w:cstheme="majorBidi"/>
      <w:i/>
      <w:iCs/>
      <w:color w:val="243F60" w:themeColor="accent1" w:themeShade="7F"/>
      <w:sz w:val="24"/>
      <w:szCs w:val="24"/>
      <w:lang w:val="en-GB" w:eastAsia="en-US"/>
    </w:rPr>
  </w:style>
  <w:style w:type="character" w:customStyle="1" w:styleId="Heading8Char">
    <w:name w:val="Heading 8 Char"/>
    <w:basedOn w:val="DefaultParagraphFont"/>
    <w:link w:val="Heading8"/>
    <w:uiPriority w:val="9"/>
    <w:semiHidden/>
    <w:rsid w:val="00320B5C"/>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320B5C"/>
    <w:rPr>
      <w:rFonts w:asciiTheme="majorHAnsi" w:eastAsiaTheme="majorEastAsia" w:hAnsiTheme="majorHAnsi" w:cstheme="majorBidi"/>
      <w:i/>
      <w:iCs/>
      <w:color w:val="272727" w:themeColor="text1" w:themeTint="D8"/>
      <w:sz w:val="21"/>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35665">
      <w:bodyDiv w:val="1"/>
      <w:marLeft w:val="0"/>
      <w:marRight w:val="0"/>
      <w:marTop w:val="0"/>
      <w:marBottom w:val="0"/>
      <w:divBdr>
        <w:top w:val="none" w:sz="0" w:space="0" w:color="auto"/>
        <w:left w:val="none" w:sz="0" w:space="0" w:color="auto"/>
        <w:bottom w:val="none" w:sz="0" w:space="0" w:color="auto"/>
        <w:right w:val="none" w:sz="0" w:space="0" w:color="auto"/>
      </w:divBdr>
    </w:div>
    <w:div w:id="104736817">
      <w:bodyDiv w:val="1"/>
      <w:marLeft w:val="0"/>
      <w:marRight w:val="0"/>
      <w:marTop w:val="0"/>
      <w:marBottom w:val="0"/>
      <w:divBdr>
        <w:top w:val="none" w:sz="0" w:space="0" w:color="auto"/>
        <w:left w:val="none" w:sz="0" w:space="0" w:color="auto"/>
        <w:bottom w:val="none" w:sz="0" w:space="0" w:color="auto"/>
        <w:right w:val="none" w:sz="0" w:space="0" w:color="auto"/>
      </w:divBdr>
    </w:div>
    <w:div w:id="105198916">
      <w:bodyDiv w:val="1"/>
      <w:marLeft w:val="0"/>
      <w:marRight w:val="0"/>
      <w:marTop w:val="0"/>
      <w:marBottom w:val="0"/>
      <w:divBdr>
        <w:top w:val="none" w:sz="0" w:space="0" w:color="auto"/>
        <w:left w:val="none" w:sz="0" w:space="0" w:color="auto"/>
        <w:bottom w:val="none" w:sz="0" w:space="0" w:color="auto"/>
        <w:right w:val="none" w:sz="0" w:space="0" w:color="auto"/>
      </w:divBdr>
    </w:div>
    <w:div w:id="112405549">
      <w:bodyDiv w:val="1"/>
      <w:marLeft w:val="0"/>
      <w:marRight w:val="0"/>
      <w:marTop w:val="0"/>
      <w:marBottom w:val="0"/>
      <w:divBdr>
        <w:top w:val="none" w:sz="0" w:space="0" w:color="auto"/>
        <w:left w:val="none" w:sz="0" w:space="0" w:color="auto"/>
        <w:bottom w:val="none" w:sz="0" w:space="0" w:color="auto"/>
        <w:right w:val="none" w:sz="0" w:space="0" w:color="auto"/>
      </w:divBdr>
    </w:div>
    <w:div w:id="119302109">
      <w:bodyDiv w:val="1"/>
      <w:marLeft w:val="0"/>
      <w:marRight w:val="0"/>
      <w:marTop w:val="0"/>
      <w:marBottom w:val="0"/>
      <w:divBdr>
        <w:top w:val="none" w:sz="0" w:space="0" w:color="auto"/>
        <w:left w:val="none" w:sz="0" w:space="0" w:color="auto"/>
        <w:bottom w:val="none" w:sz="0" w:space="0" w:color="auto"/>
        <w:right w:val="none" w:sz="0" w:space="0" w:color="auto"/>
      </w:divBdr>
    </w:div>
    <w:div w:id="150753031">
      <w:bodyDiv w:val="1"/>
      <w:marLeft w:val="0"/>
      <w:marRight w:val="0"/>
      <w:marTop w:val="0"/>
      <w:marBottom w:val="0"/>
      <w:divBdr>
        <w:top w:val="none" w:sz="0" w:space="0" w:color="auto"/>
        <w:left w:val="none" w:sz="0" w:space="0" w:color="auto"/>
        <w:bottom w:val="none" w:sz="0" w:space="0" w:color="auto"/>
        <w:right w:val="none" w:sz="0" w:space="0" w:color="auto"/>
      </w:divBdr>
    </w:div>
    <w:div w:id="258176187">
      <w:bodyDiv w:val="1"/>
      <w:marLeft w:val="0"/>
      <w:marRight w:val="0"/>
      <w:marTop w:val="0"/>
      <w:marBottom w:val="0"/>
      <w:divBdr>
        <w:top w:val="none" w:sz="0" w:space="0" w:color="auto"/>
        <w:left w:val="none" w:sz="0" w:space="0" w:color="auto"/>
        <w:bottom w:val="none" w:sz="0" w:space="0" w:color="auto"/>
        <w:right w:val="none" w:sz="0" w:space="0" w:color="auto"/>
      </w:divBdr>
    </w:div>
    <w:div w:id="298455774">
      <w:bodyDiv w:val="1"/>
      <w:marLeft w:val="0"/>
      <w:marRight w:val="0"/>
      <w:marTop w:val="0"/>
      <w:marBottom w:val="0"/>
      <w:divBdr>
        <w:top w:val="none" w:sz="0" w:space="0" w:color="auto"/>
        <w:left w:val="none" w:sz="0" w:space="0" w:color="auto"/>
        <w:bottom w:val="none" w:sz="0" w:space="0" w:color="auto"/>
        <w:right w:val="none" w:sz="0" w:space="0" w:color="auto"/>
      </w:divBdr>
    </w:div>
    <w:div w:id="423846946">
      <w:bodyDiv w:val="1"/>
      <w:marLeft w:val="0"/>
      <w:marRight w:val="0"/>
      <w:marTop w:val="0"/>
      <w:marBottom w:val="0"/>
      <w:divBdr>
        <w:top w:val="none" w:sz="0" w:space="0" w:color="auto"/>
        <w:left w:val="none" w:sz="0" w:space="0" w:color="auto"/>
        <w:bottom w:val="none" w:sz="0" w:space="0" w:color="auto"/>
        <w:right w:val="none" w:sz="0" w:space="0" w:color="auto"/>
      </w:divBdr>
    </w:div>
    <w:div w:id="446966627">
      <w:bodyDiv w:val="1"/>
      <w:marLeft w:val="0"/>
      <w:marRight w:val="0"/>
      <w:marTop w:val="0"/>
      <w:marBottom w:val="0"/>
      <w:divBdr>
        <w:top w:val="none" w:sz="0" w:space="0" w:color="auto"/>
        <w:left w:val="none" w:sz="0" w:space="0" w:color="auto"/>
        <w:bottom w:val="none" w:sz="0" w:space="0" w:color="auto"/>
        <w:right w:val="none" w:sz="0" w:space="0" w:color="auto"/>
      </w:divBdr>
    </w:div>
    <w:div w:id="469983343">
      <w:bodyDiv w:val="1"/>
      <w:marLeft w:val="0"/>
      <w:marRight w:val="0"/>
      <w:marTop w:val="0"/>
      <w:marBottom w:val="0"/>
      <w:divBdr>
        <w:top w:val="none" w:sz="0" w:space="0" w:color="auto"/>
        <w:left w:val="none" w:sz="0" w:space="0" w:color="auto"/>
        <w:bottom w:val="none" w:sz="0" w:space="0" w:color="auto"/>
        <w:right w:val="none" w:sz="0" w:space="0" w:color="auto"/>
      </w:divBdr>
    </w:div>
    <w:div w:id="559054117">
      <w:bodyDiv w:val="1"/>
      <w:marLeft w:val="0"/>
      <w:marRight w:val="0"/>
      <w:marTop w:val="0"/>
      <w:marBottom w:val="0"/>
      <w:divBdr>
        <w:top w:val="none" w:sz="0" w:space="0" w:color="auto"/>
        <w:left w:val="none" w:sz="0" w:space="0" w:color="auto"/>
        <w:bottom w:val="none" w:sz="0" w:space="0" w:color="auto"/>
        <w:right w:val="none" w:sz="0" w:space="0" w:color="auto"/>
      </w:divBdr>
    </w:div>
    <w:div w:id="561329227">
      <w:bodyDiv w:val="1"/>
      <w:marLeft w:val="0"/>
      <w:marRight w:val="0"/>
      <w:marTop w:val="0"/>
      <w:marBottom w:val="0"/>
      <w:divBdr>
        <w:top w:val="none" w:sz="0" w:space="0" w:color="auto"/>
        <w:left w:val="none" w:sz="0" w:space="0" w:color="auto"/>
        <w:bottom w:val="none" w:sz="0" w:space="0" w:color="auto"/>
        <w:right w:val="none" w:sz="0" w:space="0" w:color="auto"/>
      </w:divBdr>
    </w:div>
    <w:div w:id="611977856">
      <w:bodyDiv w:val="1"/>
      <w:marLeft w:val="0"/>
      <w:marRight w:val="0"/>
      <w:marTop w:val="0"/>
      <w:marBottom w:val="0"/>
      <w:divBdr>
        <w:top w:val="none" w:sz="0" w:space="0" w:color="auto"/>
        <w:left w:val="none" w:sz="0" w:space="0" w:color="auto"/>
        <w:bottom w:val="none" w:sz="0" w:space="0" w:color="auto"/>
        <w:right w:val="none" w:sz="0" w:space="0" w:color="auto"/>
      </w:divBdr>
    </w:div>
    <w:div w:id="616177006">
      <w:bodyDiv w:val="1"/>
      <w:marLeft w:val="0"/>
      <w:marRight w:val="0"/>
      <w:marTop w:val="0"/>
      <w:marBottom w:val="0"/>
      <w:divBdr>
        <w:top w:val="none" w:sz="0" w:space="0" w:color="auto"/>
        <w:left w:val="none" w:sz="0" w:space="0" w:color="auto"/>
        <w:bottom w:val="none" w:sz="0" w:space="0" w:color="auto"/>
        <w:right w:val="none" w:sz="0" w:space="0" w:color="auto"/>
      </w:divBdr>
    </w:div>
    <w:div w:id="643966653">
      <w:bodyDiv w:val="1"/>
      <w:marLeft w:val="0"/>
      <w:marRight w:val="0"/>
      <w:marTop w:val="0"/>
      <w:marBottom w:val="0"/>
      <w:divBdr>
        <w:top w:val="none" w:sz="0" w:space="0" w:color="auto"/>
        <w:left w:val="none" w:sz="0" w:space="0" w:color="auto"/>
        <w:bottom w:val="none" w:sz="0" w:space="0" w:color="auto"/>
        <w:right w:val="none" w:sz="0" w:space="0" w:color="auto"/>
      </w:divBdr>
    </w:div>
    <w:div w:id="695348736">
      <w:bodyDiv w:val="1"/>
      <w:marLeft w:val="0"/>
      <w:marRight w:val="0"/>
      <w:marTop w:val="0"/>
      <w:marBottom w:val="0"/>
      <w:divBdr>
        <w:top w:val="none" w:sz="0" w:space="0" w:color="auto"/>
        <w:left w:val="none" w:sz="0" w:space="0" w:color="auto"/>
        <w:bottom w:val="none" w:sz="0" w:space="0" w:color="auto"/>
        <w:right w:val="none" w:sz="0" w:space="0" w:color="auto"/>
      </w:divBdr>
    </w:div>
    <w:div w:id="710884818">
      <w:bodyDiv w:val="1"/>
      <w:marLeft w:val="0"/>
      <w:marRight w:val="0"/>
      <w:marTop w:val="0"/>
      <w:marBottom w:val="0"/>
      <w:divBdr>
        <w:top w:val="none" w:sz="0" w:space="0" w:color="auto"/>
        <w:left w:val="none" w:sz="0" w:space="0" w:color="auto"/>
        <w:bottom w:val="none" w:sz="0" w:space="0" w:color="auto"/>
        <w:right w:val="none" w:sz="0" w:space="0" w:color="auto"/>
      </w:divBdr>
    </w:div>
    <w:div w:id="766196806">
      <w:bodyDiv w:val="1"/>
      <w:marLeft w:val="0"/>
      <w:marRight w:val="0"/>
      <w:marTop w:val="0"/>
      <w:marBottom w:val="0"/>
      <w:divBdr>
        <w:top w:val="none" w:sz="0" w:space="0" w:color="auto"/>
        <w:left w:val="none" w:sz="0" w:space="0" w:color="auto"/>
        <w:bottom w:val="none" w:sz="0" w:space="0" w:color="auto"/>
        <w:right w:val="none" w:sz="0" w:space="0" w:color="auto"/>
      </w:divBdr>
    </w:div>
    <w:div w:id="796992178">
      <w:bodyDiv w:val="1"/>
      <w:marLeft w:val="0"/>
      <w:marRight w:val="0"/>
      <w:marTop w:val="0"/>
      <w:marBottom w:val="0"/>
      <w:divBdr>
        <w:top w:val="none" w:sz="0" w:space="0" w:color="auto"/>
        <w:left w:val="none" w:sz="0" w:space="0" w:color="auto"/>
        <w:bottom w:val="none" w:sz="0" w:space="0" w:color="auto"/>
        <w:right w:val="none" w:sz="0" w:space="0" w:color="auto"/>
      </w:divBdr>
    </w:div>
    <w:div w:id="812791137">
      <w:bodyDiv w:val="1"/>
      <w:marLeft w:val="0"/>
      <w:marRight w:val="0"/>
      <w:marTop w:val="0"/>
      <w:marBottom w:val="0"/>
      <w:divBdr>
        <w:top w:val="none" w:sz="0" w:space="0" w:color="auto"/>
        <w:left w:val="none" w:sz="0" w:space="0" w:color="auto"/>
        <w:bottom w:val="none" w:sz="0" w:space="0" w:color="auto"/>
        <w:right w:val="none" w:sz="0" w:space="0" w:color="auto"/>
      </w:divBdr>
    </w:div>
    <w:div w:id="825127128">
      <w:bodyDiv w:val="1"/>
      <w:marLeft w:val="0"/>
      <w:marRight w:val="0"/>
      <w:marTop w:val="0"/>
      <w:marBottom w:val="0"/>
      <w:divBdr>
        <w:top w:val="none" w:sz="0" w:space="0" w:color="auto"/>
        <w:left w:val="none" w:sz="0" w:space="0" w:color="auto"/>
        <w:bottom w:val="none" w:sz="0" w:space="0" w:color="auto"/>
        <w:right w:val="none" w:sz="0" w:space="0" w:color="auto"/>
      </w:divBdr>
    </w:div>
    <w:div w:id="1084687876">
      <w:bodyDiv w:val="1"/>
      <w:marLeft w:val="0"/>
      <w:marRight w:val="0"/>
      <w:marTop w:val="0"/>
      <w:marBottom w:val="0"/>
      <w:divBdr>
        <w:top w:val="none" w:sz="0" w:space="0" w:color="auto"/>
        <w:left w:val="none" w:sz="0" w:space="0" w:color="auto"/>
        <w:bottom w:val="none" w:sz="0" w:space="0" w:color="auto"/>
        <w:right w:val="none" w:sz="0" w:space="0" w:color="auto"/>
      </w:divBdr>
    </w:div>
    <w:div w:id="1157843345">
      <w:bodyDiv w:val="1"/>
      <w:marLeft w:val="0"/>
      <w:marRight w:val="0"/>
      <w:marTop w:val="0"/>
      <w:marBottom w:val="0"/>
      <w:divBdr>
        <w:top w:val="none" w:sz="0" w:space="0" w:color="auto"/>
        <w:left w:val="none" w:sz="0" w:space="0" w:color="auto"/>
        <w:bottom w:val="none" w:sz="0" w:space="0" w:color="auto"/>
        <w:right w:val="none" w:sz="0" w:space="0" w:color="auto"/>
      </w:divBdr>
    </w:div>
    <w:div w:id="1206218712">
      <w:bodyDiv w:val="1"/>
      <w:marLeft w:val="0"/>
      <w:marRight w:val="0"/>
      <w:marTop w:val="0"/>
      <w:marBottom w:val="0"/>
      <w:divBdr>
        <w:top w:val="none" w:sz="0" w:space="0" w:color="auto"/>
        <w:left w:val="none" w:sz="0" w:space="0" w:color="auto"/>
        <w:bottom w:val="none" w:sz="0" w:space="0" w:color="auto"/>
        <w:right w:val="none" w:sz="0" w:space="0" w:color="auto"/>
      </w:divBdr>
    </w:div>
    <w:div w:id="1226069896">
      <w:bodyDiv w:val="1"/>
      <w:marLeft w:val="0"/>
      <w:marRight w:val="0"/>
      <w:marTop w:val="0"/>
      <w:marBottom w:val="0"/>
      <w:divBdr>
        <w:top w:val="none" w:sz="0" w:space="0" w:color="auto"/>
        <w:left w:val="none" w:sz="0" w:space="0" w:color="auto"/>
        <w:bottom w:val="none" w:sz="0" w:space="0" w:color="auto"/>
        <w:right w:val="none" w:sz="0" w:space="0" w:color="auto"/>
      </w:divBdr>
    </w:div>
    <w:div w:id="1254699799">
      <w:bodyDiv w:val="1"/>
      <w:marLeft w:val="0"/>
      <w:marRight w:val="0"/>
      <w:marTop w:val="0"/>
      <w:marBottom w:val="0"/>
      <w:divBdr>
        <w:top w:val="none" w:sz="0" w:space="0" w:color="auto"/>
        <w:left w:val="none" w:sz="0" w:space="0" w:color="auto"/>
        <w:bottom w:val="none" w:sz="0" w:space="0" w:color="auto"/>
        <w:right w:val="none" w:sz="0" w:space="0" w:color="auto"/>
      </w:divBdr>
    </w:div>
    <w:div w:id="1332441452">
      <w:bodyDiv w:val="1"/>
      <w:marLeft w:val="0"/>
      <w:marRight w:val="0"/>
      <w:marTop w:val="0"/>
      <w:marBottom w:val="0"/>
      <w:divBdr>
        <w:top w:val="none" w:sz="0" w:space="0" w:color="auto"/>
        <w:left w:val="none" w:sz="0" w:space="0" w:color="auto"/>
        <w:bottom w:val="none" w:sz="0" w:space="0" w:color="auto"/>
        <w:right w:val="none" w:sz="0" w:space="0" w:color="auto"/>
      </w:divBdr>
    </w:div>
    <w:div w:id="1506894925">
      <w:bodyDiv w:val="1"/>
      <w:marLeft w:val="0"/>
      <w:marRight w:val="0"/>
      <w:marTop w:val="0"/>
      <w:marBottom w:val="0"/>
      <w:divBdr>
        <w:top w:val="none" w:sz="0" w:space="0" w:color="auto"/>
        <w:left w:val="none" w:sz="0" w:space="0" w:color="auto"/>
        <w:bottom w:val="none" w:sz="0" w:space="0" w:color="auto"/>
        <w:right w:val="none" w:sz="0" w:space="0" w:color="auto"/>
      </w:divBdr>
    </w:div>
    <w:div w:id="1586068332">
      <w:bodyDiv w:val="1"/>
      <w:marLeft w:val="0"/>
      <w:marRight w:val="0"/>
      <w:marTop w:val="0"/>
      <w:marBottom w:val="0"/>
      <w:divBdr>
        <w:top w:val="none" w:sz="0" w:space="0" w:color="auto"/>
        <w:left w:val="none" w:sz="0" w:space="0" w:color="auto"/>
        <w:bottom w:val="none" w:sz="0" w:space="0" w:color="auto"/>
        <w:right w:val="none" w:sz="0" w:space="0" w:color="auto"/>
      </w:divBdr>
    </w:div>
    <w:div w:id="1589271065">
      <w:bodyDiv w:val="1"/>
      <w:marLeft w:val="0"/>
      <w:marRight w:val="0"/>
      <w:marTop w:val="0"/>
      <w:marBottom w:val="0"/>
      <w:divBdr>
        <w:top w:val="none" w:sz="0" w:space="0" w:color="auto"/>
        <w:left w:val="none" w:sz="0" w:space="0" w:color="auto"/>
        <w:bottom w:val="none" w:sz="0" w:space="0" w:color="auto"/>
        <w:right w:val="none" w:sz="0" w:space="0" w:color="auto"/>
      </w:divBdr>
    </w:div>
    <w:div w:id="1619020996">
      <w:bodyDiv w:val="1"/>
      <w:marLeft w:val="0"/>
      <w:marRight w:val="0"/>
      <w:marTop w:val="0"/>
      <w:marBottom w:val="0"/>
      <w:divBdr>
        <w:top w:val="none" w:sz="0" w:space="0" w:color="auto"/>
        <w:left w:val="none" w:sz="0" w:space="0" w:color="auto"/>
        <w:bottom w:val="none" w:sz="0" w:space="0" w:color="auto"/>
        <w:right w:val="none" w:sz="0" w:space="0" w:color="auto"/>
      </w:divBdr>
    </w:div>
    <w:div w:id="1748115651">
      <w:bodyDiv w:val="1"/>
      <w:marLeft w:val="0"/>
      <w:marRight w:val="0"/>
      <w:marTop w:val="0"/>
      <w:marBottom w:val="0"/>
      <w:divBdr>
        <w:top w:val="none" w:sz="0" w:space="0" w:color="auto"/>
        <w:left w:val="none" w:sz="0" w:space="0" w:color="auto"/>
        <w:bottom w:val="none" w:sz="0" w:space="0" w:color="auto"/>
        <w:right w:val="none" w:sz="0" w:space="0" w:color="auto"/>
      </w:divBdr>
    </w:div>
    <w:div w:id="1881897598">
      <w:bodyDiv w:val="1"/>
      <w:marLeft w:val="0"/>
      <w:marRight w:val="0"/>
      <w:marTop w:val="0"/>
      <w:marBottom w:val="0"/>
      <w:divBdr>
        <w:top w:val="none" w:sz="0" w:space="0" w:color="auto"/>
        <w:left w:val="none" w:sz="0" w:space="0" w:color="auto"/>
        <w:bottom w:val="none" w:sz="0" w:space="0" w:color="auto"/>
        <w:right w:val="none" w:sz="0" w:space="0" w:color="auto"/>
      </w:divBdr>
    </w:div>
    <w:div w:id="1930773713">
      <w:bodyDiv w:val="1"/>
      <w:marLeft w:val="0"/>
      <w:marRight w:val="0"/>
      <w:marTop w:val="0"/>
      <w:marBottom w:val="0"/>
      <w:divBdr>
        <w:top w:val="none" w:sz="0" w:space="0" w:color="auto"/>
        <w:left w:val="none" w:sz="0" w:space="0" w:color="auto"/>
        <w:bottom w:val="none" w:sz="0" w:space="0" w:color="auto"/>
        <w:right w:val="none" w:sz="0" w:space="0" w:color="auto"/>
      </w:divBdr>
    </w:div>
    <w:div w:id="2000570731">
      <w:bodyDiv w:val="1"/>
      <w:marLeft w:val="0"/>
      <w:marRight w:val="0"/>
      <w:marTop w:val="0"/>
      <w:marBottom w:val="0"/>
      <w:divBdr>
        <w:top w:val="none" w:sz="0" w:space="0" w:color="auto"/>
        <w:left w:val="none" w:sz="0" w:space="0" w:color="auto"/>
        <w:bottom w:val="none" w:sz="0" w:space="0" w:color="auto"/>
        <w:right w:val="none" w:sz="0" w:space="0" w:color="auto"/>
      </w:divBdr>
    </w:div>
    <w:div w:id="2141338811">
      <w:bodyDiv w:val="1"/>
      <w:marLeft w:val="0"/>
      <w:marRight w:val="0"/>
      <w:marTop w:val="0"/>
      <w:marBottom w:val="0"/>
      <w:divBdr>
        <w:top w:val="none" w:sz="0" w:space="0" w:color="auto"/>
        <w:left w:val="none" w:sz="0" w:space="0" w:color="auto"/>
        <w:bottom w:val="none" w:sz="0" w:space="0" w:color="auto"/>
        <w:right w:val="none" w:sz="0" w:space="0" w:color="auto"/>
      </w:divBdr>
      <w:divsChild>
        <w:div w:id="1324525">
          <w:marLeft w:val="0"/>
          <w:marRight w:val="0"/>
          <w:marTop w:val="0"/>
          <w:marBottom w:val="0"/>
          <w:divBdr>
            <w:top w:val="none" w:sz="0" w:space="0" w:color="auto"/>
            <w:left w:val="none" w:sz="0" w:space="0" w:color="auto"/>
            <w:bottom w:val="none" w:sz="0" w:space="0" w:color="auto"/>
            <w:right w:val="none" w:sz="0" w:space="0" w:color="auto"/>
          </w:divBdr>
          <w:divsChild>
            <w:div w:id="1468162582">
              <w:marLeft w:val="0"/>
              <w:marRight w:val="0"/>
              <w:marTop w:val="100"/>
              <w:marBottom w:val="100"/>
              <w:divBdr>
                <w:top w:val="none" w:sz="0" w:space="0" w:color="auto"/>
                <w:left w:val="none" w:sz="0" w:space="0" w:color="auto"/>
                <w:bottom w:val="none" w:sz="0" w:space="0" w:color="auto"/>
                <w:right w:val="none" w:sz="0" w:space="0" w:color="auto"/>
              </w:divBdr>
            </w:div>
          </w:divsChild>
        </w:div>
        <w:div w:id="107505212">
          <w:marLeft w:val="0"/>
          <w:marRight w:val="0"/>
          <w:marTop w:val="0"/>
          <w:marBottom w:val="0"/>
          <w:divBdr>
            <w:top w:val="none" w:sz="0" w:space="0" w:color="auto"/>
            <w:left w:val="none" w:sz="0" w:space="0" w:color="auto"/>
            <w:bottom w:val="none" w:sz="0" w:space="0" w:color="auto"/>
            <w:right w:val="none" w:sz="0" w:space="0" w:color="auto"/>
          </w:divBdr>
          <w:divsChild>
            <w:div w:id="1913612235">
              <w:marLeft w:val="0"/>
              <w:marRight w:val="0"/>
              <w:marTop w:val="100"/>
              <w:marBottom w:val="100"/>
              <w:divBdr>
                <w:top w:val="none" w:sz="0" w:space="0" w:color="auto"/>
                <w:left w:val="none" w:sz="0" w:space="0" w:color="auto"/>
                <w:bottom w:val="none" w:sz="0" w:space="0" w:color="auto"/>
                <w:right w:val="none" w:sz="0" w:space="0" w:color="auto"/>
              </w:divBdr>
            </w:div>
          </w:divsChild>
        </w:div>
        <w:div w:id="1054694320">
          <w:marLeft w:val="0"/>
          <w:marRight w:val="0"/>
          <w:marTop w:val="0"/>
          <w:marBottom w:val="0"/>
          <w:divBdr>
            <w:top w:val="none" w:sz="0" w:space="0" w:color="auto"/>
            <w:left w:val="none" w:sz="0" w:space="0" w:color="auto"/>
            <w:bottom w:val="none" w:sz="0" w:space="0" w:color="auto"/>
            <w:right w:val="none" w:sz="0" w:space="0" w:color="auto"/>
          </w:divBdr>
          <w:divsChild>
            <w:div w:id="605770209">
              <w:marLeft w:val="0"/>
              <w:marRight w:val="0"/>
              <w:marTop w:val="100"/>
              <w:marBottom w:val="100"/>
              <w:divBdr>
                <w:top w:val="none" w:sz="0" w:space="0" w:color="auto"/>
                <w:left w:val="none" w:sz="0" w:space="0" w:color="auto"/>
                <w:bottom w:val="none" w:sz="0" w:space="0" w:color="auto"/>
                <w:right w:val="none" w:sz="0" w:space="0" w:color="auto"/>
              </w:divBdr>
            </w:div>
          </w:divsChild>
        </w:div>
        <w:div w:id="1307587354">
          <w:marLeft w:val="0"/>
          <w:marRight w:val="0"/>
          <w:marTop w:val="0"/>
          <w:marBottom w:val="0"/>
          <w:divBdr>
            <w:top w:val="none" w:sz="0" w:space="0" w:color="auto"/>
            <w:left w:val="none" w:sz="0" w:space="0" w:color="auto"/>
            <w:bottom w:val="none" w:sz="0" w:space="0" w:color="auto"/>
            <w:right w:val="none" w:sz="0" w:space="0" w:color="auto"/>
          </w:divBdr>
          <w:divsChild>
            <w:div w:id="1858690840">
              <w:marLeft w:val="0"/>
              <w:marRight w:val="0"/>
              <w:marTop w:val="100"/>
              <w:marBottom w:val="100"/>
              <w:divBdr>
                <w:top w:val="none" w:sz="0" w:space="0" w:color="auto"/>
                <w:left w:val="none" w:sz="0" w:space="0" w:color="auto"/>
                <w:bottom w:val="none" w:sz="0" w:space="0" w:color="auto"/>
                <w:right w:val="none" w:sz="0" w:space="0" w:color="auto"/>
              </w:divBdr>
            </w:div>
          </w:divsChild>
        </w:div>
        <w:div w:id="1983384631">
          <w:marLeft w:val="0"/>
          <w:marRight w:val="0"/>
          <w:marTop w:val="0"/>
          <w:marBottom w:val="0"/>
          <w:divBdr>
            <w:top w:val="none" w:sz="0" w:space="0" w:color="auto"/>
            <w:left w:val="none" w:sz="0" w:space="0" w:color="auto"/>
            <w:bottom w:val="none" w:sz="0" w:space="0" w:color="auto"/>
            <w:right w:val="none" w:sz="0" w:space="0" w:color="auto"/>
          </w:divBdr>
          <w:divsChild>
            <w:div w:id="1736315128">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image" Target="media/image105.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png"/><Relationship Id="rId133" Type="http://schemas.openxmlformats.org/officeDocument/2006/relationships/fontTable" Target="fontTable.xml"/><Relationship Id="rId16" Type="http://schemas.openxmlformats.org/officeDocument/2006/relationships/image" Target="media/image4.png"/><Relationship Id="rId107" Type="http://schemas.openxmlformats.org/officeDocument/2006/relationships/image" Target="media/image95.png"/><Relationship Id="rId11" Type="http://schemas.openxmlformats.org/officeDocument/2006/relationships/footer" Target="footer3.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7.png"/><Relationship Id="rId102" Type="http://schemas.openxmlformats.org/officeDocument/2006/relationships/image" Target="media/image90.png"/><Relationship Id="rId123" Type="http://schemas.openxmlformats.org/officeDocument/2006/relationships/image" Target="media/image111.png"/><Relationship Id="rId128" Type="http://schemas.openxmlformats.org/officeDocument/2006/relationships/image" Target="media/image116.png"/><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14" Type="http://schemas.openxmlformats.org/officeDocument/2006/relationships/hyperlink" Target="file:///C:\Users\david\Desktop\FYP-HDP\C14724511_FYP_Final_Report2.docx"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100" Type="http://schemas.openxmlformats.org/officeDocument/2006/relationships/image" Target="media/image88.png"/><Relationship Id="rId105" Type="http://schemas.openxmlformats.org/officeDocument/2006/relationships/image" Target="media/image93.png"/><Relationship Id="rId113" Type="http://schemas.openxmlformats.org/officeDocument/2006/relationships/image" Target="media/image101.png"/><Relationship Id="rId118" Type="http://schemas.openxmlformats.org/officeDocument/2006/relationships/image" Target="media/image106.png"/><Relationship Id="rId126" Type="http://schemas.openxmlformats.org/officeDocument/2006/relationships/image" Target="media/image114.png"/><Relationship Id="rId13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93" Type="http://schemas.openxmlformats.org/officeDocument/2006/relationships/image" Target="media/image81.png"/><Relationship Id="rId98" Type="http://schemas.openxmlformats.org/officeDocument/2006/relationships/image" Target="media/image86.png"/><Relationship Id="rId121" Type="http://schemas.openxmlformats.org/officeDocument/2006/relationships/image" Target="media/image10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103" Type="http://schemas.openxmlformats.org/officeDocument/2006/relationships/image" Target="media/image91.png"/><Relationship Id="rId108" Type="http://schemas.openxmlformats.org/officeDocument/2006/relationships/image" Target="media/image96.png"/><Relationship Id="rId116" Type="http://schemas.openxmlformats.org/officeDocument/2006/relationships/image" Target="media/image104.png"/><Relationship Id="rId124" Type="http://schemas.openxmlformats.org/officeDocument/2006/relationships/image" Target="media/image112.png"/><Relationship Id="rId129" Type="http://schemas.openxmlformats.org/officeDocument/2006/relationships/image" Target="media/image117.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image" Target="media/image76.png"/><Relationship Id="rId91" Type="http://schemas.openxmlformats.org/officeDocument/2006/relationships/image" Target="media/image79.png"/><Relationship Id="rId96" Type="http://schemas.openxmlformats.org/officeDocument/2006/relationships/image" Target="media/image84.png"/><Relationship Id="rId111" Type="http://schemas.openxmlformats.org/officeDocument/2006/relationships/image" Target="media/image99.png"/><Relationship Id="rId132"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4.png"/><Relationship Id="rId114" Type="http://schemas.openxmlformats.org/officeDocument/2006/relationships/image" Target="media/image102.png"/><Relationship Id="rId119" Type="http://schemas.openxmlformats.org/officeDocument/2006/relationships/image" Target="media/image107.png"/><Relationship Id="rId127" Type="http://schemas.openxmlformats.org/officeDocument/2006/relationships/image" Target="media/image11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png"/><Relationship Id="rId122" Type="http://schemas.openxmlformats.org/officeDocument/2006/relationships/image" Target="media/image110.png"/><Relationship Id="rId130" Type="http://schemas.openxmlformats.org/officeDocument/2006/relationships/image" Target="media/image11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97" Type="http://schemas.openxmlformats.org/officeDocument/2006/relationships/image" Target="media/image85.png"/><Relationship Id="rId104" Type="http://schemas.openxmlformats.org/officeDocument/2006/relationships/image" Target="media/image92.png"/><Relationship Id="rId120" Type="http://schemas.openxmlformats.org/officeDocument/2006/relationships/image" Target="media/image108.png"/><Relationship Id="rId125" Type="http://schemas.openxmlformats.org/officeDocument/2006/relationships/image" Target="media/image113.png"/><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131" Type="http://schemas.openxmlformats.org/officeDocument/2006/relationships/image" Target="media/image119.png"/><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22777B-7BAD-4F7C-98D2-6A44DD09E2F9}">
  <we:reference id="wa103136166" version="1.2.0.1"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BB7AF-4EB1-4A13-9884-155613D17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3</TotalTime>
  <Pages>96</Pages>
  <Words>24954</Words>
  <Characters>14223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166859</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subject/>
  <dc:creator>jferris</dc:creator>
  <cp:keywords/>
  <dc:description/>
  <cp:lastModifiedBy>david long</cp:lastModifiedBy>
  <cp:revision>72</cp:revision>
  <cp:lastPrinted>2018-04-12T11:19:00Z</cp:lastPrinted>
  <dcterms:created xsi:type="dcterms:W3CDTF">2018-03-29T13:58:00Z</dcterms:created>
  <dcterms:modified xsi:type="dcterms:W3CDTF">2018-04-12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JaJ310F1"/&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